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BD60126" w14:textId="77777777" w:rsidR="007D5D45" w:rsidRPr="00D862C7" w:rsidRDefault="00705944" w:rsidP="00D862C7">
      <w:pPr>
        <w:spacing w:line="360" w:lineRule="auto"/>
        <w:jc w:val="center"/>
        <w:rPr>
          <w:b/>
          <w:smallCaps/>
          <w:lang w:val="en-GB"/>
        </w:rPr>
      </w:pPr>
      <w:r w:rsidRPr="00D862C7">
        <w:rPr>
          <w:b/>
          <w:smallCaps/>
          <w:lang w:val="en-GB"/>
        </w:rPr>
        <w:t>Supplementary Material</w:t>
      </w:r>
    </w:p>
    <w:p w14:paraId="3BF6E845" w14:textId="672809D5" w:rsidR="002A7403" w:rsidRPr="00D862C7" w:rsidRDefault="00705944" w:rsidP="00D862C7">
      <w:pPr>
        <w:spacing w:line="360" w:lineRule="auto"/>
        <w:jc w:val="center"/>
        <w:rPr>
          <w:b/>
          <w:smallCaps/>
          <w:lang w:val="en-GB"/>
        </w:rPr>
      </w:pPr>
      <w:r w:rsidRPr="00D862C7">
        <w:rPr>
          <w:b/>
          <w:smallCaps/>
          <w:lang w:val="en-GB"/>
        </w:rPr>
        <w:t>References</w:t>
      </w:r>
      <w:r w:rsidR="00785F99" w:rsidRPr="00284FC4">
        <w:rPr>
          <w:b/>
          <w:smallCaps/>
          <w:lang w:val="en-GB"/>
        </w:rPr>
        <w:t xml:space="preserve"> to Specific Sites</w:t>
      </w:r>
    </w:p>
    <w:p w14:paraId="0A397443" w14:textId="77777777" w:rsidR="00642000" w:rsidRPr="00284FC4" w:rsidRDefault="008F0A34" w:rsidP="00642000">
      <w:pPr>
        <w:spacing w:line="360" w:lineRule="auto"/>
        <w:jc w:val="center"/>
        <w:rPr>
          <w:rFonts w:eastAsia="Times New Roman"/>
          <w:b/>
          <w:lang w:val="en-GB" w:eastAsia="es-ES"/>
        </w:rPr>
      </w:pPr>
      <w:r w:rsidRPr="00284FC4">
        <w:rPr>
          <w:rFonts w:eastAsia="Times New Roman"/>
          <w:b/>
          <w:lang w:val="en-GB" w:eastAsia="es-ES"/>
        </w:rPr>
        <w:t xml:space="preserve">Sixth–fifth millennium </w:t>
      </w:r>
      <w:r w:rsidRPr="000B2B00">
        <w:rPr>
          <w:rFonts w:eastAsia="Times New Roman"/>
          <w:b/>
          <w:smallCaps/>
          <w:lang w:val="en-US" w:eastAsia="es-ES"/>
        </w:rPr>
        <w:t>bc</w:t>
      </w:r>
    </w:p>
    <w:p w14:paraId="592DF5F8" w14:textId="25A749E2" w:rsidR="0054317E" w:rsidRPr="00284FC4" w:rsidRDefault="0054317E" w:rsidP="00CC6CCC">
      <w:pPr>
        <w:spacing w:line="360" w:lineRule="auto"/>
        <w:jc w:val="left"/>
        <w:rPr>
          <w:rFonts w:eastAsia="Times New Roman"/>
          <w:b/>
          <w:i/>
          <w:lang w:val="en-GB" w:eastAsia="es-ES"/>
        </w:rPr>
      </w:pPr>
      <w:r w:rsidRPr="000B2B00">
        <w:rPr>
          <w:b/>
          <w:i/>
          <w:lang w:val="en-US"/>
        </w:rPr>
        <w:t>Los Cascajos</w:t>
      </w:r>
    </w:p>
    <w:p w14:paraId="53421DCF" w14:textId="659FA412" w:rsidR="00834A14" w:rsidRPr="00284FC4" w:rsidRDefault="00834A14" w:rsidP="00CC6CCC">
      <w:pPr>
        <w:spacing w:line="360" w:lineRule="auto"/>
        <w:ind w:left="284" w:hanging="284"/>
        <w:jc w:val="left"/>
      </w:pPr>
      <w:r w:rsidRPr="00284FC4">
        <w:t xml:space="preserve">García Gazólaz, J. </w:t>
      </w:r>
      <w:r w:rsidR="00DE6C8C" w:rsidRPr="00284FC4">
        <w:t>&amp;</w:t>
      </w:r>
      <w:r w:rsidRPr="00284FC4">
        <w:t xml:space="preserve"> Sesma Sesma, J. 2007</w:t>
      </w:r>
      <w:r w:rsidR="00DE6C8C" w:rsidRPr="00284FC4">
        <w:t xml:space="preserve">. </w:t>
      </w:r>
      <w:r w:rsidRPr="00284FC4">
        <w:t>Enterramientos en el poblado neolítico de Los Cascajos (Los Arcos)</w:t>
      </w:r>
      <w:r w:rsidR="00DE6C8C" w:rsidRPr="00284FC4">
        <w:t>.</w:t>
      </w:r>
      <w:r w:rsidRPr="00284FC4">
        <w:t xml:space="preserve"> </w:t>
      </w:r>
      <w:r w:rsidR="00944879" w:rsidRPr="00284FC4">
        <w:t>I</w:t>
      </w:r>
      <w:r w:rsidRPr="00284FC4">
        <w:t>n</w:t>
      </w:r>
      <w:r w:rsidR="00C076C4" w:rsidRPr="00284FC4">
        <w:t>:</w:t>
      </w:r>
      <w:r w:rsidRPr="00284FC4">
        <w:t xml:space="preserve"> </w:t>
      </w:r>
      <w:r w:rsidR="00441B4B" w:rsidRPr="00284FC4">
        <w:t xml:space="preserve">M.A. </w:t>
      </w:r>
      <w:r w:rsidRPr="00284FC4">
        <w:t xml:space="preserve">Hurtado Alfaro, </w:t>
      </w:r>
      <w:r w:rsidR="00441B4B" w:rsidRPr="00284FC4">
        <w:t>F.</w:t>
      </w:r>
      <w:r w:rsidRPr="00284FC4">
        <w:t xml:space="preserve"> Cañada Palacio, </w:t>
      </w:r>
      <w:r w:rsidR="00441B4B" w:rsidRPr="00284FC4">
        <w:t>J.</w:t>
      </w:r>
      <w:r w:rsidRPr="00284FC4">
        <w:t xml:space="preserve"> Sesma Sesma, </w:t>
      </w:r>
      <w:r w:rsidR="00441B4B" w:rsidRPr="00284FC4">
        <w:t>&amp; J.</w:t>
      </w:r>
      <w:r w:rsidRPr="00284FC4">
        <w:t xml:space="preserve"> García Gazólaz, eds</w:t>
      </w:r>
      <w:r w:rsidR="00DE6C8C" w:rsidRPr="00284FC4">
        <w:t>.</w:t>
      </w:r>
      <w:r w:rsidRPr="00284FC4">
        <w:t xml:space="preserve"> </w:t>
      </w:r>
      <w:r w:rsidRPr="00284FC4">
        <w:rPr>
          <w:i/>
        </w:rPr>
        <w:t>La tierra te sea leve: arqueología de la muerte en Navarra</w:t>
      </w:r>
      <w:r w:rsidR="00441B4B" w:rsidRPr="00284FC4">
        <w:t>. Pamplona: Museo de Navarra,</w:t>
      </w:r>
      <w:r w:rsidRPr="00284FC4">
        <w:t xml:space="preserve"> pp. 52</w:t>
      </w:r>
      <w:r w:rsidR="00441B4B" w:rsidRPr="00284FC4">
        <w:t>–</w:t>
      </w:r>
      <w:r w:rsidRPr="00284FC4">
        <w:t>58.</w:t>
      </w:r>
    </w:p>
    <w:p w14:paraId="06E6D80D" w14:textId="592E0B0F" w:rsidR="00441B4B" w:rsidRPr="00284FC4" w:rsidRDefault="00834A14" w:rsidP="00CC6CCC">
      <w:pPr>
        <w:spacing w:line="360" w:lineRule="auto"/>
        <w:ind w:left="284" w:hanging="284"/>
        <w:jc w:val="left"/>
      </w:pPr>
      <w:r w:rsidRPr="00284FC4">
        <w:t xml:space="preserve">García Gazólaz, J., Sesma Sesma, J., Rojo Guerra, M.Á., Alday Ruiz, A., Garrido Pena, R. </w:t>
      </w:r>
      <w:r w:rsidR="00DE6C8C" w:rsidRPr="00284FC4">
        <w:t xml:space="preserve">&amp; </w:t>
      </w:r>
      <w:r w:rsidRPr="00284FC4">
        <w:t>García-Martínez de Lagrán, Í. 2011</w:t>
      </w:r>
      <w:r w:rsidR="00DE6C8C" w:rsidRPr="00284FC4">
        <w:t xml:space="preserve">. </w:t>
      </w:r>
      <w:r w:rsidR="001D3781" w:rsidRPr="00284FC4">
        <w:t xml:space="preserve">Los </w:t>
      </w:r>
      <w:r w:rsidR="00A741EC">
        <w:t>C</w:t>
      </w:r>
      <w:r w:rsidR="001D3781" w:rsidRPr="00284FC4">
        <w:t>ascajos (Los A</w:t>
      </w:r>
      <w:r w:rsidRPr="00284FC4">
        <w:t>rcos, Navarra)</w:t>
      </w:r>
      <w:r w:rsidR="00441B4B" w:rsidRPr="00284FC4">
        <w:t>.</w:t>
      </w:r>
      <w:r w:rsidRPr="00284FC4">
        <w:t xml:space="preserve"> </w:t>
      </w:r>
      <w:r w:rsidRPr="00284FC4">
        <w:rPr>
          <w:i/>
        </w:rPr>
        <w:t>Saguntum</w:t>
      </w:r>
      <w:r w:rsidR="00441B4B" w:rsidRPr="00284FC4">
        <w:rPr>
          <w:i/>
        </w:rPr>
        <w:t>,</w:t>
      </w:r>
      <w:r w:rsidR="00441B4B" w:rsidRPr="00284FC4">
        <w:t xml:space="preserve"> n</w:t>
      </w:r>
      <w:r w:rsidR="00A741EC">
        <w:t>ú</w:t>
      </w:r>
      <w:r w:rsidR="00441B4B" w:rsidRPr="00284FC4">
        <w:t>mero extraordinario 12:</w:t>
      </w:r>
      <w:r w:rsidRPr="00284FC4">
        <w:t xml:space="preserve"> 135</w:t>
      </w:r>
      <w:r w:rsidR="00441B4B" w:rsidRPr="00284FC4">
        <w:t>–</w:t>
      </w:r>
      <w:r w:rsidRPr="00284FC4">
        <w:t>40.</w:t>
      </w:r>
    </w:p>
    <w:p w14:paraId="58ECE3A7" w14:textId="57A1DA58" w:rsidR="00725EDA" w:rsidRPr="00284FC4" w:rsidRDefault="002C2FD0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rPr>
          <w:noProof/>
        </w:rPr>
        <w:t>Hervella Afonso, M. 2010</w:t>
      </w:r>
      <w:r w:rsidR="00DE6C8C" w:rsidRPr="00284FC4">
        <w:rPr>
          <w:noProof/>
        </w:rPr>
        <w:t>.</w:t>
      </w:r>
      <w:r w:rsidRPr="00284FC4">
        <w:rPr>
          <w:noProof/>
        </w:rPr>
        <w:t xml:space="preserve"> </w:t>
      </w:r>
      <w:r w:rsidRPr="00284FC4">
        <w:rPr>
          <w:i/>
          <w:iCs/>
          <w:noProof/>
        </w:rPr>
        <w:t>Variación temporal del ADNmt en poblaciones de la cornisa cantábrica. Contribución del ADN antiguo.</w:t>
      </w:r>
      <w:r w:rsidRPr="00284FC4">
        <w:rPr>
          <w:noProof/>
        </w:rPr>
        <w:t xml:space="preserve"> </w:t>
      </w:r>
      <w:r w:rsidR="00725EDA" w:rsidRPr="00284FC4">
        <w:rPr>
          <w:noProof/>
        </w:rPr>
        <w:t>Leioa:</w:t>
      </w:r>
      <w:r w:rsidRPr="00284FC4">
        <w:rPr>
          <w:noProof/>
        </w:rPr>
        <w:t>Universidad del País Vasco</w:t>
      </w:r>
      <w:r w:rsidR="00725EDA" w:rsidRPr="00284FC4">
        <w:rPr>
          <w:noProof/>
        </w:rPr>
        <w:t>, UPV/EHU</w:t>
      </w:r>
      <w:r w:rsidRPr="00284FC4">
        <w:rPr>
          <w:noProof/>
        </w:rPr>
        <w:t>.</w:t>
      </w:r>
    </w:p>
    <w:p w14:paraId="16470F97" w14:textId="33F369A1" w:rsidR="002C2FD0" w:rsidRPr="00284FC4" w:rsidRDefault="002C2FD0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rPr>
          <w:noProof/>
        </w:rPr>
        <w:t xml:space="preserve">Hervella Afonso, M., Izagirre Arribalzaga, N., Alonso Alegre, S., Fregel Lorenzo, R.I. </w:t>
      </w:r>
      <w:r w:rsidR="00DE6C8C" w:rsidRPr="00284FC4">
        <w:rPr>
          <w:noProof/>
        </w:rPr>
        <w:t>&amp;</w:t>
      </w:r>
      <w:r w:rsidRPr="00284FC4">
        <w:rPr>
          <w:noProof/>
        </w:rPr>
        <w:t xml:space="preserve"> </w:t>
      </w:r>
      <w:r w:rsidR="00285630" w:rsidRPr="00284FC4">
        <w:rPr>
          <w:noProof/>
        </w:rPr>
        <w:t xml:space="preserve">de la </w:t>
      </w:r>
      <w:r w:rsidRPr="00284FC4">
        <w:rPr>
          <w:noProof/>
        </w:rPr>
        <w:t>Rúa Vaca, C. 2009</w:t>
      </w:r>
      <w:r w:rsidR="00DE6C8C" w:rsidRPr="00284FC4">
        <w:rPr>
          <w:noProof/>
        </w:rPr>
        <w:t xml:space="preserve">. </w:t>
      </w:r>
      <w:r w:rsidRPr="00284FC4">
        <w:rPr>
          <w:noProof/>
        </w:rPr>
        <w:t>Enterramientos en fosa en el Neolítico Antiguo en Navarra: evaluación de las evidencias arqueológicas mediante el estudio antropológico y molecular</w:t>
      </w:r>
      <w:r w:rsidR="00DE6C8C" w:rsidRPr="00284FC4">
        <w:rPr>
          <w:noProof/>
        </w:rPr>
        <w:t>.</w:t>
      </w:r>
      <w:r w:rsidRPr="00284FC4">
        <w:rPr>
          <w:noProof/>
        </w:rPr>
        <w:t xml:space="preserve"> </w:t>
      </w:r>
      <w:r w:rsidRPr="00284FC4">
        <w:rPr>
          <w:i/>
          <w:iCs/>
          <w:noProof/>
        </w:rPr>
        <w:t xml:space="preserve">Revista </w:t>
      </w:r>
      <w:r w:rsidR="00A741EC">
        <w:rPr>
          <w:i/>
          <w:iCs/>
          <w:noProof/>
        </w:rPr>
        <w:t>E</w:t>
      </w:r>
      <w:r w:rsidRPr="00284FC4">
        <w:rPr>
          <w:i/>
          <w:iCs/>
          <w:noProof/>
        </w:rPr>
        <w:t xml:space="preserve">spañola de </w:t>
      </w:r>
      <w:r w:rsidR="00A741EC">
        <w:rPr>
          <w:i/>
          <w:iCs/>
          <w:noProof/>
        </w:rPr>
        <w:t>A</w:t>
      </w:r>
      <w:r w:rsidRPr="00284FC4">
        <w:rPr>
          <w:i/>
          <w:iCs/>
          <w:noProof/>
        </w:rPr>
        <w:t xml:space="preserve">ntropología </w:t>
      </w:r>
      <w:r w:rsidR="00A741EC">
        <w:rPr>
          <w:i/>
          <w:iCs/>
          <w:noProof/>
        </w:rPr>
        <w:t>F</w:t>
      </w:r>
      <w:r w:rsidRPr="00284FC4">
        <w:rPr>
          <w:i/>
          <w:iCs/>
          <w:noProof/>
        </w:rPr>
        <w:t>ísica</w:t>
      </w:r>
      <w:r w:rsidR="00725EDA" w:rsidRPr="00284FC4">
        <w:rPr>
          <w:i/>
          <w:iCs/>
          <w:noProof/>
        </w:rPr>
        <w:t>,</w:t>
      </w:r>
      <w:r w:rsidR="00DE6C8C" w:rsidRPr="00284FC4">
        <w:rPr>
          <w:noProof/>
        </w:rPr>
        <w:t xml:space="preserve"> </w:t>
      </w:r>
      <w:r w:rsidRPr="00284FC4">
        <w:rPr>
          <w:noProof/>
        </w:rPr>
        <w:t>30</w:t>
      </w:r>
      <w:r w:rsidR="00DE6C8C" w:rsidRPr="00284FC4">
        <w:rPr>
          <w:noProof/>
        </w:rPr>
        <w:t>:</w:t>
      </w:r>
      <w:r w:rsidRPr="00284FC4">
        <w:rPr>
          <w:noProof/>
        </w:rPr>
        <w:t xml:space="preserve"> 31</w:t>
      </w:r>
      <w:r w:rsidR="00725EDA" w:rsidRPr="00284FC4">
        <w:rPr>
          <w:noProof/>
        </w:rPr>
        <w:t>–</w:t>
      </w:r>
      <w:r w:rsidRPr="00284FC4">
        <w:rPr>
          <w:noProof/>
        </w:rPr>
        <w:t>38.</w:t>
      </w:r>
    </w:p>
    <w:p w14:paraId="3F2DCD53" w14:textId="1C2812E4" w:rsidR="00705944" w:rsidRPr="00284FC4" w:rsidRDefault="00807984" w:rsidP="00CC6CCC">
      <w:pPr>
        <w:spacing w:line="360" w:lineRule="auto"/>
        <w:ind w:left="284" w:hanging="284"/>
        <w:jc w:val="left"/>
        <w:rPr>
          <w:rFonts w:eastAsia="Times New Roman"/>
          <w:lang w:eastAsia="es-ES"/>
        </w:rPr>
      </w:pPr>
      <w:r w:rsidRPr="00284FC4">
        <w:rPr>
          <w:rFonts w:eastAsia="Times New Roman"/>
          <w:lang w:eastAsia="es-ES"/>
        </w:rPr>
        <w:t xml:space="preserve">Sesma Sesma, J. </w:t>
      </w:r>
      <w:r w:rsidR="00DE6C8C" w:rsidRPr="00284FC4">
        <w:rPr>
          <w:rFonts w:eastAsia="Times New Roman"/>
          <w:lang w:eastAsia="es-ES"/>
        </w:rPr>
        <w:t>&amp;</w:t>
      </w:r>
      <w:r w:rsidRPr="00284FC4">
        <w:rPr>
          <w:rFonts w:eastAsia="Times New Roman"/>
          <w:lang w:eastAsia="es-ES"/>
        </w:rPr>
        <w:t xml:space="preserve"> García Gazólaz, J. 2001</w:t>
      </w:r>
      <w:r w:rsidR="00DE6C8C" w:rsidRPr="00284FC4">
        <w:rPr>
          <w:rFonts w:eastAsia="Times New Roman"/>
          <w:lang w:eastAsia="es-ES"/>
        </w:rPr>
        <w:t xml:space="preserve">. </w:t>
      </w:r>
      <w:r w:rsidRPr="00284FC4">
        <w:rPr>
          <w:rFonts w:eastAsia="Times New Roman"/>
          <w:lang w:eastAsia="es-ES"/>
        </w:rPr>
        <w:t>Los Cascajos (Los Arcos, Navarra): Intervenciones 1996</w:t>
      </w:r>
      <w:r w:rsidR="00725EDA" w:rsidRPr="00284FC4">
        <w:rPr>
          <w:rFonts w:eastAsia="Times New Roman"/>
          <w:lang w:eastAsia="es-ES"/>
        </w:rPr>
        <w:t>–</w:t>
      </w:r>
      <w:r w:rsidRPr="00284FC4">
        <w:rPr>
          <w:rFonts w:eastAsia="Times New Roman"/>
          <w:lang w:eastAsia="es-ES"/>
        </w:rPr>
        <w:t xml:space="preserve">1999. </w:t>
      </w:r>
      <w:r w:rsidRPr="00284FC4">
        <w:rPr>
          <w:rFonts w:eastAsia="Times New Roman"/>
          <w:i/>
          <w:iCs/>
          <w:lang w:eastAsia="es-ES"/>
        </w:rPr>
        <w:t xml:space="preserve">Trabajos de </w:t>
      </w:r>
      <w:r w:rsidR="00A741EC">
        <w:rPr>
          <w:rFonts w:eastAsia="Times New Roman"/>
          <w:i/>
          <w:iCs/>
          <w:lang w:eastAsia="es-ES"/>
        </w:rPr>
        <w:t>A</w:t>
      </w:r>
      <w:r w:rsidRPr="00284FC4">
        <w:rPr>
          <w:rFonts w:eastAsia="Times New Roman"/>
          <w:i/>
          <w:iCs/>
          <w:lang w:eastAsia="es-ES"/>
        </w:rPr>
        <w:t>rqueología Navarra</w:t>
      </w:r>
      <w:r w:rsidR="00725EDA" w:rsidRPr="00284FC4">
        <w:rPr>
          <w:rFonts w:eastAsia="Times New Roman"/>
          <w:i/>
          <w:lang w:eastAsia="es-ES"/>
        </w:rPr>
        <w:t xml:space="preserve">, </w:t>
      </w:r>
      <w:r w:rsidR="00725EDA" w:rsidRPr="00D862C7">
        <w:rPr>
          <w:rFonts w:eastAsia="Times New Roman"/>
          <w:lang w:eastAsia="es-ES"/>
        </w:rPr>
        <w:t>15: 299–306.</w:t>
      </w:r>
    </w:p>
    <w:p w14:paraId="5B2ACF34" w14:textId="77777777" w:rsidR="0054317E" w:rsidRPr="00284FC4" w:rsidRDefault="0054317E" w:rsidP="00CC6CCC">
      <w:pPr>
        <w:spacing w:line="360" w:lineRule="auto"/>
        <w:ind w:left="284" w:hanging="284"/>
        <w:jc w:val="left"/>
        <w:rPr>
          <w:b/>
          <w:i/>
        </w:rPr>
      </w:pPr>
      <w:r w:rsidRPr="00284FC4">
        <w:rPr>
          <w:b/>
          <w:i/>
        </w:rPr>
        <w:t>Cueva de Chaves</w:t>
      </w:r>
    </w:p>
    <w:p w14:paraId="4E1948A8" w14:textId="74138AA5" w:rsidR="0067594B" w:rsidRPr="00284FC4" w:rsidRDefault="000C7A4A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rPr>
          <w:noProof/>
        </w:rPr>
        <w:t xml:space="preserve">Utrilla Miranda, P., Lorenzo, J.I., Baldellou Martínez, V., Sopena, M.C. </w:t>
      </w:r>
      <w:r w:rsidR="00DE6C8C" w:rsidRPr="00284FC4">
        <w:rPr>
          <w:noProof/>
        </w:rPr>
        <w:t>&amp;</w:t>
      </w:r>
      <w:r w:rsidRPr="00284FC4">
        <w:rPr>
          <w:noProof/>
        </w:rPr>
        <w:t xml:space="preserve"> Ayuso, P. 2008</w:t>
      </w:r>
      <w:r w:rsidR="00DE6C8C" w:rsidRPr="00284FC4">
        <w:rPr>
          <w:noProof/>
        </w:rPr>
        <w:t xml:space="preserve">. </w:t>
      </w:r>
      <w:r w:rsidRPr="00284FC4">
        <w:rPr>
          <w:noProof/>
        </w:rPr>
        <w:t>Enterramiento masculino en fosa, cubierto de cantos rodados, en el neolítico antiguo de la cueva de Chaves</w:t>
      </w:r>
      <w:r w:rsidR="00BF616C" w:rsidRPr="00284FC4">
        <w:rPr>
          <w:noProof/>
        </w:rPr>
        <w:t>.</w:t>
      </w:r>
      <w:r w:rsidRPr="00284FC4">
        <w:rPr>
          <w:noProof/>
        </w:rPr>
        <w:t xml:space="preserve"> </w:t>
      </w:r>
      <w:r w:rsidR="00BF616C" w:rsidRPr="00284FC4">
        <w:rPr>
          <w:noProof/>
        </w:rPr>
        <w:t xml:space="preserve">In: </w:t>
      </w:r>
      <w:hyperlink r:id="rId8" w:history="1">
        <w:r w:rsidR="00BF616C" w:rsidRPr="00284FC4">
          <w:rPr>
            <w:bdr w:val="none" w:sz="0" w:space="0" w:color="auto" w:frame="1"/>
            <w:lang w:eastAsia="en-GB"/>
          </w:rPr>
          <w:t>M.S. Hernández Pérez</w:t>
        </w:r>
      </w:hyperlink>
      <w:r w:rsidR="00BF616C" w:rsidRPr="00284FC4">
        <w:rPr>
          <w:bdr w:val="none" w:sz="0" w:space="0" w:color="auto" w:frame="1"/>
          <w:lang w:eastAsia="en-GB"/>
        </w:rPr>
        <w:t xml:space="preserve">, </w:t>
      </w:r>
      <w:hyperlink r:id="rId9" w:history="1">
        <w:r w:rsidR="00BF616C" w:rsidRPr="00284FC4">
          <w:rPr>
            <w:bdr w:val="none" w:sz="0" w:space="0" w:color="auto" w:frame="1"/>
            <w:lang w:eastAsia="en-GB"/>
          </w:rPr>
          <w:t>J.A. Soler Díaz</w:t>
        </w:r>
      </w:hyperlink>
      <w:r w:rsidR="00BF616C" w:rsidRPr="00284FC4">
        <w:rPr>
          <w:bdr w:val="none" w:sz="0" w:space="0" w:color="auto" w:frame="1"/>
          <w:lang w:eastAsia="en-GB"/>
        </w:rPr>
        <w:t xml:space="preserve"> &amp; </w:t>
      </w:r>
      <w:hyperlink r:id="rId10" w:history="1">
        <w:r w:rsidR="00BF616C" w:rsidRPr="00284FC4">
          <w:rPr>
            <w:bdr w:val="none" w:sz="0" w:space="0" w:color="auto" w:frame="1"/>
            <w:lang w:eastAsia="en-GB"/>
          </w:rPr>
          <w:t>J.A. López Padilla</w:t>
        </w:r>
      </w:hyperlink>
      <w:r w:rsidR="00BF616C" w:rsidRPr="00284FC4">
        <w:rPr>
          <w:bdr w:val="none" w:sz="0" w:space="0" w:color="auto" w:frame="1"/>
          <w:lang w:eastAsia="en-GB"/>
        </w:rPr>
        <w:t>, eds.</w:t>
      </w:r>
      <w:r w:rsidR="00BF616C" w:rsidRPr="00284FC4">
        <w:rPr>
          <w:i/>
          <w:iCs/>
          <w:noProof/>
        </w:rPr>
        <w:t xml:space="preserve"> </w:t>
      </w:r>
      <w:r w:rsidRPr="00284FC4">
        <w:rPr>
          <w:i/>
          <w:iCs/>
          <w:noProof/>
        </w:rPr>
        <w:t xml:space="preserve">IV Congreso del Neolítico peninsular (Alicante, 27-30 </w:t>
      </w:r>
      <w:r w:rsidR="00BF616C" w:rsidRPr="00284FC4">
        <w:rPr>
          <w:i/>
          <w:iCs/>
          <w:noProof/>
        </w:rPr>
        <w:t xml:space="preserve">de </w:t>
      </w:r>
      <w:r w:rsidR="0067594B" w:rsidRPr="00284FC4">
        <w:rPr>
          <w:i/>
          <w:iCs/>
          <w:noProof/>
        </w:rPr>
        <w:t xml:space="preserve">noviembre </w:t>
      </w:r>
      <w:r w:rsidRPr="00284FC4">
        <w:rPr>
          <w:i/>
          <w:iCs/>
          <w:noProof/>
        </w:rPr>
        <w:t>de 2006)</w:t>
      </w:r>
      <w:r w:rsidR="0067594B" w:rsidRPr="00284FC4">
        <w:rPr>
          <w:iCs/>
          <w:noProof/>
        </w:rPr>
        <w:t>. Alicante: Museo Arqueológico de Alicante</w:t>
      </w:r>
      <w:r w:rsidRPr="00284FC4">
        <w:rPr>
          <w:noProof/>
        </w:rPr>
        <w:t>, pp. 131</w:t>
      </w:r>
      <w:r w:rsidR="0067594B" w:rsidRPr="00284FC4">
        <w:rPr>
          <w:noProof/>
        </w:rPr>
        <w:t>–</w:t>
      </w:r>
      <w:r w:rsidRPr="00284FC4">
        <w:rPr>
          <w:noProof/>
        </w:rPr>
        <w:t>40.</w:t>
      </w:r>
    </w:p>
    <w:p w14:paraId="24B4987C" w14:textId="77777777" w:rsidR="0054317E" w:rsidRPr="00284FC4" w:rsidRDefault="0054317E" w:rsidP="00CC6CCC">
      <w:pPr>
        <w:spacing w:line="360" w:lineRule="auto"/>
        <w:ind w:left="284" w:hanging="284"/>
        <w:jc w:val="left"/>
        <w:rPr>
          <w:b/>
          <w:i/>
        </w:rPr>
      </w:pPr>
      <w:r w:rsidRPr="00284FC4">
        <w:rPr>
          <w:b/>
          <w:i/>
        </w:rPr>
        <w:t>La Lámpara</w:t>
      </w:r>
    </w:p>
    <w:p w14:paraId="3F4A8B9D" w14:textId="0742FADA" w:rsidR="000C7A4A" w:rsidRPr="00284FC4" w:rsidRDefault="000C7A4A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rPr>
          <w:noProof/>
        </w:rPr>
        <w:t xml:space="preserve">Rojo Guerra, M.Á. </w:t>
      </w:r>
      <w:r w:rsidR="00DE6C8C" w:rsidRPr="00284FC4">
        <w:rPr>
          <w:noProof/>
        </w:rPr>
        <w:t>&amp;</w:t>
      </w:r>
      <w:r w:rsidRPr="00284FC4">
        <w:rPr>
          <w:noProof/>
        </w:rPr>
        <w:t xml:space="preserve"> Kunst, M. 1999</w:t>
      </w:r>
      <w:r w:rsidR="00DE6C8C" w:rsidRPr="00284FC4">
        <w:rPr>
          <w:noProof/>
        </w:rPr>
        <w:t xml:space="preserve">. </w:t>
      </w:r>
      <w:r w:rsidRPr="00284FC4">
        <w:rPr>
          <w:noProof/>
        </w:rPr>
        <w:t xml:space="preserve">La Lámpara, </w:t>
      </w:r>
      <w:r w:rsidRPr="00284FC4">
        <w:rPr>
          <w:i/>
          <w:iCs/>
          <w:noProof/>
        </w:rPr>
        <w:t>Saguntum</w:t>
      </w:r>
      <w:r w:rsidR="00DE6C8C" w:rsidRPr="00284FC4">
        <w:rPr>
          <w:noProof/>
        </w:rPr>
        <w:t>, 2:</w:t>
      </w:r>
      <w:r w:rsidRPr="00284FC4">
        <w:rPr>
          <w:noProof/>
        </w:rPr>
        <w:t xml:space="preserve"> 503</w:t>
      </w:r>
      <w:r w:rsidR="0067594B" w:rsidRPr="00284FC4">
        <w:rPr>
          <w:noProof/>
        </w:rPr>
        <w:t>–</w:t>
      </w:r>
      <w:r w:rsidRPr="00284FC4">
        <w:rPr>
          <w:noProof/>
        </w:rPr>
        <w:t>12.</w:t>
      </w:r>
    </w:p>
    <w:p w14:paraId="29DAD337" w14:textId="2B5F3327" w:rsidR="00705944" w:rsidRPr="00284FC4" w:rsidRDefault="00765D66" w:rsidP="00CC6CCC">
      <w:pPr>
        <w:spacing w:line="360" w:lineRule="auto"/>
        <w:ind w:left="284" w:hanging="284"/>
        <w:jc w:val="left"/>
      </w:pPr>
      <w:r w:rsidRPr="00284FC4">
        <w:t>Rojo Guerra, M.</w:t>
      </w:r>
      <w:r w:rsidR="0067594B" w:rsidRPr="00284FC4">
        <w:rPr>
          <w:noProof/>
        </w:rPr>
        <w:t>Á</w:t>
      </w:r>
      <w:r w:rsidRPr="00284FC4">
        <w:t>.</w:t>
      </w:r>
      <w:r w:rsidR="00285630" w:rsidRPr="00284FC4">
        <w:t>,</w:t>
      </w:r>
      <w:r w:rsidRPr="00284FC4">
        <w:t xml:space="preserve"> Kunst, M.</w:t>
      </w:r>
      <w:r w:rsidR="00285630" w:rsidRPr="00284FC4">
        <w:t>,</w:t>
      </w:r>
      <w:r w:rsidRPr="00284FC4">
        <w:t xml:space="preserve"> Garrido Pena, R.</w:t>
      </w:r>
      <w:r w:rsidR="00285630" w:rsidRPr="00284FC4">
        <w:t>,</w:t>
      </w:r>
      <w:r w:rsidRPr="00284FC4">
        <w:t xml:space="preserve"> García Martínez de Lagrán, Í. </w:t>
      </w:r>
      <w:r w:rsidR="00DE6C8C" w:rsidRPr="00284FC4">
        <w:t>&amp;</w:t>
      </w:r>
      <w:r w:rsidRPr="00284FC4">
        <w:t xml:space="preserve"> Morán Dauchez, G. 2008</w:t>
      </w:r>
      <w:r w:rsidR="00DE6C8C" w:rsidRPr="00284FC4">
        <w:t xml:space="preserve">. </w:t>
      </w:r>
      <w:r w:rsidRPr="00284FC4">
        <w:rPr>
          <w:i/>
          <w:iCs/>
        </w:rPr>
        <w:t>Paisajes de la Memoria. Asentamientos del Neolítico antiguo en el Valle de Ambrona (Soria, España).</w:t>
      </w:r>
      <w:r w:rsidRPr="00284FC4">
        <w:t xml:space="preserve"> </w:t>
      </w:r>
      <w:r w:rsidR="00DE6C8C" w:rsidRPr="00284FC4">
        <w:t xml:space="preserve">Valladolid: </w:t>
      </w:r>
      <w:r w:rsidRPr="00284FC4">
        <w:t>Universidad de Valladolid.</w:t>
      </w:r>
    </w:p>
    <w:p w14:paraId="4AE59BE7" w14:textId="486980A8" w:rsidR="00705944" w:rsidRPr="00284FC4" w:rsidRDefault="00765D66" w:rsidP="00CC6CCC">
      <w:pPr>
        <w:spacing w:line="360" w:lineRule="auto"/>
        <w:ind w:left="284" w:hanging="284"/>
        <w:jc w:val="left"/>
      </w:pPr>
      <w:r w:rsidRPr="00284FC4">
        <w:t>Rojo Guerra, M.Á.</w:t>
      </w:r>
      <w:r w:rsidR="00285630" w:rsidRPr="00284FC4">
        <w:t>,</w:t>
      </w:r>
      <w:r w:rsidRPr="00284FC4">
        <w:t xml:space="preserve"> Garrido Pena, R.</w:t>
      </w:r>
      <w:r w:rsidR="00285630" w:rsidRPr="00284FC4">
        <w:t>,</w:t>
      </w:r>
      <w:r w:rsidRPr="00284FC4">
        <w:t xml:space="preserve"> García-Martínez de Lagrán, Í.</w:t>
      </w:r>
      <w:r w:rsidR="00285630" w:rsidRPr="00284FC4">
        <w:t>,</w:t>
      </w:r>
      <w:r w:rsidRPr="00284FC4">
        <w:t xml:space="preserve"> Alday Ruiz, A.</w:t>
      </w:r>
      <w:r w:rsidR="00285630" w:rsidRPr="00284FC4">
        <w:t>,</w:t>
      </w:r>
      <w:r w:rsidRPr="00284FC4">
        <w:t xml:space="preserve"> García Gazólaz, J. </w:t>
      </w:r>
      <w:r w:rsidR="00DE6C8C" w:rsidRPr="00284FC4">
        <w:t>&amp;</w:t>
      </w:r>
      <w:r w:rsidRPr="00284FC4">
        <w:t xml:space="preserve"> Sesma Sesma, J. 2011</w:t>
      </w:r>
      <w:r w:rsidR="00DE6C8C" w:rsidRPr="00284FC4">
        <w:t xml:space="preserve">. </w:t>
      </w:r>
      <w:r w:rsidRPr="00284FC4">
        <w:t xml:space="preserve">Las primeras producciones cerámicas: el </w:t>
      </w:r>
      <w:r w:rsidRPr="00284FC4">
        <w:lastRenderedPageBreak/>
        <w:t xml:space="preserve">VI milenio cal a.C. en la península ibérica. </w:t>
      </w:r>
      <w:r w:rsidRPr="00284FC4">
        <w:rPr>
          <w:i/>
          <w:iCs/>
        </w:rPr>
        <w:t>Saguntum</w:t>
      </w:r>
      <w:r w:rsidR="00F06AA0" w:rsidRPr="00284FC4">
        <w:rPr>
          <w:iCs/>
        </w:rPr>
        <w:t>,</w:t>
      </w:r>
      <w:r w:rsidR="00F06AA0" w:rsidRPr="00284FC4">
        <w:t xml:space="preserve"> n</w:t>
      </w:r>
      <w:r w:rsidR="00A741EC">
        <w:t>ú</w:t>
      </w:r>
      <w:r w:rsidR="00F06AA0" w:rsidRPr="00284FC4">
        <w:t xml:space="preserve">mero extraordinario </w:t>
      </w:r>
      <w:r w:rsidRPr="00284FC4">
        <w:t>12: 105–09.</w:t>
      </w:r>
    </w:p>
    <w:p w14:paraId="659ACC3A" w14:textId="77777777" w:rsidR="0054317E" w:rsidRPr="00284FC4" w:rsidRDefault="0054317E" w:rsidP="00CC6CCC">
      <w:pPr>
        <w:spacing w:line="360" w:lineRule="auto"/>
        <w:ind w:left="284" w:hanging="284"/>
        <w:jc w:val="left"/>
        <w:rPr>
          <w:b/>
          <w:i/>
        </w:rPr>
      </w:pPr>
      <w:r w:rsidRPr="00284FC4">
        <w:rPr>
          <w:b/>
          <w:i/>
        </w:rPr>
        <w:t>Pa</w:t>
      </w:r>
      <w:r w:rsidR="000C7A4A" w:rsidRPr="00284FC4">
        <w:rPr>
          <w:b/>
          <w:i/>
        </w:rPr>
        <w:t>t</w:t>
      </w:r>
      <w:r w:rsidRPr="00284FC4">
        <w:rPr>
          <w:b/>
          <w:i/>
        </w:rPr>
        <w:t>ernanbidea</w:t>
      </w:r>
    </w:p>
    <w:p w14:paraId="7E99A8B4" w14:textId="12797FFB" w:rsidR="000C7A4A" w:rsidRPr="00284FC4" w:rsidRDefault="000C7A4A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rPr>
          <w:noProof/>
        </w:rPr>
        <w:t>García Gazólaz, J. 1998</w:t>
      </w:r>
      <w:r w:rsidR="00504DD0" w:rsidRPr="00284FC4">
        <w:rPr>
          <w:noProof/>
        </w:rPr>
        <w:t xml:space="preserve">. </w:t>
      </w:r>
      <w:r w:rsidRPr="00284FC4">
        <w:rPr>
          <w:noProof/>
        </w:rPr>
        <w:t>Paternanbidea (Ibero, Navarra): un yacimiento al aire libre de la prehistoria reciente de Navarra</w:t>
      </w:r>
      <w:r w:rsidR="00504DD0" w:rsidRPr="00284FC4">
        <w:rPr>
          <w:noProof/>
        </w:rPr>
        <w:t>.</w:t>
      </w:r>
      <w:r w:rsidRPr="00284FC4">
        <w:rPr>
          <w:noProof/>
        </w:rPr>
        <w:t xml:space="preserve"> </w:t>
      </w:r>
      <w:r w:rsidRPr="00284FC4">
        <w:rPr>
          <w:i/>
          <w:iCs/>
          <w:noProof/>
        </w:rPr>
        <w:t xml:space="preserve">Cuadernos de </w:t>
      </w:r>
      <w:r w:rsidR="00A741EC">
        <w:rPr>
          <w:i/>
          <w:iCs/>
          <w:noProof/>
        </w:rPr>
        <w:t>A</w:t>
      </w:r>
      <w:r w:rsidRPr="00284FC4">
        <w:rPr>
          <w:i/>
          <w:iCs/>
          <w:noProof/>
        </w:rPr>
        <w:t>rqueología de la Universidad de Navarra</w:t>
      </w:r>
      <w:r w:rsidR="00504DD0" w:rsidRPr="00284FC4">
        <w:rPr>
          <w:noProof/>
        </w:rPr>
        <w:t xml:space="preserve">, </w:t>
      </w:r>
      <w:r w:rsidRPr="00284FC4">
        <w:rPr>
          <w:noProof/>
        </w:rPr>
        <w:t>6</w:t>
      </w:r>
      <w:r w:rsidR="00504DD0" w:rsidRPr="00284FC4">
        <w:rPr>
          <w:noProof/>
        </w:rPr>
        <w:t>:</w:t>
      </w:r>
      <w:r w:rsidRPr="00284FC4">
        <w:rPr>
          <w:noProof/>
        </w:rPr>
        <w:t xml:space="preserve"> 33</w:t>
      </w:r>
      <w:r w:rsidR="00F06AA0" w:rsidRPr="00284FC4">
        <w:rPr>
          <w:noProof/>
        </w:rPr>
        <w:t>–</w:t>
      </w:r>
      <w:r w:rsidRPr="00284FC4">
        <w:rPr>
          <w:noProof/>
        </w:rPr>
        <w:t>48.</w:t>
      </w:r>
    </w:p>
    <w:p w14:paraId="67EA0736" w14:textId="428F336C" w:rsidR="000C7A4A" w:rsidRPr="00284FC4" w:rsidRDefault="000C7A4A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rPr>
          <w:noProof/>
        </w:rPr>
        <w:t>García Gazólaz, J. 2007</w:t>
      </w:r>
      <w:r w:rsidR="00504DD0" w:rsidRPr="00284FC4">
        <w:rPr>
          <w:noProof/>
        </w:rPr>
        <w:t xml:space="preserve">. </w:t>
      </w:r>
      <w:r w:rsidRPr="00284FC4">
        <w:rPr>
          <w:noProof/>
        </w:rPr>
        <w:t>Los enterramientos neolíticos del yacimiento de Paternanbidea (Ibero)</w:t>
      </w:r>
      <w:r w:rsidR="00944879" w:rsidRPr="00284FC4">
        <w:rPr>
          <w:noProof/>
        </w:rPr>
        <w:t>.</w:t>
      </w:r>
      <w:r w:rsidRPr="00284FC4">
        <w:rPr>
          <w:noProof/>
        </w:rPr>
        <w:t xml:space="preserve"> </w:t>
      </w:r>
      <w:r w:rsidR="00944879" w:rsidRPr="00284FC4">
        <w:rPr>
          <w:noProof/>
        </w:rPr>
        <w:t>I</w:t>
      </w:r>
      <w:r w:rsidRPr="00284FC4">
        <w:rPr>
          <w:noProof/>
        </w:rPr>
        <w:t>n</w:t>
      </w:r>
      <w:r w:rsidR="00460AC0" w:rsidRPr="00284FC4">
        <w:rPr>
          <w:noProof/>
        </w:rPr>
        <w:t>:</w:t>
      </w:r>
      <w:r w:rsidRPr="00284FC4">
        <w:rPr>
          <w:noProof/>
        </w:rPr>
        <w:t xml:space="preserve"> </w:t>
      </w:r>
      <w:r w:rsidR="00F06AA0" w:rsidRPr="00284FC4">
        <w:rPr>
          <w:noProof/>
        </w:rPr>
        <w:t xml:space="preserve">M.A. </w:t>
      </w:r>
      <w:r w:rsidRPr="00284FC4">
        <w:rPr>
          <w:noProof/>
        </w:rPr>
        <w:t xml:space="preserve">Hurtado Alfaro, </w:t>
      </w:r>
      <w:r w:rsidR="00F06AA0" w:rsidRPr="00284FC4">
        <w:rPr>
          <w:noProof/>
        </w:rPr>
        <w:t>F.</w:t>
      </w:r>
      <w:r w:rsidRPr="00284FC4">
        <w:rPr>
          <w:noProof/>
        </w:rPr>
        <w:t xml:space="preserve"> Cañada Palacio, </w:t>
      </w:r>
      <w:r w:rsidR="00F06AA0" w:rsidRPr="00284FC4">
        <w:rPr>
          <w:noProof/>
        </w:rPr>
        <w:t>J.</w:t>
      </w:r>
      <w:r w:rsidRPr="00284FC4">
        <w:rPr>
          <w:noProof/>
        </w:rPr>
        <w:t xml:space="preserve"> Sesma Sesma </w:t>
      </w:r>
      <w:r w:rsidR="00DE6C8C" w:rsidRPr="00284FC4">
        <w:rPr>
          <w:noProof/>
        </w:rPr>
        <w:t>&amp;</w:t>
      </w:r>
      <w:r w:rsidRPr="00284FC4">
        <w:rPr>
          <w:noProof/>
        </w:rPr>
        <w:t xml:space="preserve"> </w:t>
      </w:r>
      <w:r w:rsidR="00F06AA0" w:rsidRPr="00284FC4">
        <w:rPr>
          <w:noProof/>
        </w:rPr>
        <w:t>J.</w:t>
      </w:r>
      <w:r w:rsidRPr="00284FC4">
        <w:rPr>
          <w:noProof/>
        </w:rPr>
        <w:t xml:space="preserve">García Gazólaz, eds. </w:t>
      </w:r>
      <w:r w:rsidRPr="00284FC4">
        <w:rPr>
          <w:i/>
          <w:iCs/>
          <w:noProof/>
        </w:rPr>
        <w:t>La tierra te sea leve: arqueología de la muerte en Navarra</w:t>
      </w:r>
      <w:r w:rsidRPr="00284FC4">
        <w:rPr>
          <w:noProof/>
        </w:rPr>
        <w:t xml:space="preserve">. Pamplona: </w:t>
      </w:r>
      <w:r w:rsidR="00F06AA0" w:rsidRPr="00284FC4">
        <w:t>Museo de Navarra</w:t>
      </w:r>
      <w:r w:rsidRPr="00284FC4">
        <w:rPr>
          <w:noProof/>
        </w:rPr>
        <w:t>, pp. 59</w:t>
      </w:r>
      <w:r w:rsidR="00F06AA0" w:rsidRPr="00284FC4">
        <w:rPr>
          <w:noProof/>
        </w:rPr>
        <w:t>–</w:t>
      </w:r>
      <w:r w:rsidRPr="00284FC4">
        <w:rPr>
          <w:noProof/>
        </w:rPr>
        <w:t>65.</w:t>
      </w:r>
    </w:p>
    <w:p w14:paraId="762E7BE3" w14:textId="5EC85F77" w:rsidR="00F06AA0" w:rsidRPr="00284FC4" w:rsidRDefault="002C2FD0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rPr>
          <w:noProof/>
        </w:rPr>
        <w:t>Hervella Afonso, M. 2010</w:t>
      </w:r>
      <w:r w:rsidR="003C6372" w:rsidRPr="00284FC4">
        <w:rPr>
          <w:noProof/>
        </w:rPr>
        <w:t>.</w:t>
      </w:r>
      <w:r w:rsidRPr="00284FC4">
        <w:rPr>
          <w:noProof/>
        </w:rPr>
        <w:t xml:space="preserve"> </w:t>
      </w:r>
      <w:r w:rsidRPr="00284FC4">
        <w:rPr>
          <w:i/>
          <w:iCs/>
          <w:noProof/>
        </w:rPr>
        <w:t>Variación temporal del ADNmt en poblaciones de la cornisa cantábrica. Contribución del ADN antiguo.</w:t>
      </w:r>
      <w:r w:rsidRPr="00284FC4">
        <w:rPr>
          <w:noProof/>
        </w:rPr>
        <w:t xml:space="preserve"> </w:t>
      </w:r>
      <w:r w:rsidR="00F06AA0" w:rsidRPr="00284FC4">
        <w:rPr>
          <w:noProof/>
        </w:rPr>
        <w:t xml:space="preserve">Leioa: </w:t>
      </w:r>
      <w:r w:rsidRPr="00284FC4">
        <w:rPr>
          <w:noProof/>
        </w:rPr>
        <w:t>Universidad del País Vasco</w:t>
      </w:r>
      <w:r w:rsidR="00F06AA0" w:rsidRPr="00284FC4">
        <w:rPr>
          <w:noProof/>
        </w:rPr>
        <w:t>, UPV/EHU</w:t>
      </w:r>
      <w:r w:rsidRPr="00284FC4">
        <w:rPr>
          <w:noProof/>
        </w:rPr>
        <w:t>.</w:t>
      </w:r>
    </w:p>
    <w:p w14:paraId="26CBCAC3" w14:textId="124B434E" w:rsidR="002C2FD0" w:rsidRPr="00284FC4" w:rsidRDefault="002C2FD0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rPr>
          <w:noProof/>
        </w:rPr>
        <w:t xml:space="preserve">Hervella Afonso, M., Izagirre Arribalzaga, N., Alonso Alegre, S., Fregel Lorenzo, R.I. </w:t>
      </w:r>
      <w:r w:rsidR="00DE6C8C" w:rsidRPr="00284FC4">
        <w:rPr>
          <w:noProof/>
        </w:rPr>
        <w:t>&amp;</w:t>
      </w:r>
      <w:r w:rsidRPr="00284FC4">
        <w:rPr>
          <w:noProof/>
        </w:rPr>
        <w:t xml:space="preserve"> </w:t>
      </w:r>
      <w:r w:rsidR="002F5A50" w:rsidRPr="00284FC4">
        <w:rPr>
          <w:noProof/>
        </w:rPr>
        <w:t xml:space="preserve">de la </w:t>
      </w:r>
      <w:r w:rsidRPr="00284FC4">
        <w:rPr>
          <w:noProof/>
        </w:rPr>
        <w:t>Rúa Vaca, C. 2009</w:t>
      </w:r>
      <w:r w:rsidR="003C6372" w:rsidRPr="00284FC4">
        <w:rPr>
          <w:noProof/>
        </w:rPr>
        <w:t xml:space="preserve">. </w:t>
      </w:r>
      <w:r w:rsidRPr="00284FC4">
        <w:rPr>
          <w:noProof/>
        </w:rPr>
        <w:t>Enterramientos en fosa en el Neolítico Antiguo en Navarra: evaluación de las evidencias arqueológicas mediante el estudio antropológico y molecular</w:t>
      </w:r>
      <w:r w:rsidR="00F06AA0" w:rsidRPr="00284FC4">
        <w:rPr>
          <w:noProof/>
        </w:rPr>
        <w:t>.</w:t>
      </w:r>
      <w:r w:rsidRPr="00284FC4">
        <w:rPr>
          <w:noProof/>
        </w:rPr>
        <w:t xml:space="preserve"> </w:t>
      </w:r>
      <w:r w:rsidRPr="00284FC4">
        <w:rPr>
          <w:i/>
          <w:iCs/>
          <w:noProof/>
        </w:rPr>
        <w:t xml:space="preserve">Revista </w:t>
      </w:r>
      <w:r w:rsidR="00A741EC">
        <w:rPr>
          <w:i/>
          <w:iCs/>
          <w:noProof/>
        </w:rPr>
        <w:t>E</w:t>
      </w:r>
      <w:r w:rsidRPr="00284FC4">
        <w:rPr>
          <w:i/>
          <w:iCs/>
          <w:noProof/>
        </w:rPr>
        <w:t xml:space="preserve">spañola de </w:t>
      </w:r>
      <w:r w:rsidR="00A741EC">
        <w:rPr>
          <w:i/>
          <w:iCs/>
          <w:noProof/>
        </w:rPr>
        <w:t>A</w:t>
      </w:r>
      <w:r w:rsidRPr="00284FC4">
        <w:rPr>
          <w:i/>
          <w:iCs/>
          <w:noProof/>
        </w:rPr>
        <w:t xml:space="preserve">ntropología </w:t>
      </w:r>
      <w:r w:rsidR="00A741EC">
        <w:rPr>
          <w:i/>
          <w:iCs/>
          <w:noProof/>
        </w:rPr>
        <w:t>F</w:t>
      </w:r>
      <w:r w:rsidRPr="00284FC4">
        <w:rPr>
          <w:i/>
          <w:iCs/>
          <w:noProof/>
        </w:rPr>
        <w:t>ísica</w:t>
      </w:r>
      <w:r w:rsidR="00F06AA0" w:rsidRPr="00284FC4">
        <w:rPr>
          <w:i/>
          <w:iCs/>
          <w:noProof/>
        </w:rPr>
        <w:t>,</w:t>
      </w:r>
      <w:r w:rsidR="00460AC0" w:rsidRPr="00284FC4">
        <w:rPr>
          <w:noProof/>
        </w:rPr>
        <w:t xml:space="preserve"> </w:t>
      </w:r>
      <w:r w:rsidRPr="00284FC4">
        <w:rPr>
          <w:noProof/>
        </w:rPr>
        <w:t>30</w:t>
      </w:r>
      <w:r w:rsidR="003C6372" w:rsidRPr="00284FC4">
        <w:rPr>
          <w:noProof/>
        </w:rPr>
        <w:t>:</w:t>
      </w:r>
      <w:r w:rsidRPr="00284FC4">
        <w:rPr>
          <w:noProof/>
        </w:rPr>
        <w:t xml:space="preserve"> 31</w:t>
      </w:r>
      <w:r w:rsidR="00F06AA0" w:rsidRPr="00284FC4">
        <w:rPr>
          <w:noProof/>
        </w:rPr>
        <w:t>–</w:t>
      </w:r>
      <w:r w:rsidRPr="00284FC4">
        <w:rPr>
          <w:noProof/>
        </w:rPr>
        <w:t>38.</w:t>
      </w:r>
    </w:p>
    <w:p w14:paraId="732E568E" w14:textId="322032DC" w:rsidR="0016793F" w:rsidRPr="00284FC4" w:rsidRDefault="0016793F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rFonts w:eastAsia="Times New Roman"/>
          <w:lang w:eastAsia="es-ES"/>
        </w:rPr>
      </w:pPr>
      <w:r w:rsidRPr="00284FC4">
        <w:rPr>
          <w:rFonts w:eastAsia="Times New Roman"/>
          <w:lang w:eastAsia="es-ES"/>
        </w:rPr>
        <w:t>Hervella Afonso, M.</w:t>
      </w:r>
      <w:r w:rsidR="00E04515" w:rsidRPr="00284FC4">
        <w:rPr>
          <w:rFonts w:eastAsia="Times New Roman"/>
          <w:lang w:eastAsia="es-ES"/>
        </w:rPr>
        <w:t>,</w:t>
      </w:r>
      <w:r w:rsidRPr="00284FC4">
        <w:rPr>
          <w:rFonts w:eastAsia="Times New Roman"/>
          <w:lang w:eastAsia="es-ES"/>
        </w:rPr>
        <w:t xml:space="preserve"> Izagirre Arribalzaga, N.</w:t>
      </w:r>
      <w:r w:rsidR="00E04515" w:rsidRPr="00284FC4">
        <w:rPr>
          <w:rFonts w:eastAsia="Times New Roman"/>
          <w:lang w:eastAsia="es-ES"/>
        </w:rPr>
        <w:t>,</w:t>
      </w:r>
      <w:r w:rsidRPr="00284FC4">
        <w:rPr>
          <w:rFonts w:eastAsia="Times New Roman"/>
          <w:lang w:eastAsia="es-ES"/>
        </w:rPr>
        <w:t xml:space="preserve"> Alonso, S.</w:t>
      </w:r>
      <w:r w:rsidR="00E04515" w:rsidRPr="00284FC4">
        <w:rPr>
          <w:rFonts w:eastAsia="Times New Roman"/>
          <w:lang w:eastAsia="es-ES"/>
        </w:rPr>
        <w:t xml:space="preserve">, </w:t>
      </w:r>
      <w:r w:rsidRPr="00284FC4">
        <w:rPr>
          <w:rFonts w:eastAsia="Times New Roman"/>
          <w:lang w:eastAsia="es-ES"/>
        </w:rPr>
        <w:t>Fontecha, L.</w:t>
      </w:r>
      <w:r w:rsidR="00E04515" w:rsidRPr="00284FC4">
        <w:rPr>
          <w:rFonts w:eastAsia="Times New Roman"/>
          <w:lang w:eastAsia="es-ES"/>
        </w:rPr>
        <w:t>,</w:t>
      </w:r>
      <w:r w:rsidRPr="00284FC4">
        <w:rPr>
          <w:rFonts w:eastAsia="Times New Roman"/>
          <w:lang w:eastAsia="es-ES"/>
        </w:rPr>
        <w:t xml:space="preserve"> López, S. </w:t>
      </w:r>
      <w:r w:rsidR="00E04515" w:rsidRPr="00284FC4">
        <w:rPr>
          <w:rFonts w:eastAsia="Times New Roman"/>
          <w:lang w:eastAsia="es-ES"/>
        </w:rPr>
        <w:t>et al.</w:t>
      </w:r>
      <w:r w:rsidRPr="00284FC4">
        <w:rPr>
          <w:rFonts w:eastAsia="Times New Roman"/>
          <w:lang w:eastAsia="es-ES"/>
        </w:rPr>
        <w:t xml:space="preserve"> 2010</w:t>
      </w:r>
      <w:r w:rsidR="003C6372" w:rsidRPr="00284FC4">
        <w:rPr>
          <w:rFonts w:eastAsia="Times New Roman"/>
          <w:lang w:eastAsia="es-ES"/>
        </w:rPr>
        <w:t xml:space="preserve">. </w:t>
      </w:r>
      <w:r w:rsidRPr="00284FC4">
        <w:rPr>
          <w:rFonts w:eastAsia="Times New Roman"/>
          <w:lang w:eastAsia="es-ES"/>
        </w:rPr>
        <w:t>Estudio antropológico de los restos humanos recuperados en el yacimiento neolítico de Paternanbidea (Navarra)</w:t>
      </w:r>
      <w:r w:rsidR="003C6372" w:rsidRPr="00284FC4">
        <w:rPr>
          <w:rFonts w:eastAsia="Times New Roman"/>
          <w:lang w:eastAsia="es-ES"/>
        </w:rPr>
        <w:t>.</w:t>
      </w:r>
      <w:r w:rsidRPr="00284FC4">
        <w:rPr>
          <w:rFonts w:eastAsia="Times New Roman"/>
          <w:lang w:eastAsia="es-ES"/>
        </w:rPr>
        <w:t xml:space="preserve"> </w:t>
      </w:r>
      <w:r w:rsidR="00944879" w:rsidRPr="00284FC4">
        <w:rPr>
          <w:rFonts w:eastAsia="Times New Roman"/>
          <w:lang w:eastAsia="es-ES"/>
        </w:rPr>
        <w:t>I</w:t>
      </w:r>
      <w:r w:rsidRPr="00284FC4">
        <w:rPr>
          <w:rFonts w:eastAsia="Times New Roman"/>
          <w:lang w:eastAsia="es-ES"/>
        </w:rPr>
        <w:t>n</w:t>
      </w:r>
      <w:r w:rsidR="00460AC0" w:rsidRPr="00284FC4">
        <w:rPr>
          <w:rFonts w:eastAsia="Times New Roman"/>
          <w:lang w:eastAsia="es-ES"/>
        </w:rPr>
        <w:t>:</w:t>
      </w:r>
      <w:r w:rsidRPr="00284FC4">
        <w:rPr>
          <w:rFonts w:eastAsia="Times New Roman"/>
          <w:lang w:eastAsia="es-ES"/>
        </w:rPr>
        <w:t xml:space="preserve"> </w:t>
      </w:r>
      <w:r w:rsidR="002F5A50" w:rsidRPr="00284FC4">
        <w:rPr>
          <w:rFonts w:eastAsia="Times New Roman"/>
          <w:lang w:eastAsia="es-ES"/>
        </w:rPr>
        <w:t xml:space="preserve">E. </w:t>
      </w:r>
      <w:r w:rsidRPr="00284FC4">
        <w:rPr>
          <w:rFonts w:eastAsia="Times New Roman"/>
          <w:lang w:eastAsia="es-ES"/>
        </w:rPr>
        <w:t xml:space="preserve">Gutiérrez Redomero, </w:t>
      </w:r>
      <w:r w:rsidR="002F5A50" w:rsidRPr="00284FC4">
        <w:rPr>
          <w:rFonts w:eastAsia="Times New Roman"/>
          <w:lang w:eastAsia="es-ES"/>
        </w:rPr>
        <w:t xml:space="preserve">Á. </w:t>
      </w:r>
      <w:r w:rsidRPr="00284FC4">
        <w:rPr>
          <w:rFonts w:eastAsia="Times New Roman"/>
          <w:lang w:eastAsia="es-ES"/>
        </w:rPr>
        <w:t xml:space="preserve">Sánchez Andrés </w:t>
      </w:r>
      <w:r w:rsidR="00DE6C8C" w:rsidRPr="00284FC4">
        <w:rPr>
          <w:rFonts w:eastAsia="Times New Roman"/>
          <w:lang w:eastAsia="es-ES"/>
        </w:rPr>
        <w:t>&amp;</w:t>
      </w:r>
      <w:r w:rsidR="003C6372" w:rsidRPr="00284FC4">
        <w:rPr>
          <w:rFonts w:eastAsia="Times New Roman"/>
          <w:lang w:eastAsia="es-ES"/>
        </w:rPr>
        <w:t xml:space="preserve"> </w:t>
      </w:r>
      <w:r w:rsidR="002F5A50" w:rsidRPr="00284FC4">
        <w:rPr>
          <w:rFonts w:eastAsia="Times New Roman"/>
          <w:lang w:eastAsia="es-ES"/>
        </w:rPr>
        <w:t xml:space="preserve">V. </w:t>
      </w:r>
      <w:r w:rsidR="003C6372" w:rsidRPr="00284FC4">
        <w:rPr>
          <w:rFonts w:eastAsia="Times New Roman"/>
          <w:lang w:eastAsia="es-ES"/>
        </w:rPr>
        <w:t>Galera Olmo, e</w:t>
      </w:r>
      <w:r w:rsidRPr="00284FC4">
        <w:rPr>
          <w:rFonts w:eastAsia="Times New Roman"/>
          <w:lang w:eastAsia="es-ES"/>
        </w:rPr>
        <w:t xml:space="preserve">ds. </w:t>
      </w:r>
      <w:r w:rsidRPr="00284FC4">
        <w:rPr>
          <w:rFonts w:eastAsia="Times New Roman"/>
          <w:i/>
          <w:iCs/>
          <w:lang w:eastAsia="es-ES"/>
        </w:rPr>
        <w:t xml:space="preserve">Diversidad Humana </w:t>
      </w:r>
      <w:r w:rsidR="00F06EBE" w:rsidRPr="00284FC4">
        <w:rPr>
          <w:rFonts w:eastAsia="Times New Roman"/>
          <w:i/>
          <w:iCs/>
          <w:lang w:eastAsia="es-ES"/>
        </w:rPr>
        <w:t xml:space="preserve">y </w:t>
      </w:r>
      <w:r w:rsidRPr="00284FC4">
        <w:rPr>
          <w:rFonts w:eastAsia="Times New Roman"/>
          <w:i/>
          <w:iCs/>
          <w:lang w:eastAsia="es-ES"/>
        </w:rPr>
        <w:t>Antropología Aplicada</w:t>
      </w:r>
      <w:r w:rsidRPr="00284FC4">
        <w:rPr>
          <w:rFonts w:eastAsia="Times New Roman"/>
          <w:lang w:eastAsia="es-ES"/>
        </w:rPr>
        <w:t xml:space="preserve">. </w:t>
      </w:r>
      <w:r w:rsidR="00F06EBE" w:rsidRPr="00284FC4">
        <w:rPr>
          <w:rFonts w:eastAsia="Times New Roman"/>
          <w:lang w:eastAsia="es-ES"/>
        </w:rPr>
        <w:t xml:space="preserve">Alcalá: </w:t>
      </w:r>
      <w:r w:rsidRPr="00284FC4">
        <w:rPr>
          <w:rFonts w:eastAsia="Times New Roman"/>
          <w:lang w:eastAsia="es-ES"/>
        </w:rPr>
        <w:t xml:space="preserve">Universidad de Alcalá, </w:t>
      </w:r>
      <w:r w:rsidR="003C6372" w:rsidRPr="00284FC4">
        <w:rPr>
          <w:rFonts w:eastAsia="Times New Roman"/>
          <w:lang w:eastAsia="es-ES"/>
        </w:rPr>
        <w:t xml:space="preserve">pp. </w:t>
      </w:r>
      <w:r w:rsidRPr="00284FC4">
        <w:rPr>
          <w:rFonts w:eastAsia="Times New Roman"/>
          <w:lang w:eastAsia="es-ES"/>
        </w:rPr>
        <w:t>117</w:t>
      </w:r>
      <w:r w:rsidR="002F5A50" w:rsidRPr="00284FC4">
        <w:rPr>
          <w:rFonts w:eastAsia="Times New Roman"/>
          <w:lang w:eastAsia="es-ES"/>
        </w:rPr>
        <w:t>–</w:t>
      </w:r>
      <w:r w:rsidRPr="00284FC4">
        <w:rPr>
          <w:rFonts w:eastAsia="Times New Roman"/>
          <w:lang w:eastAsia="es-ES"/>
        </w:rPr>
        <w:t>22.</w:t>
      </w:r>
    </w:p>
    <w:p w14:paraId="1C07A9E3" w14:textId="50A68B82" w:rsidR="00F06EBE" w:rsidRPr="00C079F5" w:rsidRDefault="00910F4F" w:rsidP="00F06EBE">
      <w:pPr>
        <w:shd w:val="clear" w:color="auto" w:fill="FFFFFF"/>
        <w:spacing w:line="360" w:lineRule="auto"/>
        <w:ind w:left="284" w:hanging="284"/>
        <w:rPr>
          <w:rFonts w:eastAsia="Times New Roman"/>
          <w:lang w:eastAsia="en-GB"/>
        </w:rPr>
      </w:pPr>
      <w:r w:rsidRPr="00284FC4">
        <w:t>Hervella, M.</w:t>
      </w:r>
      <w:r w:rsidR="00E04515" w:rsidRPr="00284FC4">
        <w:t>,</w:t>
      </w:r>
      <w:r w:rsidRPr="00284FC4">
        <w:t xml:space="preserve"> Izagirre, N.</w:t>
      </w:r>
      <w:r w:rsidR="00E04515" w:rsidRPr="00284FC4">
        <w:t>,</w:t>
      </w:r>
      <w:r w:rsidRPr="00284FC4">
        <w:t xml:space="preserve"> Alonso, S.</w:t>
      </w:r>
      <w:r w:rsidR="00E04515" w:rsidRPr="00284FC4">
        <w:t>,</w:t>
      </w:r>
      <w:r w:rsidRPr="00284FC4">
        <w:t xml:space="preserve"> Fregel, R.</w:t>
      </w:r>
      <w:r w:rsidR="00E04515" w:rsidRPr="00284FC4">
        <w:t>,</w:t>
      </w:r>
      <w:r w:rsidRPr="00284FC4">
        <w:t xml:space="preserve"> Alonso, A.</w:t>
      </w:r>
      <w:r w:rsidR="00E04515" w:rsidRPr="00284FC4">
        <w:t>,</w:t>
      </w:r>
      <w:r w:rsidRPr="00284FC4">
        <w:t xml:space="preserve"> Cabrera, V.M. </w:t>
      </w:r>
      <w:r w:rsidR="00DE6C8C" w:rsidRPr="00284FC4">
        <w:t>&amp;</w:t>
      </w:r>
      <w:r w:rsidRPr="00284FC4">
        <w:t xml:space="preserve"> de la Rúa, C. 2012</w:t>
      </w:r>
      <w:r w:rsidR="003C6372" w:rsidRPr="00284FC4">
        <w:t xml:space="preserve">. </w:t>
      </w:r>
      <w:r w:rsidRPr="00284FC4">
        <w:rPr>
          <w:lang w:val="en-GB"/>
        </w:rPr>
        <w:t xml:space="preserve">Ancient DNA from Hunter-Gatherer and Farmer Groups from Northern Spain Supports a Random Dispersion Model for the Neolithic Expansion into Europe. </w:t>
      </w:r>
      <w:r w:rsidRPr="00284FC4">
        <w:rPr>
          <w:i/>
          <w:iCs/>
        </w:rPr>
        <w:t>PLoS ONE</w:t>
      </w:r>
      <w:r w:rsidRPr="00284FC4">
        <w:t xml:space="preserve"> 7</w:t>
      </w:r>
      <w:r w:rsidR="003C6372" w:rsidRPr="00284FC4">
        <w:t xml:space="preserve"> </w:t>
      </w:r>
      <w:r w:rsidRPr="00284FC4">
        <w:t>(4): e34417.</w:t>
      </w:r>
      <w:r w:rsidR="00F06EBE" w:rsidRPr="00284FC4">
        <w:t xml:space="preserve"> </w:t>
      </w:r>
      <w:hyperlink r:id="rId11" w:history="1">
        <w:r w:rsidR="00F06EBE" w:rsidRPr="00C079F5">
          <w:rPr>
            <w:rFonts w:eastAsia="Times New Roman"/>
            <w:lang w:eastAsia="en-GB"/>
          </w:rPr>
          <w:t>https://doi.org/10.1371/journal.pone.0034417</w:t>
        </w:r>
      </w:hyperlink>
    </w:p>
    <w:p w14:paraId="5AB25771" w14:textId="77777777" w:rsidR="0054317E" w:rsidRPr="00284FC4" w:rsidRDefault="0054317E" w:rsidP="00CC6CCC">
      <w:pPr>
        <w:spacing w:line="360" w:lineRule="auto"/>
        <w:ind w:left="284" w:hanging="284"/>
        <w:jc w:val="left"/>
        <w:rPr>
          <w:b/>
          <w:i/>
        </w:rPr>
      </w:pPr>
      <w:r w:rsidRPr="00284FC4">
        <w:rPr>
          <w:b/>
          <w:i/>
        </w:rPr>
        <w:t>Cerro Virtud</w:t>
      </w:r>
    </w:p>
    <w:p w14:paraId="06D1817E" w14:textId="10185FBE" w:rsidR="000C7A4A" w:rsidRPr="00284FC4" w:rsidRDefault="000C7A4A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rPr>
          <w:noProof/>
        </w:rPr>
        <w:t xml:space="preserve">Montero Ruiz, I., Rihuete Herrada, C. </w:t>
      </w:r>
      <w:r w:rsidR="00DE6C8C" w:rsidRPr="00284FC4">
        <w:rPr>
          <w:noProof/>
        </w:rPr>
        <w:t>&amp;</w:t>
      </w:r>
      <w:r w:rsidR="00944879" w:rsidRPr="00284FC4">
        <w:rPr>
          <w:noProof/>
        </w:rPr>
        <w:t xml:space="preserve"> </w:t>
      </w:r>
      <w:r w:rsidRPr="00284FC4">
        <w:rPr>
          <w:noProof/>
        </w:rPr>
        <w:t>Ruiz Taboada, A. 1999</w:t>
      </w:r>
      <w:r w:rsidR="003C6372" w:rsidRPr="00284FC4">
        <w:rPr>
          <w:noProof/>
        </w:rPr>
        <w:t xml:space="preserve">. </w:t>
      </w:r>
      <w:r w:rsidRPr="00284FC4">
        <w:rPr>
          <w:noProof/>
        </w:rPr>
        <w:t>Precisiones sobre el enterramiento colectivo neolítico de Cerro Virtud (Cuevas de Almanzora, Almería)</w:t>
      </w:r>
      <w:r w:rsidR="003C6372" w:rsidRPr="00284FC4">
        <w:rPr>
          <w:noProof/>
        </w:rPr>
        <w:t>.</w:t>
      </w:r>
      <w:r w:rsidRPr="00284FC4">
        <w:rPr>
          <w:noProof/>
        </w:rPr>
        <w:t xml:space="preserve"> </w:t>
      </w:r>
      <w:r w:rsidRPr="00284FC4">
        <w:rPr>
          <w:i/>
          <w:iCs/>
          <w:noProof/>
        </w:rPr>
        <w:t>Trabajos de prehistoria</w:t>
      </w:r>
      <w:r w:rsidR="002F5A50" w:rsidRPr="00284FC4">
        <w:rPr>
          <w:iCs/>
          <w:noProof/>
        </w:rPr>
        <w:t>,</w:t>
      </w:r>
      <w:r w:rsidR="00460AC0" w:rsidRPr="00284FC4">
        <w:rPr>
          <w:noProof/>
        </w:rPr>
        <w:t xml:space="preserve"> </w:t>
      </w:r>
      <w:r w:rsidRPr="00284FC4">
        <w:rPr>
          <w:noProof/>
        </w:rPr>
        <w:t>56</w:t>
      </w:r>
      <w:r w:rsidR="003C6372" w:rsidRPr="00284FC4">
        <w:rPr>
          <w:noProof/>
        </w:rPr>
        <w:t>:</w:t>
      </w:r>
      <w:r w:rsidRPr="00284FC4">
        <w:rPr>
          <w:noProof/>
        </w:rPr>
        <w:t xml:space="preserve"> 119</w:t>
      </w:r>
      <w:r w:rsidR="002F5A50" w:rsidRPr="00284FC4">
        <w:rPr>
          <w:noProof/>
        </w:rPr>
        <w:t>–</w:t>
      </w:r>
      <w:r w:rsidRPr="00284FC4">
        <w:rPr>
          <w:noProof/>
        </w:rPr>
        <w:t>30.</w:t>
      </w:r>
      <w:r w:rsidR="00A741EC">
        <w:rPr>
          <w:noProof/>
        </w:rPr>
        <w:t xml:space="preserve"> </w:t>
      </w:r>
      <w:hyperlink r:id="rId12" w:history="1">
        <w:r w:rsidR="0096516C" w:rsidRPr="00AE0E47">
          <w:rPr>
            <w:rStyle w:val="Hyperlink"/>
            <w:noProof/>
          </w:rPr>
          <w:t>https://doi.org/10.3989/tp.1999.v56.i1.294</w:t>
        </w:r>
      </w:hyperlink>
      <w:r w:rsidR="0096516C">
        <w:rPr>
          <w:noProof/>
        </w:rPr>
        <w:t xml:space="preserve"> </w:t>
      </w:r>
      <w:r w:rsidR="00A741EC" w:rsidRPr="00A741EC">
        <w:rPr>
          <w:noProof/>
        </w:rPr>
        <w:tab/>
      </w:r>
    </w:p>
    <w:p w14:paraId="2E61606B" w14:textId="1ED9CDC6" w:rsidR="000C7A4A" w:rsidRPr="00284FC4" w:rsidRDefault="000C7A4A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rPr>
          <w:noProof/>
        </w:rPr>
        <w:t xml:space="preserve">Montero Ruiz, I. </w:t>
      </w:r>
      <w:r w:rsidR="00DE6C8C" w:rsidRPr="00284FC4">
        <w:rPr>
          <w:noProof/>
        </w:rPr>
        <w:t>&amp;</w:t>
      </w:r>
      <w:r w:rsidR="003C6372" w:rsidRPr="00284FC4">
        <w:rPr>
          <w:noProof/>
        </w:rPr>
        <w:t xml:space="preserve"> Ruiz Taboada, A. 1996. </w:t>
      </w:r>
      <w:r w:rsidRPr="00284FC4">
        <w:rPr>
          <w:noProof/>
        </w:rPr>
        <w:t>Enterramiento colectivo y metalurgia en el yacimiento neolítico del Cerro Virtud</w:t>
      </w:r>
      <w:r w:rsidR="003C6372" w:rsidRPr="00284FC4">
        <w:rPr>
          <w:noProof/>
        </w:rPr>
        <w:t xml:space="preserve"> (Cuevas de Almanzora, Almería).</w:t>
      </w:r>
      <w:r w:rsidRPr="00284FC4">
        <w:rPr>
          <w:noProof/>
        </w:rPr>
        <w:t xml:space="preserve"> </w:t>
      </w:r>
      <w:r w:rsidRPr="00284FC4">
        <w:rPr>
          <w:i/>
          <w:iCs/>
          <w:noProof/>
        </w:rPr>
        <w:t xml:space="preserve">Trabajos de </w:t>
      </w:r>
      <w:r w:rsidR="00A741EC">
        <w:rPr>
          <w:i/>
          <w:iCs/>
          <w:noProof/>
        </w:rPr>
        <w:t>P</w:t>
      </w:r>
      <w:r w:rsidRPr="00284FC4">
        <w:rPr>
          <w:i/>
          <w:iCs/>
          <w:noProof/>
        </w:rPr>
        <w:t>rehistoria</w:t>
      </w:r>
      <w:r w:rsidR="002F5A50" w:rsidRPr="00284FC4">
        <w:rPr>
          <w:iCs/>
          <w:noProof/>
        </w:rPr>
        <w:t>,</w:t>
      </w:r>
      <w:r w:rsidR="00460AC0" w:rsidRPr="00284FC4">
        <w:rPr>
          <w:noProof/>
        </w:rPr>
        <w:t xml:space="preserve"> </w:t>
      </w:r>
      <w:r w:rsidRPr="00284FC4">
        <w:rPr>
          <w:noProof/>
        </w:rPr>
        <w:t>53</w:t>
      </w:r>
      <w:r w:rsidR="003C6372" w:rsidRPr="00284FC4">
        <w:rPr>
          <w:noProof/>
        </w:rPr>
        <w:t>:</w:t>
      </w:r>
      <w:r w:rsidRPr="00284FC4">
        <w:rPr>
          <w:noProof/>
        </w:rPr>
        <w:t xml:space="preserve"> 55</w:t>
      </w:r>
      <w:r w:rsidR="002F5A50" w:rsidRPr="00284FC4">
        <w:rPr>
          <w:noProof/>
        </w:rPr>
        <w:t>–</w:t>
      </w:r>
      <w:r w:rsidRPr="00284FC4">
        <w:rPr>
          <w:noProof/>
        </w:rPr>
        <w:t>75.</w:t>
      </w:r>
      <w:r w:rsidR="00A741EC">
        <w:rPr>
          <w:noProof/>
        </w:rPr>
        <w:t xml:space="preserve"> </w:t>
      </w:r>
      <w:hyperlink r:id="rId13" w:history="1">
        <w:r w:rsidR="0096516C" w:rsidRPr="00AE0E47">
          <w:rPr>
            <w:rStyle w:val="Hyperlink"/>
            <w:noProof/>
          </w:rPr>
          <w:t>https://doi.org/10.3989/tp.1996.v53.i2.392</w:t>
        </w:r>
      </w:hyperlink>
      <w:r w:rsidR="0096516C">
        <w:rPr>
          <w:noProof/>
        </w:rPr>
        <w:t xml:space="preserve"> </w:t>
      </w:r>
      <w:r w:rsidR="00A741EC" w:rsidRPr="00A741EC">
        <w:rPr>
          <w:noProof/>
        </w:rPr>
        <w:tab/>
      </w:r>
    </w:p>
    <w:p w14:paraId="68BCB1B3" w14:textId="77777777" w:rsidR="0054317E" w:rsidRPr="00284FC4" w:rsidRDefault="0054317E" w:rsidP="00CC6CCC">
      <w:pPr>
        <w:spacing w:line="360" w:lineRule="auto"/>
        <w:ind w:left="284" w:hanging="284"/>
        <w:jc w:val="left"/>
        <w:rPr>
          <w:b/>
          <w:i/>
        </w:rPr>
      </w:pPr>
      <w:r w:rsidRPr="00284FC4">
        <w:rPr>
          <w:b/>
          <w:i/>
        </w:rPr>
        <w:t>Castelo Belinho</w:t>
      </w:r>
    </w:p>
    <w:p w14:paraId="7863FA79" w14:textId="62C60861" w:rsidR="004B540F" w:rsidRPr="00284FC4" w:rsidRDefault="002C2FD0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rPr>
          <w:noProof/>
        </w:rPr>
        <w:lastRenderedPageBreak/>
        <w:t>Gomes, M.V. 2010</w:t>
      </w:r>
      <w:r w:rsidR="003C6372" w:rsidRPr="00284FC4">
        <w:rPr>
          <w:noProof/>
        </w:rPr>
        <w:t xml:space="preserve">. </w:t>
      </w:r>
      <w:r w:rsidRPr="00284FC4">
        <w:rPr>
          <w:noProof/>
        </w:rPr>
        <w:t>Castelo Belinho (Algarve): a ritualizaçao funerá</w:t>
      </w:r>
      <w:r w:rsidR="003C6372" w:rsidRPr="00284FC4">
        <w:rPr>
          <w:noProof/>
        </w:rPr>
        <w:t>ria em meados do V milenio a.C.</w:t>
      </w:r>
      <w:r w:rsidRPr="00284FC4">
        <w:rPr>
          <w:noProof/>
        </w:rPr>
        <w:t xml:space="preserve"> </w:t>
      </w:r>
      <w:r w:rsidR="00460AC0" w:rsidRPr="00284FC4">
        <w:rPr>
          <w:noProof/>
        </w:rPr>
        <w:t>I</w:t>
      </w:r>
      <w:r w:rsidRPr="00284FC4">
        <w:rPr>
          <w:noProof/>
        </w:rPr>
        <w:t>n</w:t>
      </w:r>
      <w:r w:rsidR="00460AC0" w:rsidRPr="00284FC4">
        <w:rPr>
          <w:noProof/>
        </w:rPr>
        <w:t>:</w:t>
      </w:r>
      <w:r w:rsidRPr="00284FC4">
        <w:rPr>
          <w:noProof/>
        </w:rPr>
        <w:t xml:space="preserve"> </w:t>
      </w:r>
      <w:r w:rsidR="004B540F" w:rsidRPr="00284FC4">
        <w:rPr>
          <w:noProof/>
        </w:rPr>
        <w:t>J.F. Gibaja Bao &amp; A.F. Carvalho, eds</w:t>
      </w:r>
      <w:r w:rsidR="004B540F" w:rsidRPr="00284FC4">
        <w:rPr>
          <w:i/>
          <w:iCs/>
          <w:noProof/>
        </w:rPr>
        <w:t xml:space="preserve"> </w:t>
      </w:r>
      <w:r w:rsidRPr="00284FC4">
        <w:rPr>
          <w:i/>
          <w:iCs/>
          <w:noProof/>
        </w:rPr>
        <w:t>Os últimos caçadores-recolectores e as primeiras comunidades produtoras do sul da Península Ibérica e do norte de Marrocos</w:t>
      </w:r>
      <w:r w:rsidR="004B540F" w:rsidRPr="00284FC4">
        <w:rPr>
          <w:iCs/>
          <w:noProof/>
        </w:rPr>
        <w:t xml:space="preserve">. </w:t>
      </w:r>
      <w:r w:rsidR="004B540F" w:rsidRPr="00284FC4">
        <w:rPr>
          <w:noProof/>
        </w:rPr>
        <w:t>F</w:t>
      </w:r>
      <w:r w:rsidR="004B540F" w:rsidRPr="00284FC4">
        <w:rPr>
          <w:shd w:val="clear" w:color="auto" w:fill="FFFFFF"/>
        </w:rPr>
        <w:t>aro: Faculdade de Ciências Humanas e Sociais, Universidade do Algarve</w:t>
      </w:r>
      <w:r w:rsidRPr="00284FC4">
        <w:rPr>
          <w:noProof/>
        </w:rPr>
        <w:t>, pp. 69</w:t>
      </w:r>
      <w:r w:rsidR="004B540F" w:rsidRPr="00284FC4">
        <w:rPr>
          <w:noProof/>
        </w:rPr>
        <w:t>–</w:t>
      </w:r>
      <w:r w:rsidRPr="00284FC4">
        <w:rPr>
          <w:noProof/>
        </w:rPr>
        <w:t>79.</w:t>
      </w:r>
    </w:p>
    <w:p w14:paraId="37D01D74" w14:textId="593FC69B" w:rsidR="00995ED0" w:rsidRPr="00284FC4" w:rsidRDefault="00705944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  <w:lang w:val="en-GB"/>
        </w:rPr>
      </w:pPr>
      <w:r w:rsidRPr="00284FC4">
        <w:rPr>
          <w:noProof/>
          <w:lang w:val="en-GB"/>
        </w:rPr>
        <w:t>Gomes, M.V. 2012</w:t>
      </w:r>
      <w:r w:rsidR="003C6372" w:rsidRPr="00284FC4">
        <w:rPr>
          <w:noProof/>
          <w:lang w:val="en-GB"/>
        </w:rPr>
        <w:t xml:space="preserve">. </w:t>
      </w:r>
      <w:r w:rsidRPr="00284FC4">
        <w:rPr>
          <w:noProof/>
          <w:lang w:val="en-GB"/>
        </w:rPr>
        <w:t xml:space="preserve">Early Neolithic </w:t>
      </w:r>
      <w:r w:rsidR="00B3269E" w:rsidRPr="00284FC4">
        <w:rPr>
          <w:noProof/>
          <w:lang w:val="en-GB"/>
        </w:rPr>
        <w:t xml:space="preserve">Funerary Practices </w:t>
      </w:r>
      <w:r w:rsidRPr="00284FC4">
        <w:rPr>
          <w:noProof/>
          <w:lang w:val="en-GB"/>
        </w:rPr>
        <w:t xml:space="preserve">in Castelo Belinho’s Village (Western Algarve, Portugal). </w:t>
      </w:r>
      <w:r w:rsidR="00944879" w:rsidRPr="00284FC4">
        <w:rPr>
          <w:noProof/>
          <w:lang w:val="en-GB"/>
        </w:rPr>
        <w:t>I</w:t>
      </w:r>
      <w:r w:rsidRPr="00284FC4">
        <w:rPr>
          <w:noProof/>
          <w:lang w:val="en-GB"/>
        </w:rPr>
        <w:t>n</w:t>
      </w:r>
      <w:r w:rsidR="00460AC0" w:rsidRPr="00284FC4">
        <w:rPr>
          <w:noProof/>
          <w:lang w:val="en-GB"/>
        </w:rPr>
        <w:t>:</w:t>
      </w:r>
      <w:r w:rsidRPr="00284FC4">
        <w:rPr>
          <w:noProof/>
          <w:lang w:val="en-GB"/>
        </w:rPr>
        <w:t xml:space="preserve"> </w:t>
      </w:r>
      <w:r w:rsidR="00B3269E" w:rsidRPr="00284FC4">
        <w:rPr>
          <w:noProof/>
          <w:lang w:val="en-GB"/>
        </w:rPr>
        <w:t>J.F.</w:t>
      </w:r>
      <w:r w:rsidRPr="00284FC4">
        <w:rPr>
          <w:noProof/>
          <w:lang w:val="en-GB"/>
        </w:rPr>
        <w:t>Gib</w:t>
      </w:r>
      <w:r w:rsidR="003C6372" w:rsidRPr="00284FC4">
        <w:rPr>
          <w:noProof/>
          <w:lang w:val="en-GB"/>
        </w:rPr>
        <w:t xml:space="preserve">aja Bao, </w:t>
      </w:r>
      <w:r w:rsidR="00B3269E" w:rsidRPr="00284FC4">
        <w:rPr>
          <w:noProof/>
          <w:lang w:val="en-GB"/>
        </w:rPr>
        <w:t>A.F.</w:t>
      </w:r>
      <w:r w:rsidR="003C6372" w:rsidRPr="00284FC4">
        <w:rPr>
          <w:noProof/>
          <w:lang w:val="en-GB"/>
        </w:rPr>
        <w:t xml:space="preserve"> Carvalho.</w:t>
      </w:r>
      <w:r w:rsidRPr="00284FC4">
        <w:rPr>
          <w:noProof/>
          <w:lang w:val="en-GB"/>
        </w:rPr>
        <w:t xml:space="preserve"> </w:t>
      </w:r>
      <w:r w:rsidR="003C6372" w:rsidRPr="00284FC4">
        <w:rPr>
          <w:noProof/>
          <w:lang w:val="en-GB"/>
        </w:rPr>
        <w:t>&amp;</w:t>
      </w:r>
      <w:r w:rsidRPr="00284FC4">
        <w:rPr>
          <w:noProof/>
          <w:lang w:val="en-GB"/>
        </w:rPr>
        <w:t xml:space="preserve"> </w:t>
      </w:r>
      <w:r w:rsidR="00B3269E" w:rsidRPr="00284FC4">
        <w:rPr>
          <w:noProof/>
          <w:lang w:val="en-GB"/>
        </w:rPr>
        <w:t xml:space="preserve">P. </w:t>
      </w:r>
      <w:r w:rsidRPr="00284FC4">
        <w:rPr>
          <w:noProof/>
          <w:lang w:val="en-GB"/>
        </w:rPr>
        <w:t xml:space="preserve">Chambon, eds. </w:t>
      </w:r>
      <w:r w:rsidR="002C2FD0" w:rsidRPr="00284FC4">
        <w:rPr>
          <w:i/>
          <w:iCs/>
          <w:noProof/>
          <w:lang w:val="en-GB"/>
        </w:rPr>
        <w:t>Funerary Practices in the Iberian Peninsula from the Mesolithic to the Chalcolithic</w:t>
      </w:r>
      <w:r w:rsidR="002C2FD0" w:rsidRPr="00284FC4">
        <w:rPr>
          <w:noProof/>
          <w:lang w:val="en-GB"/>
        </w:rPr>
        <w:t xml:space="preserve"> </w:t>
      </w:r>
      <w:r w:rsidR="00B3269E" w:rsidRPr="00284FC4">
        <w:rPr>
          <w:noProof/>
          <w:lang w:val="en-GB"/>
        </w:rPr>
        <w:t>(</w:t>
      </w:r>
      <w:r w:rsidR="002C2FD0" w:rsidRPr="00284FC4">
        <w:rPr>
          <w:noProof/>
          <w:lang w:val="en-GB"/>
        </w:rPr>
        <w:t>BAR International Series, 2417</w:t>
      </w:r>
      <w:r w:rsidR="00B3269E" w:rsidRPr="00284FC4">
        <w:rPr>
          <w:noProof/>
          <w:lang w:val="en-GB"/>
        </w:rPr>
        <w:t>). Oxford: Archaeopress</w:t>
      </w:r>
      <w:r w:rsidR="002C2FD0" w:rsidRPr="00284FC4">
        <w:rPr>
          <w:noProof/>
          <w:lang w:val="en-GB"/>
        </w:rPr>
        <w:t>, pp. 113</w:t>
      </w:r>
      <w:r w:rsidR="00B3269E" w:rsidRPr="00284FC4">
        <w:rPr>
          <w:noProof/>
          <w:lang w:val="en-GB"/>
        </w:rPr>
        <w:t>–</w:t>
      </w:r>
      <w:r w:rsidR="002C2FD0" w:rsidRPr="00284FC4">
        <w:rPr>
          <w:noProof/>
          <w:lang w:val="en-GB"/>
        </w:rPr>
        <w:t>23.</w:t>
      </w:r>
    </w:p>
    <w:p w14:paraId="71521B20" w14:textId="4EB3E0F8" w:rsidR="002C2FD0" w:rsidRPr="00284FC4" w:rsidRDefault="002C2FD0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rPr>
          <w:noProof/>
          <w:lang w:val="en-GB"/>
        </w:rPr>
        <w:t>Gomes, M.V. 2013</w:t>
      </w:r>
      <w:r w:rsidR="003C6372" w:rsidRPr="00284FC4">
        <w:rPr>
          <w:noProof/>
          <w:lang w:val="en-GB"/>
        </w:rPr>
        <w:t xml:space="preserve">. </w:t>
      </w:r>
      <w:r w:rsidRPr="00284FC4">
        <w:rPr>
          <w:noProof/>
          <w:lang w:val="en-GB"/>
        </w:rPr>
        <w:t>Castelo Belinho’s village (Portimão Algarve) and the sea Landscape, resources and symbols</w:t>
      </w:r>
      <w:r w:rsidR="003C6372" w:rsidRPr="00284FC4">
        <w:rPr>
          <w:noProof/>
          <w:lang w:val="en-GB"/>
        </w:rPr>
        <w:t>.</w:t>
      </w:r>
      <w:r w:rsidRPr="00284FC4">
        <w:rPr>
          <w:noProof/>
          <w:lang w:val="en-GB"/>
        </w:rPr>
        <w:t xml:space="preserve"> </w:t>
      </w:r>
      <w:r w:rsidR="00705944" w:rsidRPr="007B7F4D">
        <w:rPr>
          <w:noProof/>
        </w:rPr>
        <w:t>In</w:t>
      </w:r>
      <w:r w:rsidR="00460AC0" w:rsidRPr="007B7F4D">
        <w:rPr>
          <w:noProof/>
        </w:rPr>
        <w:t>:</w:t>
      </w:r>
      <w:r w:rsidR="00705944" w:rsidRPr="007B7F4D">
        <w:rPr>
          <w:noProof/>
        </w:rPr>
        <w:t xml:space="preserve"> </w:t>
      </w:r>
      <w:r w:rsidR="00B3269E" w:rsidRPr="007B7F4D">
        <w:rPr>
          <w:noProof/>
        </w:rPr>
        <w:t xml:space="preserve">J. </w:t>
      </w:r>
      <w:r w:rsidR="00705944" w:rsidRPr="007B7F4D">
        <w:rPr>
          <w:noProof/>
        </w:rPr>
        <w:t xml:space="preserve">Soares, ed. </w:t>
      </w:r>
      <w:r w:rsidRPr="00284FC4">
        <w:rPr>
          <w:i/>
          <w:iCs/>
          <w:noProof/>
        </w:rPr>
        <w:t>Pré-Historia das Zonas Húmidas</w:t>
      </w:r>
      <w:r w:rsidRPr="00284FC4">
        <w:rPr>
          <w:noProof/>
        </w:rPr>
        <w:t xml:space="preserve">. </w:t>
      </w:r>
      <w:r w:rsidR="00B3269E" w:rsidRPr="00284FC4">
        <w:rPr>
          <w:noProof/>
        </w:rPr>
        <w:t xml:space="preserve">Setúbal: </w:t>
      </w:r>
      <w:r w:rsidRPr="00284FC4">
        <w:rPr>
          <w:noProof/>
        </w:rPr>
        <w:t>Museu de Arqueologia e Etnografia do Distrito de Setúbal, pp. 69</w:t>
      </w:r>
      <w:r w:rsidR="00B3269E" w:rsidRPr="00284FC4">
        <w:rPr>
          <w:noProof/>
        </w:rPr>
        <w:t>–</w:t>
      </w:r>
      <w:r w:rsidRPr="00284FC4">
        <w:rPr>
          <w:noProof/>
        </w:rPr>
        <w:t>84.</w:t>
      </w:r>
    </w:p>
    <w:p w14:paraId="75E78698" w14:textId="77777777" w:rsidR="00886DD6" w:rsidRPr="00284FC4" w:rsidRDefault="00886DD6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</w:p>
    <w:p w14:paraId="4E236BAE" w14:textId="5785640F" w:rsidR="00C20007" w:rsidRPr="00284FC4" w:rsidRDefault="008F0A34" w:rsidP="00D862C7">
      <w:pPr>
        <w:spacing w:line="360" w:lineRule="auto"/>
        <w:ind w:left="284" w:hanging="284"/>
        <w:jc w:val="center"/>
        <w:rPr>
          <w:rFonts w:eastAsia="Times New Roman"/>
          <w:sz w:val="20"/>
          <w:szCs w:val="20"/>
          <w:lang w:val="fr-FR" w:eastAsia="es-ES"/>
        </w:rPr>
      </w:pPr>
      <w:r w:rsidRPr="00284FC4">
        <w:rPr>
          <w:rFonts w:eastAsia="Times New Roman"/>
          <w:b/>
          <w:lang w:val="fr-FR" w:eastAsia="es-ES"/>
        </w:rPr>
        <w:t xml:space="preserve">Fourth millennium </w:t>
      </w:r>
      <w:r w:rsidRPr="00284FC4">
        <w:rPr>
          <w:rFonts w:eastAsia="Times New Roman"/>
          <w:b/>
          <w:smallCaps/>
          <w:lang w:val="fr-FR" w:eastAsia="es-ES"/>
        </w:rPr>
        <w:t>bc</w:t>
      </w:r>
    </w:p>
    <w:p w14:paraId="3FE6D2CB" w14:textId="77777777" w:rsidR="004809E0" w:rsidRPr="00284FC4" w:rsidRDefault="0054317E" w:rsidP="00CC6CCC">
      <w:pPr>
        <w:spacing w:line="360" w:lineRule="auto"/>
        <w:ind w:left="284" w:hanging="284"/>
        <w:jc w:val="left"/>
        <w:rPr>
          <w:b/>
          <w:i/>
          <w:lang w:val="fr-FR"/>
        </w:rPr>
      </w:pPr>
      <w:r w:rsidRPr="00284FC4">
        <w:rPr>
          <w:b/>
          <w:i/>
          <w:lang w:val="fr-FR"/>
        </w:rPr>
        <w:t>Bòbila Madurell</w:t>
      </w:r>
    </w:p>
    <w:p w14:paraId="054B7D11" w14:textId="32769085" w:rsidR="00D2574E" w:rsidRPr="00284FC4" w:rsidRDefault="000C7A4A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  <w:lang w:val="fr-FR"/>
        </w:rPr>
      </w:pPr>
      <w:r w:rsidRPr="00284FC4">
        <w:rPr>
          <w:noProof/>
          <w:lang w:val="fr-FR"/>
        </w:rPr>
        <w:t>Allièse, F. 2016</w:t>
      </w:r>
      <w:r w:rsidR="003C6372" w:rsidRPr="00284FC4">
        <w:rPr>
          <w:noProof/>
          <w:lang w:val="fr-FR"/>
        </w:rPr>
        <w:t>.</w:t>
      </w:r>
      <w:r w:rsidRPr="00284FC4">
        <w:rPr>
          <w:noProof/>
          <w:lang w:val="fr-FR"/>
        </w:rPr>
        <w:t xml:space="preserve"> </w:t>
      </w:r>
      <w:r w:rsidRPr="00D862C7">
        <w:rPr>
          <w:iCs/>
          <w:noProof/>
          <w:lang w:val="fr-FR"/>
        </w:rPr>
        <w:t xml:space="preserve">Les sépultures de la Bòbila Madurell-Can Gambús (Vallès occidental). Éclairages sur les pratiques funéraires du nord-est de la péninsule </w:t>
      </w:r>
      <w:r w:rsidR="00D2574E" w:rsidRPr="00D862C7">
        <w:rPr>
          <w:iCs/>
          <w:noProof/>
          <w:lang w:val="fr-FR"/>
        </w:rPr>
        <w:t xml:space="preserve">iberique </w:t>
      </w:r>
      <w:r w:rsidRPr="00D862C7">
        <w:rPr>
          <w:iCs/>
          <w:noProof/>
          <w:lang w:val="fr-FR"/>
        </w:rPr>
        <w:t>à la fin du Ve et au début du IVe millénaire</w:t>
      </w:r>
      <w:r w:rsidRPr="00284FC4">
        <w:rPr>
          <w:noProof/>
          <w:lang w:val="fr-FR"/>
        </w:rPr>
        <w:t xml:space="preserve">. </w:t>
      </w:r>
      <w:r w:rsidR="00D2574E" w:rsidRPr="00284FC4">
        <w:rPr>
          <w:noProof/>
          <w:lang w:val="fr-FR"/>
        </w:rPr>
        <w:t xml:space="preserve">Unpublished PhD dissertation, </w:t>
      </w:r>
      <w:r w:rsidRPr="00284FC4">
        <w:rPr>
          <w:noProof/>
          <w:lang w:val="fr-FR"/>
        </w:rPr>
        <w:t>Universit</w:t>
      </w:r>
      <w:r w:rsidR="002F5A50" w:rsidRPr="00284FC4">
        <w:rPr>
          <w:noProof/>
          <w:lang w:val="fr-FR"/>
        </w:rPr>
        <w:t>é</w:t>
      </w:r>
      <w:r w:rsidRPr="00284FC4">
        <w:rPr>
          <w:noProof/>
          <w:lang w:val="fr-FR"/>
        </w:rPr>
        <w:t xml:space="preserve"> Paris 1 Panthéon-Sorbonne </w:t>
      </w:r>
      <w:r w:rsidR="00D2574E" w:rsidRPr="00284FC4">
        <w:rPr>
          <w:noProof/>
          <w:lang w:val="fr-FR"/>
        </w:rPr>
        <w:t xml:space="preserve">&amp; </w:t>
      </w:r>
      <w:r w:rsidRPr="00284FC4">
        <w:rPr>
          <w:noProof/>
          <w:lang w:val="fr-FR"/>
        </w:rPr>
        <w:t>Universitat Autònoma de Barcelona.</w:t>
      </w:r>
    </w:p>
    <w:p w14:paraId="2A24963E" w14:textId="09930C2C" w:rsidR="004809E0" w:rsidRPr="00284FC4" w:rsidRDefault="000C7A4A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rPr>
          <w:noProof/>
          <w:lang w:val="fr-FR"/>
        </w:rPr>
        <w:t>Duboscq, S. 2017</w:t>
      </w:r>
      <w:r w:rsidR="003C6372" w:rsidRPr="00284FC4">
        <w:rPr>
          <w:noProof/>
          <w:lang w:val="fr-FR"/>
        </w:rPr>
        <w:t>.</w:t>
      </w:r>
      <w:r w:rsidRPr="00284FC4">
        <w:rPr>
          <w:noProof/>
          <w:lang w:val="fr-FR"/>
        </w:rPr>
        <w:t xml:space="preserve"> </w:t>
      </w:r>
      <w:r w:rsidRPr="00D862C7">
        <w:rPr>
          <w:iCs/>
          <w:noProof/>
          <w:lang w:val="fr-FR"/>
        </w:rPr>
        <w:t>Caractérisation des relations sociales des communautés du nord-est de la péninsule Ibérique entre la seconde moitié du Ve et la seconde moitié du IVe millénaire cal BC d’après l’étude des pratiques funéraires</w:t>
      </w:r>
      <w:r w:rsidRPr="00284FC4">
        <w:rPr>
          <w:noProof/>
          <w:lang w:val="fr-FR"/>
        </w:rPr>
        <w:t xml:space="preserve">. </w:t>
      </w:r>
      <w:r w:rsidR="00CC6CCC" w:rsidRPr="00284FC4">
        <w:rPr>
          <w:noProof/>
          <w:lang w:val="fr-FR"/>
        </w:rPr>
        <w:t xml:space="preserve">Unpublished PhD dissertation, </w:t>
      </w:r>
      <w:r w:rsidRPr="00284FC4">
        <w:rPr>
          <w:noProof/>
        </w:rPr>
        <w:t>Universi</w:t>
      </w:r>
      <w:r w:rsidR="00CC6CCC" w:rsidRPr="00284FC4">
        <w:rPr>
          <w:noProof/>
        </w:rPr>
        <w:t>tat</w:t>
      </w:r>
      <w:r w:rsidRPr="00284FC4">
        <w:rPr>
          <w:noProof/>
        </w:rPr>
        <w:t xml:space="preserve"> Autònoma de Barcelona.</w:t>
      </w:r>
    </w:p>
    <w:p w14:paraId="13396712" w14:textId="6E5C7A7C" w:rsidR="003A3B94" w:rsidRPr="000B2B00" w:rsidRDefault="005402E4" w:rsidP="0045091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lang w:val="en-US"/>
        </w:rPr>
      </w:pPr>
      <w:r w:rsidRPr="00284FC4">
        <w:t xml:space="preserve">Fontanals-Coll, M., Subirà i de Galdàcano, M.E., Díaz-Zorita Bonilla, M., Duboscq, S. </w:t>
      </w:r>
      <w:r w:rsidR="00DE6C8C" w:rsidRPr="00284FC4">
        <w:t>&amp;</w:t>
      </w:r>
      <w:r w:rsidRPr="00284FC4">
        <w:t xml:space="preserve"> Gibaja Bao, J.F. 2015</w:t>
      </w:r>
      <w:r w:rsidR="003C6372" w:rsidRPr="00284FC4">
        <w:t xml:space="preserve">. </w:t>
      </w:r>
      <w:r w:rsidRPr="00284FC4">
        <w:rPr>
          <w:lang w:val="en-GB"/>
        </w:rPr>
        <w:t xml:space="preserve">Investigating </w:t>
      </w:r>
      <w:r w:rsidR="003A3B94" w:rsidRPr="00284FC4">
        <w:rPr>
          <w:lang w:val="en-GB"/>
        </w:rPr>
        <w:t xml:space="preserve">Palaeodietary and Social Differences Between Two Differentiated Sectors </w:t>
      </w:r>
      <w:r w:rsidRPr="00284FC4">
        <w:rPr>
          <w:lang w:val="en-GB"/>
        </w:rPr>
        <w:t xml:space="preserve">of a </w:t>
      </w:r>
      <w:r w:rsidRPr="00284FC4">
        <w:rPr>
          <w:lang w:val="en-GB"/>
        </w:rPr>
        <w:t xml:space="preserve">Neolithic </w:t>
      </w:r>
      <w:r w:rsidR="003A3B94" w:rsidRPr="00284FC4">
        <w:rPr>
          <w:lang w:val="en-GB"/>
        </w:rPr>
        <w:t>Community</w:t>
      </w:r>
      <w:r w:rsidRPr="00284FC4">
        <w:rPr>
          <w:lang w:val="en-GB"/>
        </w:rPr>
        <w:t>, La Bòbila Madurell-Can Gambús (</w:t>
      </w:r>
      <w:r w:rsidR="003A3B94" w:rsidRPr="00284FC4">
        <w:rPr>
          <w:lang w:val="en-GB"/>
        </w:rPr>
        <w:t xml:space="preserve">North-East </w:t>
      </w:r>
      <w:r w:rsidRPr="00284FC4">
        <w:rPr>
          <w:lang w:val="en-GB"/>
        </w:rPr>
        <w:t>Iberian Peninsula)</w:t>
      </w:r>
      <w:r w:rsidR="003C6372" w:rsidRPr="00284FC4">
        <w:rPr>
          <w:lang w:val="en-GB"/>
        </w:rPr>
        <w:t>.</w:t>
      </w:r>
      <w:r w:rsidRPr="00284FC4">
        <w:rPr>
          <w:lang w:val="en-GB"/>
        </w:rPr>
        <w:t xml:space="preserve"> </w:t>
      </w:r>
      <w:r w:rsidRPr="000B2B00">
        <w:rPr>
          <w:i/>
          <w:iCs/>
          <w:lang w:val="en-US"/>
        </w:rPr>
        <w:t>Journal of Archaeological Science</w:t>
      </w:r>
      <w:r w:rsidR="003A3B94" w:rsidRPr="000B2B00">
        <w:rPr>
          <w:i/>
          <w:iCs/>
          <w:lang w:val="en-US"/>
        </w:rPr>
        <w:t>, Reports</w:t>
      </w:r>
      <w:r w:rsidR="003A3B94" w:rsidRPr="000B2B00">
        <w:rPr>
          <w:iCs/>
          <w:lang w:val="en-US"/>
        </w:rPr>
        <w:t>,</w:t>
      </w:r>
      <w:r w:rsidRPr="000B2B00">
        <w:rPr>
          <w:lang w:val="en-US"/>
        </w:rPr>
        <w:t xml:space="preserve"> 3</w:t>
      </w:r>
      <w:r w:rsidR="003C6372" w:rsidRPr="000B2B00">
        <w:rPr>
          <w:lang w:val="en-US"/>
        </w:rPr>
        <w:t xml:space="preserve">: </w:t>
      </w:r>
      <w:r w:rsidRPr="000B2B00">
        <w:rPr>
          <w:lang w:val="en-US"/>
        </w:rPr>
        <w:t>160-170.</w:t>
      </w:r>
      <w:r w:rsidR="003A3B94" w:rsidRPr="00ED6652">
        <w:rPr>
          <w:lang w:val="en-US"/>
        </w:rPr>
        <w:t xml:space="preserve"> </w:t>
      </w:r>
      <w:hyperlink r:id="rId14" w:tgtFrame="_blank" w:tooltip="Persistent link using digital object identifier" w:history="1">
        <w:r w:rsidR="003A3B94" w:rsidRPr="00FE2AD6">
          <w:rPr>
            <w:rStyle w:val="Hyperlink"/>
            <w:color w:val="auto"/>
            <w:lang w:val="en-US"/>
          </w:rPr>
          <w:t>https://doi.org/10.1016/j.jasrep.2015.06.013</w:t>
        </w:r>
      </w:hyperlink>
    </w:p>
    <w:p w14:paraId="20E19AD2" w14:textId="04F81EF9" w:rsidR="00514465" w:rsidRPr="00ED0608" w:rsidRDefault="00705944" w:rsidP="00A741E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</w:pPr>
      <w:r w:rsidRPr="00284FC4">
        <w:t xml:space="preserve">Gibaja Bao, J.F., Morell Rovira, B., Barceló Álvarez, J.A., Duboscq, S., Masclans Latorre, A., Remolins Zamora, G. </w:t>
      </w:r>
      <w:r w:rsidR="00E04515" w:rsidRPr="000B2B00">
        <w:t xml:space="preserve">et </w:t>
      </w:r>
      <w:r w:rsidR="00A635B4">
        <w:t xml:space="preserve"> </w:t>
      </w:r>
      <w:r w:rsidR="00E04515" w:rsidRPr="000B2B00">
        <w:t>al.</w:t>
      </w:r>
      <w:r w:rsidRPr="000B2B00">
        <w:t xml:space="preserve">. </w:t>
      </w:r>
      <w:r w:rsidRPr="000B2B00">
        <w:rPr>
          <w:lang w:val="en-US"/>
        </w:rPr>
        <w:t>2017</w:t>
      </w:r>
      <w:r w:rsidR="003C6372" w:rsidRPr="000B2B00">
        <w:rPr>
          <w:lang w:val="en-US"/>
        </w:rPr>
        <w:t xml:space="preserve">. </w:t>
      </w:r>
      <w:r w:rsidRPr="00284FC4">
        <w:rPr>
          <w:lang w:val="en-GB"/>
        </w:rPr>
        <w:t xml:space="preserve">The </w:t>
      </w:r>
      <w:r w:rsidR="003A3B94" w:rsidRPr="00284FC4">
        <w:rPr>
          <w:lang w:val="en-GB"/>
        </w:rPr>
        <w:t xml:space="preserve">Chronology </w:t>
      </w:r>
      <w:r w:rsidRPr="00284FC4">
        <w:rPr>
          <w:lang w:val="en-GB"/>
        </w:rPr>
        <w:t xml:space="preserve">of the Neolithic </w:t>
      </w:r>
      <w:r w:rsidR="003A3B94" w:rsidRPr="00284FC4">
        <w:rPr>
          <w:lang w:val="en-GB"/>
        </w:rPr>
        <w:t>Necropolis ‘</w:t>
      </w:r>
      <w:r w:rsidRPr="00284FC4">
        <w:rPr>
          <w:lang w:val="en-GB"/>
        </w:rPr>
        <w:t xml:space="preserve">Bòbila Madurell-Can Gambús in the </w:t>
      </w:r>
      <w:r w:rsidR="003A3B94" w:rsidRPr="00284FC4">
        <w:rPr>
          <w:lang w:val="en-GB"/>
        </w:rPr>
        <w:t xml:space="preserve">Northeast </w:t>
      </w:r>
      <w:r w:rsidRPr="00284FC4">
        <w:rPr>
          <w:lang w:val="en-GB"/>
        </w:rPr>
        <w:t>of the Iberian Peninsula</w:t>
      </w:r>
      <w:r w:rsidRPr="00284FC4">
        <w:rPr>
          <w:lang w:val="en-GB"/>
        </w:rPr>
        <w:t xml:space="preserve">: Dating the </w:t>
      </w:r>
      <w:r w:rsidR="003A3B94" w:rsidRPr="00284FC4">
        <w:rPr>
          <w:lang w:val="en-GB"/>
        </w:rPr>
        <w:t>‘</w:t>
      </w:r>
      <w:r w:rsidRPr="00284FC4">
        <w:rPr>
          <w:lang w:val="en-GB"/>
        </w:rPr>
        <w:t xml:space="preserve">Pit Burials </w:t>
      </w:r>
      <w:r w:rsidR="003A3B94" w:rsidRPr="00284FC4">
        <w:rPr>
          <w:lang w:val="en-GB"/>
        </w:rPr>
        <w:t xml:space="preserve">Cultural Horizon </w:t>
      </w:r>
      <w:r w:rsidRPr="00284FC4">
        <w:rPr>
          <w:lang w:val="en-GB"/>
        </w:rPr>
        <w:t xml:space="preserve">and </w:t>
      </w:r>
      <w:r w:rsidR="003A3B94" w:rsidRPr="00284FC4">
        <w:rPr>
          <w:lang w:val="en-GB"/>
        </w:rPr>
        <w:t>Long Range Raw Materials Exchange</w:t>
      </w:r>
      <w:r w:rsidRPr="00284FC4">
        <w:rPr>
          <w:lang w:val="en-GB"/>
        </w:rPr>
        <w:t xml:space="preserve"> </w:t>
      </w:r>
      <w:r w:rsidR="00514465" w:rsidRPr="00284FC4">
        <w:rPr>
          <w:lang w:val="en-GB"/>
        </w:rPr>
        <w:t>Networks</w:t>
      </w:r>
      <w:r w:rsidRPr="00284FC4">
        <w:rPr>
          <w:lang w:val="en-GB"/>
        </w:rPr>
        <w:t xml:space="preserve">. </w:t>
      </w:r>
      <w:r w:rsidRPr="00284FC4">
        <w:rPr>
          <w:i/>
          <w:iCs/>
        </w:rPr>
        <w:t>Radiocarbon</w:t>
      </w:r>
      <w:r w:rsidRPr="00284FC4">
        <w:t>, 59</w:t>
      </w:r>
      <w:r w:rsidR="003C6372" w:rsidRPr="00284FC4">
        <w:t>:</w:t>
      </w:r>
      <w:r w:rsidRPr="00284FC4">
        <w:t xml:space="preserve"> 1713</w:t>
      </w:r>
      <w:r w:rsidR="00514465" w:rsidRPr="00284FC4">
        <w:t>–</w:t>
      </w:r>
      <w:r w:rsidRPr="00284FC4">
        <w:t>36.</w:t>
      </w:r>
      <w:r w:rsidR="00514465" w:rsidRPr="00284FC4">
        <w:t xml:space="preserve"> </w:t>
      </w:r>
      <w:hyperlink r:id="rId15" w:history="1">
        <w:r w:rsidR="007B7F4D" w:rsidRPr="00AE0E47">
          <w:rPr>
            <w:rStyle w:val="Hyperlink"/>
          </w:rPr>
          <w:t>https://doi.org/10.1017/RDC.2017.131</w:t>
        </w:r>
      </w:hyperlink>
      <w:r w:rsidR="007B7F4D">
        <w:t xml:space="preserve"> </w:t>
      </w:r>
    </w:p>
    <w:p w14:paraId="75A9EE9E" w14:textId="2C024A9C" w:rsidR="004809E0" w:rsidRPr="00284FC4" w:rsidRDefault="005402E4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lastRenderedPageBreak/>
        <w:t>Oliva Poveda, M. 2015</w:t>
      </w:r>
      <w:r w:rsidR="00A23FB9" w:rsidRPr="00284FC4">
        <w:t>.</w:t>
      </w:r>
      <w:r w:rsidRPr="00284FC4">
        <w:t xml:space="preserve"> </w:t>
      </w:r>
      <w:r w:rsidRPr="00D862C7">
        <w:rPr>
          <w:iCs/>
        </w:rPr>
        <w:t>Aprofitament i transformació de matèries primeres per a l’elaboració d’ornaments durant la prehistòria recent (5600</w:t>
      </w:r>
      <w:r w:rsidR="00760D75" w:rsidRPr="00284FC4">
        <w:rPr>
          <w:iCs/>
        </w:rPr>
        <w:t>–</w:t>
      </w:r>
      <w:r w:rsidRPr="00D862C7">
        <w:rPr>
          <w:iCs/>
        </w:rPr>
        <w:t>3400 cal. ane) al nord-est de la península Ibèrica.</w:t>
      </w:r>
      <w:r w:rsidRPr="00284FC4">
        <w:t xml:space="preserve"> </w:t>
      </w:r>
      <w:r w:rsidR="00760D75" w:rsidRPr="00284FC4">
        <w:t xml:space="preserve">Unpublished PhD dissertation, </w:t>
      </w:r>
      <w:r w:rsidRPr="00284FC4">
        <w:t>Universi</w:t>
      </w:r>
      <w:r w:rsidR="00760D75" w:rsidRPr="00284FC4">
        <w:t>tat</w:t>
      </w:r>
      <w:r w:rsidRPr="00284FC4">
        <w:t xml:space="preserve"> Autónoma de Barcelona.</w:t>
      </w:r>
    </w:p>
    <w:p w14:paraId="1334136B" w14:textId="0DF9192A" w:rsidR="004809E0" w:rsidRPr="00284FC4" w:rsidRDefault="005402E4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t>Plasencia Figueroa, F.J. 2016</w:t>
      </w:r>
      <w:r w:rsidR="00A23FB9" w:rsidRPr="00284FC4">
        <w:t>.</w:t>
      </w:r>
      <w:r w:rsidRPr="00284FC4">
        <w:t xml:space="preserve"> </w:t>
      </w:r>
      <w:r w:rsidRPr="00D862C7">
        <w:rPr>
          <w:iCs/>
        </w:rPr>
        <w:t>Bòbila Madurell-Mas Duran: Formas de vida en el Neolítico medio y final del nordeste peninsular</w:t>
      </w:r>
      <w:r w:rsidRPr="00284FC4">
        <w:t xml:space="preserve">. </w:t>
      </w:r>
      <w:r w:rsidR="00760D75" w:rsidRPr="00284FC4">
        <w:t xml:space="preserve">Unpublished PhD dissertation, </w:t>
      </w:r>
      <w:r w:rsidRPr="00284FC4">
        <w:t>Universita</w:t>
      </w:r>
      <w:r w:rsidR="00760D75" w:rsidRPr="00284FC4">
        <w:t>t</w:t>
      </w:r>
      <w:r w:rsidRPr="00284FC4">
        <w:t xml:space="preserve"> Autònoma de Barcelona.</w:t>
      </w:r>
    </w:p>
    <w:p w14:paraId="4FD9B8A0" w14:textId="77777777" w:rsidR="004809E0" w:rsidRPr="00284FC4" w:rsidRDefault="0054317E" w:rsidP="00CC6CCC">
      <w:pPr>
        <w:spacing w:line="360" w:lineRule="auto"/>
        <w:ind w:left="284" w:hanging="284"/>
        <w:jc w:val="left"/>
        <w:rPr>
          <w:b/>
          <w:i/>
        </w:rPr>
      </w:pPr>
      <w:r w:rsidRPr="00284FC4">
        <w:rPr>
          <w:b/>
          <w:i/>
        </w:rPr>
        <w:t>Azután</w:t>
      </w:r>
    </w:p>
    <w:p w14:paraId="6E8CBA46" w14:textId="2F475CDC" w:rsidR="004809E0" w:rsidRPr="00284FC4" w:rsidRDefault="00627ED1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t xml:space="preserve">Bueno Ramírez, P., Balbín Behrmann, R. de </w:t>
      </w:r>
      <w:r w:rsidR="00DE6C8C" w:rsidRPr="00284FC4">
        <w:t>&amp;</w:t>
      </w:r>
      <w:r w:rsidRPr="00284FC4">
        <w:t xml:space="preserve"> Barroso Bermejo, R. 2005</w:t>
      </w:r>
      <w:r w:rsidR="00A23FB9" w:rsidRPr="00284FC4">
        <w:t>.</w:t>
      </w:r>
      <w:r w:rsidRPr="00284FC4">
        <w:t xml:space="preserve"> </w:t>
      </w:r>
      <w:r w:rsidRPr="00284FC4">
        <w:rPr>
          <w:i/>
          <w:iCs/>
        </w:rPr>
        <w:t>El Dolmen de Azután (Toledo). Áreas de Habitación y Áreas Funerarias en la Cuenca Interior del Tajo</w:t>
      </w:r>
      <w:r w:rsidRPr="00284FC4">
        <w:t>. Madrid: Universidad de Alcalá</w:t>
      </w:r>
      <w:r w:rsidR="00195326" w:rsidRPr="00284FC4">
        <w:t xml:space="preserve"> </w:t>
      </w:r>
      <w:r w:rsidR="00195326" w:rsidRPr="00284FC4">
        <w:rPr>
          <w:bdr w:val="none" w:sz="0" w:space="0" w:color="auto" w:frame="1"/>
          <w:shd w:val="clear" w:color="auto" w:fill="FFFFFF"/>
        </w:rPr>
        <w:t>de Henares</w:t>
      </w:r>
      <w:r w:rsidRPr="00284FC4">
        <w:t>.</w:t>
      </w:r>
    </w:p>
    <w:p w14:paraId="27D2FBB4" w14:textId="0172825A" w:rsidR="004809E0" w:rsidRPr="00284FC4" w:rsidRDefault="000C7A4A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  <w:lang w:val="fr-FR"/>
        </w:rPr>
      </w:pPr>
      <w:r w:rsidRPr="00284FC4">
        <w:rPr>
          <w:noProof/>
        </w:rPr>
        <w:t>Galera, V. 1991</w:t>
      </w:r>
      <w:r w:rsidR="00A23FB9" w:rsidRPr="00284FC4">
        <w:rPr>
          <w:noProof/>
        </w:rPr>
        <w:t xml:space="preserve">. </w:t>
      </w:r>
      <w:r w:rsidRPr="00284FC4">
        <w:rPr>
          <w:noProof/>
        </w:rPr>
        <w:t>Estudio antropológico</w:t>
      </w:r>
      <w:r w:rsidR="00A23FB9" w:rsidRPr="00284FC4">
        <w:rPr>
          <w:noProof/>
        </w:rPr>
        <w:t>. I</w:t>
      </w:r>
      <w:r w:rsidRPr="00284FC4">
        <w:rPr>
          <w:noProof/>
        </w:rPr>
        <w:t>n</w:t>
      </w:r>
      <w:r w:rsidR="00A23FB9" w:rsidRPr="00284FC4">
        <w:rPr>
          <w:noProof/>
        </w:rPr>
        <w:t>:</w:t>
      </w:r>
      <w:r w:rsidRPr="00284FC4">
        <w:rPr>
          <w:noProof/>
        </w:rPr>
        <w:t xml:space="preserve"> </w:t>
      </w:r>
      <w:r w:rsidR="00195326" w:rsidRPr="00284FC4">
        <w:rPr>
          <w:noProof/>
        </w:rPr>
        <w:t xml:space="preserve">P. </w:t>
      </w:r>
      <w:r w:rsidRPr="00284FC4">
        <w:rPr>
          <w:noProof/>
        </w:rPr>
        <w:t xml:space="preserve">Bueno Ramírez, ed. </w:t>
      </w:r>
      <w:r w:rsidRPr="00284FC4">
        <w:rPr>
          <w:i/>
          <w:iCs/>
          <w:noProof/>
        </w:rPr>
        <w:t>Megalitos en la Meseta Sur: los dólmenes de Azután y la Estrella (Toledo)</w:t>
      </w:r>
      <w:r w:rsidRPr="00284FC4">
        <w:rPr>
          <w:noProof/>
        </w:rPr>
        <w:t xml:space="preserve"> </w:t>
      </w:r>
      <w:r w:rsidR="00195326" w:rsidRPr="00284FC4">
        <w:rPr>
          <w:noProof/>
        </w:rPr>
        <w:t>(</w:t>
      </w:r>
      <w:r w:rsidRPr="00284FC4">
        <w:rPr>
          <w:noProof/>
          <w:lang w:val="fr-FR"/>
        </w:rPr>
        <w:t>Excavaciones Arqueológicas en España 159</w:t>
      </w:r>
      <w:r w:rsidR="00195326" w:rsidRPr="00284FC4">
        <w:rPr>
          <w:noProof/>
          <w:lang w:val="fr-FR"/>
        </w:rPr>
        <w:t xml:space="preserve">). Madrid: </w:t>
      </w:r>
      <w:r w:rsidR="00195326" w:rsidRPr="00284FC4">
        <w:t>M</w:t>
      </w:r>
      <w:r w:rsidR="00195326" w:rsidRPr="00284FC4">
        <w:rPr>
          <w:shd w:val="clear" w:color="auto" w:fill="FFFFFF"/>
        </w:rPr>
        <w:t>inisterio de Cultura</w:t>
      </w:r>
      <w:r w:rsidRPr="00284FC4">
        <w:rPr>
          <w:noProof/>
          <w:lang w:val="fr-FR"/>
        </w:rPr>
        <w:t>, pp. 51</w:t>
      </w:r>
      <w:r w:rsidR="00195326" w:rsidRPr="00284FC4">
        <w:rPr>
          <w:noProof/>
          <w:lang w:val="fr-FR"/>
        </w:rPr>
        <w:t>–</w:t>
      </w:r>
      <w:r w:rsidRPr="00284FC4">
        <w:rPr>
          <w:noProof/>
          <w:lang w:val="fr-FR"/>
        </w:rPr>
        <w:t>57.</w:t>
      </w:r>
    </w:p>
    <w:p w14:paraId="640EEDFF" w14:textId="77777777" w:rsidR="004809E0" w:rsidRPr="00284FC4" w:rsidRDefault="0054317E" w:rsidP="00CC6CCC">
      <w:pPr>
        <w:spacing w:line="360" w:lineRule="auto"/>
        <w:ind w:left="284" w:hanging="284"/>
        <w:jc w:val="left"/>
        <w:rPr>
          <w:b/>
          <w:i/>
          <w:lang w:val="fr-FR"/>
        </w:rPr>
      </w:pPr>
      <w:r w:rsidRPr="00284FC4">
        <w:rPr>
          <w:b/>
          <w:i/>
          <w:lang w:val="fr-FR"/>
        </w:rPr>
        <w:t>Camí de Can Grau</w:t>
      </w:r>
    </w:p>
    <w:p w14:paraId="2BCD4606" w14:textId="20FF58CA" w:rsidR="004809E0" w:rsidRPr="000B2B00" w:rsidRDefault="000C7A4A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  <w:lang w:val="en-US"/>
        </w:rPr>
      </w:pPr>
      <w:r w:rsidRPr="00284FC4">
        <w:rPr>
          <w:noProof/>
          <w:lang w:val="fr-FR"/>
        </w:rPr>
        <w:t>Duboscq, S. 2017</w:t>
      </w:r>
      <w:r w:rsidR="00A23FB9" w:rsidRPr="00284FC4">
        <w:rPr>
          <w:noProof/>
          <w:lang w:val="fr-FR"/>
        </w:rPr>
        <w:t>.</w:t>
      </w:r>
      <w:r w:rsidRPr="00284FC4">
        <w:rPr>
          <w:noProof/>
          <w:lang w:val="fr-FR"/>
        </w:rPr>
        <w:t xml:space="preserve"> </w:t>
      </w:r>
      <w:r w:rsidRPr="00D862C7">
        <w:rPr>
          <w:iCs/>
          <w:noProof/>
          <w:lang w:val="fr-FR"/>
        </w:rPr>
        <w:t>Caractérisation des relations sociales des communautés du nord-est de la péninsule Ibérique entre la seconde moitié du Ve et la seconde moitié du IVe millénaire cal BC d’après l’étude des pratiques funéraires</w:t>
      </w:r>
      <w:r w:rsidRPr="00284FC4">
        <w:rPr>
          <w:noProof/>
          <w:lang w:val="fr-FR"/>
        </w:rPr>
        <w:t xml:space="preserve">. </w:t>
      </w:r>
      <w:r w:rsidR="00CC6CCC" w:rsidRPr="00284FC4">
        <w:rPr>
          <w:noProof/>
          <w:lang w:val="fr-FR"/>
        </w:rPr>
        <w:t xml:space="preserve">Unpublished PhD dissertation, </w:t>
      </w:r>
      <w:r w:rsidRPr="000B2B00">
        <w:rPr>
          <w:noProof/>
          <w:lang w:val="en-US"/>
        </w:rPr>
        <w:t>Universi</w:t>
      </w:r>
      <w:r w:rsidR="00CC6CCC" w:rsidRPr="000B2B00">
        <w:rPr>
          <w:noProof/>
          <w:lang w:val="en-US"/>
        </w:rPr>
        <w:t>tat</w:t>
      </w:r>
      <w:r w:rsidRPr="000B2B00">
        <w:rPr>
          <w:noProof/>
          <w:lang w:val="en-US"/>
        </w:rPr>
        <w:t xml:space="preserve"> Autònoma de Barcelona.</w:t>
      </w:r>
    </w:p>
    <w:p w14:paraId="7D042DB7" w14:textId="77777777" w:rsidR="004809E0" w:rsidRPr="00284FC4" w:rsidRDefault="00302278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0B2B00">
        <w:rPr>
          <w:noProof/>
          <w:lang w:val="en-US"/>
        </w:rPr>
        <w:t xml:space="preserve">Martí i Rosell, M., Pou, R. </w:t>
      </w:r>
      <w:r w:rsidR="00DE6C8C" w:rsidRPr="000B2B00">
        <w:rPr>
          <w:noProof/>
          <w:lang w:val="en-US"/>
        </w:rPr>
        <w:t>&amp;</w:t>
      </w:r>
      <w:r w:rsidRPr="000B2B00">
        <w:rPr>
          <w:noProof/>
          <w:lang w:val="en-US"/>
        </w:rPr>
        <w:t xml:space="preserve"> Carlus, X. 1997</w:t>
      </w:r>
      <w:r w:rsidR="00A23FB9" w:rsidRPr="000B2B00">
        <w:rPr>
          <w:noProof/>
          <w:lang w:val="en-US"/>
        </w:rPr>
        <w:t>.</w:t>
      </w:r>
      <w:r w:rsidRPr="000B2B00">
        <w:rPr>
          <w:noProof/>
          <w:lang w:val="en-US"/>
        </w:rPr>
        <w:t xml:space="preserve"> </w:t>
      </w:r>
      <w:r w:rsidRPr="00284FC4">
        <w:rPr>
          <w:i/>
          <w:iCs/>
          <w:noProof/>
        </w:rPr>
        <w:t>La necròpolis del neolític mitjà i les restes romanes del Camí de Can Grau (la Roca del Vallès, Vallès Oriental). Els jaciments de Cal Jardiner (Granollers, Vallès Oriental)</w:t>
      </w:r>
      <w:r w:rsidRPr="00284FC4">
        <w:rPr>
          <w:noProof/>
        </w:rPr>
        <w:t>. Barcelona: Generalitat de Catalunya.</w:t>
      </w:r>
    </w:p>
    <w:p w14:paraId="245AC802" w14:textId="37CF6618" w:rsidR="004809E0" w:rsidRPr="007B7F4D" w:rsidRDefault="0036085C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7B7F4D">
        <w:t xml:space="preserve">Morell Rovira, B., Duboscq, S., Masclans Latorre, A., Remolins Zamora, G., Pou, R., Martí, M. </w:t>
      </w:r>
      <w:r w:rsidR="00E04515" w:rsidRPr="007B7F4D">
        <w:t>et al</w:t>
      </w:r>
      <w:r w:rsidR="00460AC0" w:rsidRPr="007B7F4D">
        <w:t xml:space="preserve">. </w:t>
      </w:r>
      <w:r w:rsidR="000B2B00">
        <w:rPr>
          <w:lang w:val="en-US"/>
        </w:rPr>
        <w:t>(2018)</w:t>
      </w:r>
      <w:r w:rsidR="00A741EC">
        <w:rPr>
          <w:lang w:val="en-US"/>
        </w:rPr>
        <w:t>.</w:t>
      </w:r>
      <w:r w:rsidR="000B2B00">
        <w:rPr>
          <w:lang w:val="en-US"/>
        </w:rPr>
        <w:t xml:space="preserve"> </w:t>
      </w:r>
      <w:r w:rsidR="00705944" w:rsidRPr="00284FC4">
        <w:rPr>
          <w:lang w:val="en-GB"/>
        </w:rPr>
        <w:t xml:space="preserve">The Chronology of the </w:t>
      </w:r>
      <w:r w:rsidR="00C83939" w:rsidRPr="00284FC4">
        <w:rPr>
          <w:lang w:val="en-GB"/>
        </w:rPr>
        <w:t xml:space="preserve">Neolithic </w:t>
      </w:r>
      <w:r w:rsidR="00705944" w:rsidRPr="00284FC4">
        <w:rPr>
          <w:lang w:val="en-GB"/>
        </w:rPr>
        <w:t xml:space="preserve">Necropolis of the Camí de Can Grau (NE of the Iberian </w:t>
      </w:r>
      <w:r w:rsidR="00C83939" w:rsidRPr="00284FC4">
        <w:rPr>
          <w:lang w:val="en-GB"/>
        </w:rPr>
        <w:t>Peninsula</w:t>
      </w:r>
      <w:r w:rsidR="00705944" w:rsidRPr="00284FC4">
        <w:rPr>
          <w:lang w:val="en-GB"/>
        </w:rPr>
        <w:t xml:space="preserve">): </w:t>
      </w:r>
      <w:r w:rsidR="00C83939" w:rsidRPr="00284FC4">
        <w:rPr>
          <w:lang w:val="en-GB"/>
        </w:rPr>
        <w:t xml:space="preserve">Measuring Time </w:t>
      </w:r>
      <w:r w:rsidR="00705944" w:rsidRPr="00284FC4">
        <w:rPr>
          <w:lang w:val="en-GB"/>
        </w:rPr>
        <w:t xml:space="preserve">to </w:t>
      </w:r>
      <w:r w:rsidR="00C83939" w:rsidRPr="00284FC4">
        <w:rPr>
          <w:lang w:val="en-GB"/>
        </w:rPr>
        <w:t xml:space="preserve">Understand Funerary Pattern Changes </w:t>
      </w:r>
      <w:r w:rsidR="00705944" w:rsidRPr="00284FC4">
        <w:rPr>
          <w:lang w:val="en-GB"/>
        </w:rPr>
        <w:t xml:space="preserve">and </w:t>
      </w:r>
      <w:r w:rsidR="00C83939" w:rsidRPr="00284FC4">
        <w:rPr>
          <w:lang w:val="en-GB"/>
        </w:rPr>
        <w:t>Long-Distance Raw Material Exchanges</w:t>
      </w:r>
      <w:r w:rsidR="00705944" w:rsidRPr="00284FC4">
        <w:rPr>
          <w:lang w:val="en-GB"/>
        </w:rPr>
        <w:t>.</w:t>
      </w:r>
      <w:r w:rsidR="000B2B00">
        <w:rPr>
          <w:lang w:val="en-GB"/>
        </w:rPr>
        <w:t xml:space="preserve"> </w:t>
      </w:r>
      <w:r w:rsidR="000B2B00" w:rsidRPr="007B7F4D">
        <w:rPr>
          <w:i/>
        </w:rPr>
        <w:t xml:space="preserve">Comptes Rendus Palevol </w:t>
      </w:r>
      <w:r w:rsidR="000B2B00" w:rsidRPr="007B7F4D">
        <w:t>(17/6): 399-412</w:t>
      </w:r>
      <w:r w:rsidR="00A741EC">
        <w:t xml:space="preserve">. </w:t>
      </w:r>
      <w:hyperlink r:id="rId16" w:history="1">
        <w:r w:rsidR="007B7F4D" w:rsidRPr="00AE0E47">
          <w:rPr>
            <w:rStyle w:val="Hyperlink"/>
          </w:rPr>
          <w:t>https://doi.org/10.1016/j.crpv.2017.10.002</w:t>
        </w:r>
      </w:hyperlink>
      <w:r w:rsidR="007B7F4D">
        <w:t xml:space="preserve"> </w:t>
      </w:r>
    </w:p>
    <w:p w14:paraId="49B7B863" w14:textId="77777777" w:rsidR="004809E0" w:rsidRPr="00284FC4" w:rsidRDefault="0054317E" w:rsidP="00CC6CCC">
      <w:pPr>
        <w:spacing w:line="360" w:lineRule="auto"/>
        <w:ind w:left="284" w:hanging="284"/>
        <w:jc w:val="left"/>
        <w:rPr>
          <w:b/>
          <w:i/>
        </w:rPr>
      </w:pPr>
      <w:r w:rsidRPr="00284FC4">
        <w:rPr>
          <w:b/>
          <w:i/>
        </w:rPr>
        <w:t>Costamar</w:t>
      </w:r>
    </w:p>
    <w:p w14:paraId="06A1F20C" w14:textId="1627DED7" w:rsidR="0045091C" w:rsidRPr="00284FC4" w:rsidRDefault="000C7A4A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rPr>
          <w:noProof/>
        </w:rPr>
        <w:t>Flors Ureña, E. 2009</w:t>
      </w:r>
      <w:r w:rsidR="00A23FB9" w:rsidRPr="00284FC4">
        <w:rPr>
          <w:noProof/>
        </w:rPr>
        <w:t xml:space="preserve">. </w:t>
      </w:r>
      <w:r w:rsidRPr="00284FC4">
        <w:rPr>
          <w:noProof/>
        </w:rPr>
        <w:t>Sincronía y diacronía en Costamar</w:t>
      </w:r>
      <w:r w:rsidR="00A23FB9" w:rsidRPr="00284FC4">
        <w:rPr>
          <w:noProof/>
        </w:rPr>
        <w:t>.</w:t>
      </w:r>
      <w:r w:rsidRPr="00284FC4">
        <w:rPr>
          <w:noProof/>
        </w:rPr>
        <w:t xml:space="preserve"> </w:t>
      </w:r>
      <w:r w:rsidR="00705944" w:rsidRPr="00284FC4">
        <w:rPr>
          <w:noProof/>
          <w:lang w:val="en-GB"/>
        </w:rPr>
        <w:t>In</w:t>
      </w:r>
      <w:r w:rsidR="00460AC0" w:rsidRPr="00284FC4">
        <w:rPr>
          <w:noProof/>
          <w:lang w:val="en-GB"/>
        </w:rPr>
        <w:t>:</w:t>
      </w:r>
      <w:r w:rsidR="00705944" w:rsidRPr="00284FC4">
        <w:rPr>
          <w:noProof/>
          <w:lang w:val="en-GB"/>
        </w:rPr>
        <w:t xml:space="preserve"> </w:t>
      </w:r>
      <w:r w:rsidR="00CB7406" w:rsidRPr="00284FC4">
        <w:rPr>
          <w:noProof/>
          <w:lang w:val="en-GB"/>
        </w:rPr>
        <w:t xml:space="preserve">E. </w:t>
      </w:r>
      <w:r w:rsidR="00705944" w:rsidRPr="00284FC4">
        <w:rPr>
          <w:noProof/>
          <w:lang w:val="en-GB"/>
        </w:rPr>
        <w:t xml:space="preserve">Flors Ureña, ed. </w:t>
      </w:r>
      <w:r w:rsidRPr="00284FC4">
        <w:rPr>
          <w:i/>
          <w:iCs/>
          <w:noProof/>
        </w:rPr>
        <w:t>Torre la Sal (Ribera de Cabanes, Castellón). Evolución del paisaje antrópico desde la Prehistoria hasta el Medioevo</w:t>
      </w:r>
      <w:r w:rsidRPr="00284FC4">
        <w:rPr>
          <w:noProof/>
        </w:rPr>
        <w:t xml:space="preserve">. </w:t>
      </w:r>
      <w:r w:rsidR="0045091C" w:rsidRPr="00284FC4">
        <w:t>Castellón de la Plana:</w:t>
      </w:r>
      <w:r w:rsidR="0045091C" w:rsidRPr="00284FC4">
        <w:rPr>
          <w:noProof/>
        </w:rPr>
        <w:t xml:space="preserve"> </w:t>
      </w:r>
      <w:r w:rsidRPr="00284FC4">
        <w:rPr>
          <w:noProof/>
        </w:rPr>
        <w:t>Diputació de Castelló, pp. 107</w:t>
      </w:r>
      <w:r w:rsidR="0045091C" w:rsidRPr="00284FC4">
        <w:rPr>
          <w:noProof/>
        </w:rPr>
        <w:t>–</w:t>
      </w:r>
      <w:r w:rsidRPr="00284FC4">
        <w:rPr>
          <w:noProof/>
        </w:rPr>
        <w:t>74.</w:t>
      </w:r>
    </w:p>
    <w:p w14:paraId="5C6B5A15" w14:textId="6C8E4FB6" w:rsidR="004809E0" w:rsidRPr="00284FC4" w:rsidRDefault="000C7A4A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rPr>
          <w:noProof/>
        </w:rPr>
        <w:t>Flors Ureña, E. 2010</w:t>
      </w:r>
      <w:r w:rsidR="008A3342" w:rsidRPr="00284FC4">
        <w:rPr>
          <w:noProof/>
        </w:rPr>
        <w:t xml:space="preserve">. </w:t>
      </w:r>
      <w:r w:rsidRPr="00284FC4">
        <w:rPr>
          <w:noProof/>
        </w:rPr>
        <w:t>Enterr</w:t>
      </w:r>
      <w:r w:rsidR="008A3342" w:rsidRPr="00284FC4">
        <w:rPr>
          <w:noProof/>
        </w:rPr>
        <w:t>amientos neolíticos en Costamar</w:t>
      </w:r>
      <w:r w:rsidR="00944879" w:rsidRPr="00284FC4">
        <w:rPr>
          <w:noProof/>
        </w:rPr>
        <w:t>.</w:t>
      </w:r>
      <w:r w:rsidRPr="00284FC4">
        <w:rPr>
          <w:noProof/>
        </w:rPr>
        <w:t xml:space="preserve"> </w:t>
      </w:r>
      <w:r w:rsidR="00944879" w:rsidRPr="00284FC4">
        <w:rPr>
          <w:noProof/>
        </w:rPr>
        <w:t>I</w:t>
      </w:r>
      <w:r w:rsidRPr="00284FC4">
        <w:rPr>
          <w:noProof/>
        </w:rPr>
        <w:t>n</w:t>
      </w:r>
      <w:r w:rsidR="008A3342" w:rsidRPr="00284FC4">
        <w:rPr>
          <w:noProof/>
        </w:rPr>
        <w:t>:</w:t>
      </w:r>
      <w:r w:rsidRPr="00284FC4">
        <w:rPr>
          <w:noProof/>
        </w:rPr>
        <w:t xml:space="preserve"> </w:t>
      </w:r>
      <w:r w:rsidR="0045091C" w:rsidRPr="00284FC4">
        <w:rPr>
          <w:noProof/>
        </w:rPr>
        <w:t xml:space="preserve">Á. </w:t>
      </w:r>
      <w:r w:rsidRPr="00284FC4">
        <w:rPr>
          <w:noProof/>
        </w:rPr>
        <w:t xml:space="preserve">Pérez Fernández </w:t>
      </w:r>
      <w:r w:rsidR="00DE6C8C" w:rsidRPr="00284FC4">
        <w:rPr>
          <w:noProof/>
        </w:rPr>
        <w:t>&amp;</w:t>
      </w:r>
      <w:r w:rsidRPr="00284FC4">
        <w:rPr>
          <w:noProof/>
        </w:rPr>
        <w:t xml:space="preserve"> </w:t>
      </w:r>
      <w:r w:rsidR="0045091C" w:rsidRPr="00284FC4">
        <w:rPr>
          <w:noProof/>
        </w:rPr>
        <w:lastRenderedPageBreak/>
        <w:t xml:space="preserve">B. </w:t>
      </w:r>
      <w:r w:rsidRPr="00284FC4">
        <w:rPr>
          <w:noProof/>
        </w:rPr>
        <w:t xml:space="preserve">Soler Mayor, eds. </w:t>
      </w:r>
      <w:r w:rsidRPr="00284FC4">
        <w:rPr>
          <w:i/>
          <w:iCs/>
          <w:noProof/>
        </w:rPr>
        <w:t>Restos de vida, de muerte: la muerte en la Prehistoria.</w:t>
      </w:r>
      <w:r w:rsidRPr="00284FC4">
        <w:rPr>
          <w:noProof/>
        </w:rPr>
        <w:t xml:space="preserve"> </w:t>
      </w:r>
      <w:r w:rsidR="0045091C" w:rsidRPr="00284FC4">
        <w:rPr>
          <w:noProof/>
        </w:rPr>
        <w:t xml:space="preserve">València: </w:t>
      </w:r>
      <w:r w:rsidRPr="00284FC4">
        <w:rPr>
          <w:noProof/>
        </w:rPr>
        <w:t>Museu de Prehistòria de València, pp. 179</w:t>
      </w:r>
      <w:r w:rsidR="0045091C" w:rsidRPr="00284FC4">
        <w:rPr>
          <w:noProof/>
        </w:rPr>
        <w:t>–</w:t>
      </w:r>
      <w:r w:rsidRPr="00284FC4">
        <w:rPr>
          <w:noProof/>
        </w:rPr>
        <w:t>82.</w:t>
      </w:r>
    </w:p>
    <w:p w14:paraId="1D6BD06A" w14:textId="60181D21" w:rsidR="004809E0" w:rsidRPr="00284FC4" w:rsidRDefault="00627ED1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</w:pPr>
      <w:r w:rsidRPr="00284FC4">
        <w:t xml:space="preserve">Polo Cerdá, M. </w:t>
      </w:r>
      <w:r w:rsidR="00DE6C8C" w:rsidRPr="00284FC4">
        <w:t>&amp;</w:t>
      </w:r>
      <w:r w:rsidRPr="00284FC4">
        <w:t xml:space="preserve"> García Prósper, E. 2009</w:t>
      </w:r>
      <w:r w:rsidR="008A3342" w:rsidRPr="00284FC4">
        <w:t xml:space="preserve">. </w:t>
      </w:r>
      <w:r w:rsidRPr="00284FC4">
        <w:t>Bioantropología y paleopatología de los enterramientos neolíticos de Costamar</w:t>
      </w:r>
      <w:r w:rsidR="00944879" w:rsidRPr="00284FC4">
        <w:t>.</w:t>
      </w:r>
      <w:r w:rsidRPr="00284FC4">
        <w:t xml:space="preserve"> </w:t>
      </w:r>
      <w:r w:rsidR="00944879" w:rsidRPr="00284FC4">
        <w:t>I</w:t>
      </w:r>
      <w:r w:rsidRPr="00284FC4">
        <w:t>n</w:t>
      </w:r>
      <w:r w:rsidR="0045091C" w:rsidRPr="00284FC4">
        <w:t>: E.</w:t>
      </w:r>
      <w:r w:rsidRPr="00284FC4">
        <w:t xml:space="preserve"> Flors Ureña, ed. </w:t>
      </w:r>
      <w:r w:rsidRPr="00284FC4">
        <w:rPr>
          <w:i/>
          <w:iCs/>
        </w:rPr>
        <w:t>Torre la Sal (Ribera de Cabanes, Castellón). Evolución del paisaje antrópico desde la Prehistoria hasta el Medioevo</w:t>
      </w:r>
      <w:r w:rsidRPr="00284FC4">
        <w:t>. Castellón</w:t>
      </w:r>
      <w:r w:rsidR="0045091C" w:rsidRPr="00284FC4">
        <w:t xml:space="preserve"> de la Plana</w:t>
      </w:r>
      <w:r w:rsidRPr="00284FC4">
        <w:t>: Diputació de Castelló, pp. 397</w:t>
      </w:r>
      <w:r w:rsidR="0045091C" w:rsidRPr="00284FC4">
        <w:t>–</w:t>
      </w:r>
      <w:r w:rsidRPr="00284FC4">
        <w:t>410.</w:t>
      </w:r>
    </w:p>
    <w:p w14:paraId="4C2744DB" w14:textId="6D4EB487" w:rsidR="004809E0" w:rsidRPr="00284FC4" w:rsidRDefault="00627ED1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t>Salazar García, D.C. 2009</w:t>
      </w:r>
      <w:r w:rsidR="008A3342" w:rsidRPr="00284FC4">
        <w:t xml:space="preserve">. </w:t>
      </w:r>
      <w:r w:rsidRPr="00284FC4">
        <w:t>Estudio de la dieta en la población neolítica de Costamar: Resultados preliminares de análisis de isótopos est</w:t>
      </w:r>
      <w:r w:rsidR="008A3342" w:rsidRPr="00284FC4">
        <w:t>ables de Carbono y Nitrógeno</w:t>
      </w:r>
      <w:r w:rsidR="00944879" w:rsidRPr="00284FC4">
        <w:t>.</w:t>
      </w:r>
      <w:r w:rsidRPr="00284FC4">
        <w:t xml:space="preserve"> </w:t>
      </w:r>
      <w:r w:rsidR="00944879" w:rsidRPr="00284FC4">
        <w:t>I</w:t>
      </w:r>
      <w:r w:rsidRPr="00284FC4">
        <w:t>n</w:t>
      </w:r>
      <w:r w:rsidR="00460AC0" w:rsidRPr="00284FC4">
        <w:t>:</w:t>
      </w:r>
      <w:r w:rsidRPr="00284FC4">
        <w:t xml:space="preserve"> </w:t>
      </w:r>
      <w:r w:rsidR="0045091C" w:rsidRPr="00284FC4">
        <w:t xml:space="preserve">E. </w:t>
      </w:r>
      <w:r w:rsidRPr="00284FC4">
        <w:t xml:space="preserve">Flors Ureña, ed. </w:t>
      </w:r>
      <w:r w:rsidRPr="00284FC4">
        <w:rPr>
          <w:i/>
          <w:iCs/>
        </w:rPr>
        <w:t>Torre la Sal (Ribera de Cabanes, Castellón): Evolución del paisaje antrópico desde la Prehistoria hasta el Medioevo</w:t>
      </w:r>
      <w:r w:rsidRPr="00284FC4">
        <w:t>. Castellón</w:t>
      </w:r>
      <w:r w:rsidR="0045091C" w:rsidRPr="00284FC4">
        <w:t xml:space="preserve"> de la Plana</w:t>
      </w:r>
      <w:r w:rsidRPr="00284FC4">
        <w:t>: Diputació de Castelló, pp. 411</w:t>
      </w:r>
      <w:r w:rsidR="0045091C" w:rsidRPr="00284FC4">
        <w:t>–</w:t>
      </w:r>
      <w:r w:rsidRPr="00284FC4">
        <w:t>18.</w:t>
      </w:r>
    </w:p>
    <w:p w14:paraId="198950F0" w14:textId="77777777" w:rsidR="004809E0" w:rsidRPr="00284FC4" w:rsidRDefault="0054317E" w:rsidP="00CC6CCC">
      <w:pPr>
        <w:spacing w:line="360" w:lineRule="auto"/>
        <w:ind w:left="284" w:hanging="284"/>
        <w:jc w:val="left"/>
        <w:rPr>
          <w:b/>
          <w:i/>
        </w:rPr>
      </w:pPr>
      <w:r w:rsidRPr="00284FC4">
        <w:rPr>
          <w:b/>
          <w:i/>
        </w:rPr>
        <w:t>Alberite</w:t>
      </w:r>
    </w:p>
    <w:p w14:paraId="43F2D6B0" w14:textId="7C3EE6CD" w:rsidR="004809E0" w:rsidRPr="00284FC4" w:rsidRDefault="000C7A4A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rPr>
          <w:noProof/>
        </w:rPr>
        <w:t xml:space="preserve">Ramos Muñoz, J. </w:t>
      </w:r>
      <w:r w:rsidR="00DE6C8C" w:rsidRPr="00284FC4">
        <w:rPr>
          <w:noProof/>
        </w:rPr>
        <w:t>&amp;</w:t>
      </w:r>
      <w:r w:rsidRPr="00284FC4">
        <w:rPr>
          <w:noProof/>
        </w:rPr>
        <w:t xml:space="preserve"> Giles Pacheco, F. eds. 1996</w:t>
      </w:r>
      <w:r w:rsidR="008A3342" w:rsidRPr="00284FC4">
        <w:rPr>
          <w:noProof/>
        </w:rPr>
        <w:t>.</w:t>
      </w:r>
      <w:r w:rsidRPr="00284FC4">
        <w:rPr>
          <w:noProof/>
        </w:rPr>
        <w:t xml:space="preserve"> </w:t>
      </w:r>
      <w:r w:rsidRPr="00284FC4">
        <w:rPr>
          <w:i/>
          <w:iCs/>
          <w:noProof/>
        </w:rPr>
        <w:t>El dolmen de Alberite (Villamartín). Aportaciones a las formas económicas y sociales de las comunidades neolíticas en el noroeste de Cádiz.</w:t>
      </w:r>
      <w:r w:rsidRPr="00284FC4">
        <w:rPr>
          <w:noProof/>
        </w:rPr>
        <w:t xml:space="preserve"> </w:t>
      </w:r>
      <w:r w:rsidR="0045091C" w:rsidRPr="00284FC4">
        <w:rPr>
          <w:noProof/>
        </w:rPr>
        <w:t xml:space="preserve">Cádiz: </w:t>
      </w:r>
      <w:r w:rsidRPr="00284FC4">
        <w:rPr>
          <w:noProof/>
        </w:rPr>
        <w:t>Universidad de Cádiz, Servicio de Publicaciones.</w:t>
      </w:r>
    </w:p>
    <w:p w14:paraId="5622ED10" w14:textId="77777777" w:rsidR="004809E0" w:rsidRPr="00284FC4" w:rsidRDefault="0054317E" w:rsidP="00CC6CCC">
      <w:pPr>
        <w:spacing w:line="360" w:lineRule="auto"/>
        <w:ind w:left="284" w:hanging="284"/>
        <w:jc w:val="left"/>
        <w:rPr>
          <w:b/>
          <w:i/>
        </w:rPr>
      </w:pPr>
      <w:r w:rsidRPr="00284FC4">
        <w:rPr>
          <w:b/>
          <w:i/>
        </w:rPr>
        <w:t>La Caserna de Sant Pau del Camp</w:t>
      </w:r>
    </w:p>
    <w:p w14:paraId="14ED5176" w14:textId="7F709A99" w:rsidR="004809E0" w:rsidRPr="00284FC4" w:rsidRDefault="00BD083D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rPr>
          <w:noProof/>
          <w:lang w:val="fr-FR"/>
        </w:rPr>
        <w:t>Duboscq, S. 2017</w:t>
      </w:r>
      <w:r w:rsidR="008A3342" w:rsidRPr="00284FC4">
        <w:rPr>
          <w:noProof/>
          <w:lang w:val="fr-FR"/>
        </w:rPr>
        <w:t>.</w:t>
      </w:r>
      <w:r w:rsidRPr="00284FC4">
        <w:rPr>
          <w:noProof/>
          <w:lang w:val="fr-FR"/>
        </w:rPr>
        <w:t xml:space="preserve"> </w:t>
      </w:r>
      <w:r w:rsidRPr="00D862C7">
        <w:rPr>
          <w:iCs/>
          <w:noProof/>
          <w:lang w:val="fr-FR"/>
        </w:rPr>
        <w:t>Caractérisation des relations sociales des communautés du nord-est de la péninsule Ibérique entre la seconde moitié du Ve et la seconde moitié du IVe millénaire cal BC d’après l’étude des pratiques funéraires</w:t>
      </w:r>
      <w:r w:rsidRPr="00284FC4">
        <w:rPr>
          <w:noProof/>
          <w:lang w:val="fr-FR"/>
        </w:rPr>
        <w:t xml:space="preserve">. </w:t>
      </w:r>
      <w:r w:rsidR="00CC6CCC" w:rsidRPr="00284FC4">
        <w:rPr>
          <w:noProof/>
          <w:lang w:val="fr-FR"/>
        </w:rPr>
        <w:t xml:space="preserve">Unpublished PhD dissertation, </w:t>
      </w:r>
      <w:r w:rsidRPr="00284FC4">
        <w:rPr>
          <w:noProof/>
        </w:rPr>
        <w:t>Universi</w:t>
      </w:r>
      <w:r w:rsidR="00CC6CCC" w:rsidRPr="00284FC4">
        <w:rPr>
          <w:noProof/>
        </w:rPr>
        <w:t>tat</w:t>
      </w:r>
      <w:r w:rsidRPr="00284FC4">
        <w:rPr>
          <w:noProof/>
        </w:rPr>
        <w:t xml:space="preserve"> Autònoma de Barcelona.</w:t>
      </w:r>
    </w:p>
    <w:p w14:paraId="6F5ADCC1" w14:textId="5DD94802" w:rsidR="00705944" w:rsidRPr="00284FC4" w:rsidRDefault="00BD083D" w:rsidP="00CC6CCC">
      <w:pPr>
        <w:spacing w:line="360" w:lineRule="auto"/>
        <w:ind w:left="284" w:hanging="284"/>
        <w:jc w:val="left"/>
      </w:pPr>
      <w:r w:rsidRPr="00284FC4">
        <w:t>Estebaranz, F.</w:t>
      </w:r>
      <w:r w:rsidR="00C83939" w:rsidRPr="00284FC4">
        <w:t>,</w:t>
      </w:r>
      <w:r w:rsidRPr="00284FC4">
        <w:t xml:space="preserve"> Fernández, E.</w:t>
      </w:r>
      <w:r w:rsidR="00C83939" w:rsidRPr="00284FC4">
        <w:t>,</w:t>
      </w:r>
      <w:r w:rsidRPr="00284FC4">
        <w:t xml:space="preserve"> Martínez, L.</w:t>
      </w:r>
      <w:r w:rsidR="00C83939" w:rsidRPr="00284FC4">
        <w:t>,</w:t>
      </w:r>
      <w:r w:rsidRPr="00284FC4">
        <w:t xml:space="preserve"> Gamba, C.</w:t>
      </w:r>
      <w:r w:rsidR="00C83939" w:rsidRPr="00284FC4">
        <w:t>,</w:t>
      </w:r>
      <w:r w:rsidRPr="00284FC4">
        <w:t xml:space="preserve"> Alrousan, M.</w:t>
      </w:r>
      <w:r w:rsidR="00C83939" w:rsidRPr="00284FC4">
        <w:t>,</w:t>
      </w:r>
      <w:r w:rsidRPr="00284FC4">
        <w:t xml:space="preserve"> Turbón, D. </w:t>
      </w:r>
      <w:r w:rsidR="00C83939" w:rsidRPr="00284FC4">
        <w:t>et al</w:t>
      </w:r>
      <w:r w:rsidR="008A3342" w:rsidRPr="00284FC4">
        <w:t xml:space="preserve">. </w:t>
      </w:r>
      <w:r w:rsidRPr="00284FC4">
        <w:t xml:space="preserve">Anàlisi antropològica de les restes neolítiques de la caserna de Sant Pau (biometria, dentició, ADNA i mmicroestriació dentària). </w:t>
      </w:r>
      <w:r w:rsidRPr="00284FC4">
        <w:rPr>
          <w:i/>
          <w:iCs/>
        </w:rPr>
        <w:t>Quarhis: Quaderns d’Arqueologia i Història de la Ciutat de Barcelona</w:t>
      </w:r>
      <w:r w:rsidR="005F7B09" w:rsidRPr="00284FC4">
        <w:rPr>
          <w:iCs/>
        </w:rPr>
        <w:t>,</w:t>
      </w:r>
      <w:r w:rsidRPr="00284FC4">
        <w:t xml:space="preserve"> 4: 76–82.</w:t>
      </w:r>
    </w:p>
    <w:p w14:paraId="0BD3BD7F" w14:textId="44498FF2" w:rsidR="00705944" w:rsidRPr="00284FC4" w:rsidRDefault="00BD083D" w:rsidP="00CC6CCC">
      <w:pPr>
        <w:pStyle w:val="Default"/>
        <w:spacing w:line="360" w:lineRule="auto"/>
        <w:ind w:left="284" w:hanging="284"/>
        <w:rPr>
          <w:color w:val="auto"/>
          <w:sz w:val="22"/>
          <w:szCs w:val="22"/>
        </w:rPr>
      </w:pPr>
      <w:r w:rsidRPr="00284FC4">
        <w:rPr>
          <w:color w:val="auto"/>
        </w:rPr>
        <w:t>Gómez i Bach, A.</w:t>
      </w:r>
      <w:r w:rsidR="00C83939" w:rsidRPr="00284FC4">
        <w:rPr>
          <w:color w:val="auto"/>
        </w:rPr>
        <w:t>,</w:t>
      </w:r>
      <w:r w:rsidRPr="00284FC4">
        <w:rPr>
          <w:color w:val="auto"/>
        </w:rPr>
        <w:t xml:space="preserve"> Guerrero, E.</w:t>
      </w:r>
      <w:r w:rsidR="00C83939" w:rsidRPr="00284FC4">
        <w:rPr>
          <w:color w:val="auto"/>
        </w:rPr>
        <w:t>,</w:t>
      </w:r>
      <w:r w:rsidRPr="00284FC4">
        <w:rPr>
          <w:color w:val="auto"/>
        </w:rPr>
        <w:t xml:space="preserve"> Clop García, X.</w:t>
      </w:r>
      <w:r w:rsidR="00C83939" w:rsidRPr="00284FC4">
        <w:rPr>
          <w:color w:val="auto"/>
        </w:rPr>
        <w:t>,</w:t>
      </w:r>
      <w:r w:rsidRPr="00284FC4">
        <w:rPr>
          <w:color w:val="auto"/>
        </w:rPr>
        <w:t xml:space="preserve"> Bosch Argilagós, J. </w:t>
      </w:r>
      <w:r w:rsidR="00DE6C8C" w:rsidRPr="00284FC4">
        <w:rPr>
          <w:color w:val="auto"/>
        </w:rPr>
        <w:t>&amp;</w:t>
      </w:r>
      <w:r w:rsidRPr="00284FC4">
        <w:rPr>
          <w:color w:val="auto"/>
        </w:rPr>
        <w:t xml:space="preserve"> Molist, M. 2008</w:t>
      </w:r>
      <w:r w:rsidR="008A3342" w:rsidRPr="00284FC4">
        <w:rPr>
          <w:color w:val="auto"/>
        </w:rPr>
        <w:t xml:space="preserve">. </w:t>
      </w:r>
      <w:r w:rsidRPr="00284FC4">
        <w:rPr>
          <w:color w:val="auto"/>
        </w:rPr>
        <w:t xml:space="preserve">Estudi de la ceràmica neolítica del jaciment de la caserna </w:t>
      </w:r>
      <w:r w:rsidR="008A3342" w:rsidRPr="00284FC4">
        <w:rPr>
          <w:color w:val="auto"/>
        </w:rPr>
        <w:t>de Sant Pau</w:t>
      </w:r>
      <w:r w:rsidRPr="00284FC4">
        <w:rPr>
          <w:color w:val="auto"/>
        </w:rPr>
        <w:t xml:space="preserve">. </w:t>
      </w:r>
      <w:r w:rsidRPr="00284FC4">
        <w:rPr>
          <w:i/>
          <w:iCs/>
          <w:color w:val="auto"/>
        </w:rPr>
        <w:t>Quarhis: Quaderns d’Arqueologia i Història de la Ciutat de Barcelona</w:t>
      </w:r>
      <w:r w:rsidR="005F7B09" w:rsidRPr="00284FC4">
        <w:rPr>
          <w:iCs/>
          <w:color w:val="auto"/>
        </w:rPr>
        <w:t>,</w:t>
      </w:r>
      <w:r w:rsidRPr="00284FC4">
        <w:rPr>
          <w:color w:val="auto"/>
        </w:rPr>
        <w:t xml:space="preserve"> 4: 25–35.</w:t>
      </w:r>
    </w:p>
    <w:p w14:paraId="254F82D0" w14:textId="0298D297" w:rsidR="005F7B09" w:rsidRPr="00284FC4" w:rsidRDefault="000C7A4A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0B2B00">
        <w:rPr>
          <w:noProof/>
          <w:lang w:val="en-US"/>
        </w:rPr>
        <w:t xml:space="preserve">Molist Montaña, M., Bofill, M., Borrell Tena, F., Bosch, J., Buxó, R., Chambon, P. </w:t>
      </w:r>
      <w:r w:rsidR="00C83939" w:rsidRPr="000B2B00">
        <w:rPr>
          <w:noProof/>
          <w:lang w:val="en-US"/>
        </w:rPr>
        <w:t>et al</w:t>
      </w:r>
      <w:r w:rsidRPr="000B2B00">
        <w:rPr>
          <w:noProof/>
          <w:lang w:val="en-US"/>
        </w:rPr>
        <w:t>. 2012</w:t>
      </w:r>
      <w:r w:rsidR="008A3342" w:rsidRPr="000B2B00">
        <w:rPr>
          <w:noProof/>
          <w:lang w:val="en-US"/>
        </w:rPr>
        <w:t xml:space="preserve">. </w:t>
      </w:r>
      <w:r w:rsidRPr="00284FC4">
        <w:rPr>
          <w:noProof/>
        </w:rPr>
        <w:t xml:space="preserve">La Caserna de Sant Pau del Camp (Barcelona): una aproximación a los modelos de circulación de productos e ideas en un contexto funerario postcardial, </w:t>
      </w:r>
      <w:r w:rsidR="00460AC0" w:rsidRPr="00284FC4">
        <w:rPr>
          <w:i/>
          <w:iCs/>
          <w:noProof/>
        </w:rPr>
        <w:t>Rubricatum</w:t>
      </w:r>
      <w:r w:rsidRPr="00284FC4">
        <w:rPr>
          <w:noProof/>
        </w:rPr>
        <w:t>, 5</w:t>
      </w:r>
      <w:r w:rsidR="005F7B09" w:rsidRPr="00284FC4">
        <w:rPr>
          <w:noProof/>
        </w:rPr>
        <w:t>:</w:t>
      </w:r>
      <w:r w:rsidRPr="00284FC4">
        <w:rPr>
          <w:noProof/>
        </w:rPr>
        <w:t xml:space="preserve"> 449</w:t>
      </w:r>
      <w:r w:rsidR="005F7B09" w:rsidRPr="00284FC4">
        <w:rPr>
          <w:noProof/>
        </w:rPr>
        <w:t>–</w:t>
      </w:r>
      <w:r w:rsidRPr="00284FC4">
        <w:rPr>
          <w:noProof/>
        </w:rPr>
        <w:t>58.</w:t>
      </w:r>
    </w:p>
    <w:p w14:paraId="48D6FC7C" w14:textId="4076942A" w:rsidR="000C7A4A" w:rsidRPr="00284FC4" w:rsidRDefault="000C7A4A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rPr>
          <w:noProof/>
        </w:rPr>
        <w:t xml:space="preserve">Molist Montaña, M., Vicente, O. </w:t>
      </w:r>
      <w:r w:rsidR="00DE6C8C" w:rsidRPr="00284FC4">
        <w:rPr>
          <w:noProof/>
        </w:rPr>
        <w:t>&amp;</w:t>
      </w:r>
      <w:r w:rsidRPr="00284FC4">
        <w:rPr>
          <w:noProof/>
        </w:rPr>
        <w:t xml:space="preserve"> Farré, R. 2008</w:t>
      </w:r>
      <w:r w:rsidR="008A3342" w:rsidRPr="00284FC4">
        <w:rPr>
          <w:noProof/>
        </w:rPr>
        <w:t xml:space="preserve">. </w:t>
      </w:r>
      <w:r w:rsidRPr="00284FC4">
        <w:rPr>
          <w:noProof/>
        </w:rPr>
        <w:t>El jaciment de La Caserna de Sant Pau del Camp: aproximació a la caracterització d’un assentament del Neolític Antic</w:t>
      </w:r>
      <w:r w:rsidR="008A3342" w:rsidRPr="00284FC4">
        <w:rPr>
          <w:noProof/>
        </w:rPr>
        <w:t>.</w:t>
      </w:r>
      <w:r w:rsidRPr="00284FC4">
        <w:rPr>
          <w:noProof/>
        </w:rPr>
        <w:t xml:space="preserve"> </w:t>
      </w:r>
      <w:r w:rsidRPr="00284FC4">
        <w:rPr>
          <w:i/>
          <w:iCs/>
          <w:noProof/>
        </w:rPr>
        <w:t>Quarhis: Quaderns d’Arqueologia i Història de la Ciutat de Barcelona</w:t>
      </w:r>
      <w:r w:rsidRPr="00284FC4">
        <w:rPr>
          <w:noProof/>
        </w:rPr>
        <w:t>, 4</w:t>
      </w:r>
      <w:r w:rsidR="005F7B09" w:rsidRPr="00284FC4">
        <w:rPr>
          <w:noProof/>
        </w:rPr>
        <w:t>:</w:t>
      </w:r>
      <w:r w:rsidRPr="00284FC4">
        <w:rPr>
          <w:noProof/>
        </w:rPr>
        <w:t xml:space="preserve"> 14</w:t>
      </w:r>
      <w:r w:rsidR="005F7B09" w:rsidRPr="00284FC4">
        <w:rPr>
          <w:noProof/>
        </w:rPr>
        <w:t>–</w:t>
      </w:r>
      <w:r w:rsidRPr="00284FC4">
        <w:rPr>
          <w:noProof/>
        </w:rPr>
        <w:t>24.</w:t>
      </w:r>
    </w:p>
    <w:p w14:paraId="7AA0FE7B" w14:textId="201EF34A" w:rsidR="00BD083D" w:rsidRPr="00284FC4" w:rsidRDefault="00BD083D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lastRenderedPageBreak/>
        <w:t>Oliva Poveda, M. 2015</w:t>
      </w:r>
      <w:r w:rsidR="008A3342" w:rsidRPr="00284FC4">
        <w:t xml:space="preserve">. </w:t>
      </w:r>
      <w:r w:rsidRPr="00D862C7">
        <w:rPr>
          <w:iCs/>
        </w:rPr>
        <w:t>Aprofitament i transformació de matèries primeres per a l’elaboració d’ornaments durant la prehistòria recent (5600-3400 cal. ane) al nord-est de la península Ibèrica.</w:t>
      </w:r>
      <w:r w:rsidRPr="00284FC4">
        <w:t xml:space="preserve"> </w:t>
      </w:r>
      <w:r w:rsidR="005F7B09" w:rsidRPr="00284FC4">
        <w:t xml:space="preserve">Unpublished PhD dissertation, </w:t>
      </w:r>
      <w:r w:rsidRPr="00284FC4">
        <w:t>Universi</w:t>
      </w:r>
      <w:r w:rsidR="005F7B09" w:rsidRPr="00284FC4">
        <w:t>tat</w:t>
      </w:r>
      <w:r w:rsidRPr="00284FC4">
        <w:t xml:space="preserve"> Autónoma de Barcelona.</w:t>
      </w:r>
    </w:p>
    <w:p w14:paraId="0D4FA1EF" w14:textId="77777777" w:rsidR="0054317E" w:rsidRPr="00284FC4" w:rsidRDefault="0054317E" w:rsidP="00CC6CCC">
      <w:pPr>
        <w:spacing w:line="360" w:lineRule="auto"/>
        <w:ind w:left="284" w:hanging="284"/>
        <w:jc w:val="left"/>
        <w:rPr>
          <w:b/>
          <w:i/>
        </w:rPr>
      </w:pPr>
      <w:r w:rsidRPr="00284FC4">
        <w:rPr>
          <w:b/>
          <w:i/>
        </w:rPr>
        <w:t>Can Gambús</w:t>
      </w:r>
    </w:p>
    <w:p w14:paraId="4303FB02" w14:textId="2908ECAB" w:rsidR="000C7A4A" w:rsidRPr="00284FC4" w:rsidRDefault="000C7A4A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  <w:lang w:val="fr-FR"/>
        </w:rPr>
      </w:pPr>
      <w:r w:rsidRPr="00284FC4">
        <w:rPr>
          <w:noProof/>
          <w:lang w:val="fr-FR"/>
        </w:rPr>
        <w:t>Allièse, F. 2016</w:t>
      </w:r>
      <w:r w:rsidR="008A3342" w:rsidRPr="00284FC4">
        <w:rPr>
          <w:noProof/>
          <w:lang w:val="fr-FR"/>
        </w:rPr>
        <w:t>.</w:t>
      </w:r>
      <w:r w:rsidRPr="00284FC4">
        <w:rPr>
          <w:noProof/>
          <w:lang w:val="fr-FR"/>
        </w:rPr>
        <w:t xml:space="preserve"> </w:t>
      </w:r>
      <w:r w:rsidRPr="00D862C7">
        <w:rPr>
          <w:iCs/>
          <w:noProof/>
          <w:lang w:val="fr-FR"/>
        </w:rPr>
        <w:t>Les sépultures de la Bòbila Madurell-Can Gambús (Vallès occidental). Éclairages sur les pratiques funéraires du nord-est de la péninsule Ibérique à la fin du Ve et au début du IVe millénaire</w:t>
      </w:r>
      <w:r w:rsidRPr="00ED0608">
        <w:rPr>
          <w:noProof/>
          <w:lang w:val="fr-FR"/>
        </w:rPr>
        <w:t xml:space="preserve">. </w:t>
      </w:r>
      <w:r w:rsidR="00284FC4" w:rsidRPr="00284FC4">
        <w:rPr>
          <w:noProof/>
          <w:lang w:val="fr-FR"/>
        </w:rPr>
        <w:t xml:space="preserve">Unpublished PhD dissertation, </w:t>
      </w:r>
      <w:r w:rsidRPr="00284FC4">
        <w:rPr>
          <w:noProof/>
          <w:lang w:val="fr-FR"/>
        </w:rPr>
        <w:t>Universit</w:t>
      </w:r>
      <w:r w:rsidR="003A2B6D" w:rsidRPr="00284FC4">
        <w:rPr>
          <w:noProof/>
          <w:lang w:val="fr-FR"/>
        </w:rPr>
        <w:t>é</w:t>
      </w:r>
      <w:r w:rsidRPr="00284FC4">
        <w:rPr>
          <w:noProof/>
          <w:lang w:val="fr-FR"/>
        </w:rPr>
        <w:t xml:space="preserve"> Paris 1 Panthéon-Sorbonne </w:t>
      </w:r>
      <w:r w:rsidR="00284FC4" w:rsidRPr="00284FC4">
        <w:rPr>
          <w:noProof/>
          <w:lang w:val="fr-FR"/>
        </w:rPr>
        <w:t xml:space="preserve">&amp; </w:t>
      </w:r>
      <w:r w:rsidRPr="00284FC4">
        <w:rPr>
          <w:noProof/>
          <w:lang w:val="fr-FR"/>
        </w:rPr>
        <w:t>Universitat Autònoma de Barcelona.</w:t>
      </w:r>
    </w:p>
    <w:p w14:paraId="0AC14383" w14:textId="566C154A" w:rsidR="000C7A4A" w:rsidRPr="00284FC4" w:rsidRDefault="000C7A4A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  <w:lang w:val="fr-FR"/>
        </w:rPr>
      </w:pPr>
      <w:r w:rsidRPr="00284FC4">
        <w:rPr>
          <w:noProof/>
          <w:lang w:val="fr-FR"/>
        </w:rPr>
        <w:t>Duboscq, S. 2017</w:t>
      </w:r>
      <w:r w:rsidR="008A3342" w:rsidRPr="00284FC4">
        <w:rPr>
          <w:noProof/>
          <w:lang w:val="fr-FR"/>
        </w:rPr>
        <w:t>.</w:t>
      </w:r>
      <w:r w:rsidRPr="00284FC4">
        <w:rPr>
          <w:noProof/>
          <w:lang w:val="fr-FR"/>
        </w:rPr>
        <w:t xml:space="preserve"> </w:t>
      </w:r>
      <w:r w:rsidRPr="00D862C7">
        <w:rPr>
          <w:iCs/>
          <w:noProof/>
          <w:lang w:val="fr-FR"/>
        </w:rPr>
        <w:t>Caractérisation des relations sociales des communautés du nord-est de la péninsule Ibérique entre la seconde moitié du Ve et la seconde moitié du IVe millénaire cal BC d’après l’étude des pratiques funéraires</w:t>
      </w:r>
      <w:r w:rsidRPr="00284FC4">
        <w:rPr>
          <w:noProof/>
          <w:lang w:val="fr-FR"/>
        </w:rPr>
        <w:t xml:space="preserve">. </w:t>
      </w:r>
      <w:r w:rsidR="00CC6CCC" w:rsidRPr="00284FC4">
        <w:rPr>
          <w:noProof/>
          <w:lang w:val="fr-FR"/>
        </w:rPr>
        <w:t xml:space="preserve">Unpublished PhD dissertation, </w:t>
      </w:r>
      <w:r w:rsidRPr="00284FC4">
        <w:rPr>
          <w:noProof/>
          <w:lang w:val="fr-FR"/>
        </w:rPr>
        <w:t>Universi</w:t>
      </w:r>
      <w:r w:rsidR="00CC6CCC" w:rsidRPr="00284FC4">
        <w:rPr>
          <w:noProof/>
          <w:lang w:val="fr-FR"/>
        </w:rPr>
        <w:t>tat</w:t>
      </w:r>
      <w:r w:rsidRPr="00284FC4">
        <w:rPr>
          <w:noProof/>
          <w:lang w:val="fr-FR"/>
        </w:rPr>
        <w:t xml:space="preserve"> Autònoma de Barcelona.</w:t>
      </w:r>
    </w:p>
    <w:p w14:paraId="17D55396" w14:textId="11A4E358" w:rsidR="00284FC4" w:rsidRPr="000B2B00" w:rsidRDefault="00705944" w:rsidP="007B7F4D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lang w:val="en-US"/>
        </w:rPr>
      </w:pPr>
      <w:r w:rsidRPr="00284FC4">
        <w:t xml:space="preserve">Gibaja Bao, J.F., Morell Rovira, B., Barceló Álvarez, J.A., Duboscq, S., Masclans Latorre, A., Remolins Zamora, G. </w:t>
      </w:r>
      <w:r w:rsidR="00C83939" w:rsidRPr="000B2B00">
        <w:t>et al</w:t>
      </w:r>
      <w:r w:rsidRPr="000B2B00">
        <w:t>. 2017</w:t>
      </w:r>
      <w:r w:rsidR="008A3342" w:rsidRPr="000B2B00">
        <w:t xml:space="preserve">. </w:t>
      </w:r>
      <w:r w:rsidRPr="00284FC4">
        <w:rPr>
          <w:lang w:val="en-US"/>
        </w:rPr>
        <w:t xml:space="preserve">The </w:t>
      </w:r>
      <w:r w:rsidR="00284FC4" w:rsidRPr="00284FC4">
        <w:rPr>
          <w:lang w:val="en-US"/>
        </w:rPr>
        <w:t xml:space="preserve">Chronology </w:t>
      </w:r>
      <w:r w:rsidRPr="00284FC4">
        <w:rPr>
          <w:lang w:val="en-US"/>
        </w:rPr>
        <w:t xml:space="preserve">of the Neolithic </w:t>
      </w:r>
      <w:r w:rsidR="00284FC4" w:rsidRPr="00284FC4">
        <w:rPr>
          <w:lang w:val="en-US"/>
        </w:rPr>
        <w:t>Necropolis ‘</w:t>
      </w:r>
      <w:r w:rsidRPr="00284FC4">
        <w:rPr>
          <w:lang w:val="en-US"/>
        </w:rPr>
        <w:t>Bòbila Madurell-Can Gambús</w:t>
      </w:r>
      <w:r w:rsidR="00284FC4" w:rsidRPr="00284FC4">
        <w:rPr>
          <w:lang w:val="en-US"/>
        </w:rPr>
        <w:t>’</w:t>
      </w:r>
      <w:r w:rsidRPr="00284FC4">
        <w:rPr>
          <w:lang w:val="en-US"/>
        </w:rPr>
        <w:t xml:space="preserve"> in the </w:t>
      </w:r>
      <w:r w:rsidR="00284FC4" w:rsidRPr="00284FC4">
        <w:rPr>
          <w:lang w:val="en-US"/>
        </w:rPr>
        <w:t xml:space="preserve">Northeast </w:t>
      </w:r>
      <w:r w:rsidRPr="00284FC4">
        <w:rPr>
          <w:lang w:val="en-US"/>
        </w:rPr>
        <w:t xml:space="preserve">of the Iberian Peninsula: Dating the </w:t>
      </w:r>
      <w:r w:rsidR="00284FC4" w:rsidRPr="00284FC4">
        <w:rPr>
          <w:lang w:val="en-US"/>
        </w:rPr>
        <w:t>‘</w:t>
      </w:r>
      <w:r w:rsidRPr="00284FC4">
        <w:rPr>
          <w:lang w:val="en-US"/>
        </w:rPr>
        <w:t>Pit Burials</w:t>
      </w:r>
      <w:r w:rsidR="00284FC4" w:rsidRPr="00284FC4">
        <w:rPr>
          <w:lang w:val="en-US"/>
        </w:rPr>
        <w:t>’</w:t>
      </w:r>
      <w:r w:rsidRPr="00284FC4">
        <w:rPr>
          <w:lang w:val="en-US"/>
        </w:rPr>
        <w:t xml:space="preserve"> </w:t>
      </w:r>
      <w:r w:rsidR="00284FC4" w:rsidRPr="00284FC4">
        <w:rPr>
          <w:lang w:val="en-US"/>
        </w:rPr>
        <w:t xml:space="preserve">Cultural Horizon </w:t>
      </w:r>
      <w:r w:rsidRPr="00284FC4">
        <w:rPr>
          <w:lang w:val="en-US"/>
        </w:rPr>
        <w:t xml:space="preserve">and </w:t>
      </w:r>
      <w:r w:rsidR="00284FC4" w:rsidRPr="00284FC4">
        <w:rPr>
          <w:lang w:val="en-US"/>
        </w:rPr>
        <w:t>Long-Range Raw Materials Exchange Networks</w:t>
      </w:r>
      <w:r w:rsidR="008A3342" w:rsidRPr="00284FC4">
        <w:rPr>
          <w:lang w:val="en-US"/>
        </w:rPr>
        <w:t>.</w:t>
      </w:r>
      <w:r w:rsidRPr="00284FC4">
        <w:rPr>
          <w:lang w:val="en-US"/>
        </w:rPr>
        <w:t xml:space="preserve"> </w:t>
      </w:r>
      <w:r w:rsidRPr="000B2B00">
        <w:rPr>
          <w:i/>
          <w:iCs/>
          <w:lang w:val="en-US"/>
        </w:rPr>
        <w:t>Radiocarbon</w:t>
      </w:r>
      <w:r w:rsidR="00284FC4" w:rsidRPr="000B2B00">
        <w:rPr>
          <w:iCs/>
          <w:lang w:val="en-US"/>
        </w:rPr>
        <w:t>,</w:t>
      </w:r>
      <w:r w:rsidRPr="000B2B00">
        <w:rPr>
          <w:lang w:val="en-US"/>
        </w:rPr>
        <w:t xml:space="preserve"> 59</w:t>
      </w:r>
      <w:r w:rsidR="008A3342" w:rsidRPr="000B2B00">
        <w:rPr>
          <w:lang w:val="en-US"/>
        </w:rPr>
        <w:t>:</w:t>
      </w:r>
      <w:r w:rsidRPr="000B2B00">
        <w:rPr>
          <w:lang w:val="en-US"/>
        </w:rPr>
        <w:t xml:space="preserve"> 1713</w:t>
      </w:r>
      <w:r w:rsidR="00284FC4" w:rsidRPr="000B2B00">
        <w:rPr>
          <w:lang w:val="en-US"/>
        </w:rPr>
        <w:t>–</w:t>
      </w:r>
      <w:r w:rsidRPr="000B2B00">
        <w:rPr>
          <w:lang w:val="en-US"/>
        </w:rPr>
        <w:t>36.</w:t>
      </w:r>
      <w:r w:rsidR="00284FC4" w:rsidRPr="000B2B00">
        <w:rPr>
          <w:lang w:val="en-US"/>
        </w:rPr>
        <w:t xml:space="preserve"> </w:t>
      </w:r>
      <w:hyperlink r:id="rId17" w:history="1">
        <w:r w:rsidR="007B7F4D" w:rsidRPr="00AE0E47">
          <w:rPr>
            <w:rStyle w:val="Hyperlink"/>
            <w:lang w:val="en-US"/>
          </w:rPr>
          <w:t>https://doi.org/10.1017/RDC.2017.131</w:t>
        </w:r>
      </w:hyperlink>
      <w:r w:rsidR="007B7F4D">
        <w:rPr>
          <w:lang w:val="en-US"/>
        </w:rPr>
        <w:t xml:space="preserve"> </w:t>
      </w:r>
    </w:p>
    <w:p w14:paraId="5FB21912" w14:textId="4688024A" w:rsidR="00BD083D" w:rsidRPr="00284FC4" w:rsidRDefault="00BD083D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0B2B00">
        <w:rPr>
          <w:lang w:val="en-US"/>
        </w:rPr>
        <w:t xml:space="preserve">Roig Buxo, J., Coll, J.M., Gibaja Bao, J.F., Chambon, P., Villar, V., Ruiz, J. </w:t>
      </w:r>
      <w:r w:rsidR="00FC3078" w:rsidRPr="000B2B00">
        <w:rPr>
          <w:lang w:val="en-US"/>
        </w:rPr>
        <w:t>et al</w:t>
      </w:r>
      <w:r w:rsidRPr="000B2B00">
        <w:rPr>
          <w:lang w:val="en-US"/>
        </w:rPr>
        <w:t>. 2010</w:t>
      </w:r>
      <w:r w:rsidR="008A3342" w:rsidRPr="000B2B00">
        <w:rPr>
          <w:lang w:val="en-US"/>
        </w:rPr>
        <w:t xml:space="preserve">. </w:t>
      </w:r>
      <w:r w:rsidRPr="00284FC4">
        <w:t>La necrópolis de Can Gambús-1 (Sabadell, Barcelona). Nuevos conocimientos sobre las prácticas funerarias durante el Neolítico medio en el Noreste de la Península Ibérica</w:t>
      </w:r>
      <w:r w:rsidR="008A3342" w:rsidRPr="00284FC4">
        <w:t>.</w:t>
      </w:r>
      <w:r w:rsidRPr="00284FC4">
        <w:t xml:space="preserve"> </w:t>
      </w:r>
      <w:r w:rsidRPr="00284FC4">
        <w:rPr>
          <w:i/>
          <w:iCs/>
        </w:rPr>
        <w:t>Trabajos de Prehistoria</w:t>
      </w:r>
      <w:r w:rsidRPr="00284FC4">
        <w:t>, 67</w:t>
      </w:r>
      <w:r w:rsidR="008A3342" w:rsidRPr="00284FC4">
        <w:t xml:space="preserve">: </w:t>
      </w:r>
      <w:r w:rsidRPr="00284FC4">
        <w:t>59</w:t>
      </w:r>
      <w:r w:rsidR="00FC3078" w:rsidRPr="00284FC4">
        <w:t>–</w:t>
      </w:r>
      <w:r w:rsidRPr="00284FC4">
        <w:t>84.</w:t>
      </w:r>
      <w:r w:rsidR="00F212F3">
        <w:t xml:space="preserve"> </w:t>
      </w:r>
      <w:hyperlink r:id="rId18" w:history="1">
        <w:r w:rsidR="007B7F4D" w:rsidRPr="00AE0E47">
          <w:rPr>
            <w:rStyle w:val="Hyperlink"/>
          </w:rPr>
          <w:t>https://doi.org/10.3989/tp.2010.10031</w:t>
        </w:r>
      </w:hyperlink>
      <w:r w:rsidR="007B7F4D">
        <w:t xml:space="preserve"> </w:t>
      </w:r>
      <w:r w:rsidR="00F212F3" w:rsidRPr="00F212F3">
        <w:tab/>
      </w:r>
    </w:p>
    <w:p w14:paraId="4E78AE91" w14:textId="014BF34B" w:rsidR="00BD083D" w:rsidRPr="00284FC4" w:rsidRDefault="00BD083D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t>Ruiz, J.</w:t>
      </w:r>
      <w:r w:rsidR="00FC3078" w:rsidRPr="00284FC4">
        <w:t>,</w:t>
      </w:r>
      <w:r w:rsidRPr="00284FC4">
        <w:t xml:space="preserve"> Villar, V. </w:t>
      </w:r>
      <w:r w:rsidR="00DE6C8C" w:rsidRPr="00284FC4">
        <w:t>&amp;</w:t>
      </w:r>
      <w:r w:rsidRPr="00284FC4">
        <w:t xml:space="preserve"> Subirà, M.E. 2010</w:t>
      </w:r>
      <w:r w:rsidR="008A3342" w:rsidRPr="00284FC4">
        <w:t xml:space="preserve">. </w:t>
      </w:r>
      <w:r w:rsidRPr="00284FC4">
        <w:t>La población Neolítica de sepulcros de fosa de Can Gambús 1 (Sabadell). In</w:t>
      </w:r>
      <w:r w:rsidR="00460AC0" w:rsidRPr="00284FC4">
        <w:t>:</w:t>
      </w:r>
      <w:r w:rsidRPr="00284FC4">
        <w:t xml:space="preserve"> </w:t>
      </w:r>
      <w:r w:rsidR="000942F1">
        <w:t xml:space="preserve">E. </w:t>
      </w:r>
      <w:r w:rsidRPr="00284FC4">
        <w:t xml:space="preserve">Gutiérrez Redomero, </w:t>
      </w:r>
      <w:r w:rsidR="000942F1" w:rsidRPr="00284FC4">
        <w:t xml:space="preserve">Á. </w:t>
      </w:r>
      <w:r w:rsidRPr="00284FC4">
        <w:t xml:space="preserve">Sánchez Andrés </w:t>
      </w:r>
      <w:r w:rsidR="00DE6C8C" w:rsidRPr="00284FC4">
        <w:t>&amp;</w:t>
      </w:r>
      <w:r w:rsidRPr="00284FC4">
        <w:t xml:space="preserve"> </w:t>
      </w:r>
      <w:r w:rsidR="000942F1">
        <w:t xml:space="preserve">V. </w:t>
      </w:r>
      <w:r w:rsidRPr="00284FC4">
        <w:t xml:space="preserve">Olmo Galera, </w:t>
      </w:r>
      <w:r w:rsidR="008A3342" w:rsidRPr="00284FC4">
        <w:t>e</w:t>
      </w:r>
      <w:r w:rsidRPr="00284FC4">
        <w:t xml:space="preserve">ds. </w:t>
      </w:r>
      <w:r w:rsidRPr="00284FC4">
        <w:rPr>
          <w:i/>
          <w:iCs/>
        </w:rPr>
        <w:t xml:space="preserve">Diversidad Humana </w:t>
      </w:r>
      <w:r w:rsidR="008A3342" w:rsidRPr="00284FC4">
        <w:rPr>
          <w:i/>
          <w:iCs/>
        </w:rPr>
        <w:t>y</w:t>
      </w:r>
      <w:r w:rsidRPr="00284FC4">
        <w:rPr>
          <w:i/>
          <w:iCs/>
        </w:rPr>
        <w:t xml:space="preserve"> Antropología Aplicada</w:t>
      </w:r>
      <w:r w:rsidRPr="00284FC4">
        <w:t xml:space="preserve">. </w:t>
      </w:r>
      <w:r w:rsidR="000942F1" w:rsidRPr="00284FC4">
        <w:t>Alcalá</w:t>
      </w:r>
      <w:r w:rsidR="000942F1">
        <w:t>:</w:t>
      </w:r>
      <w:r w:rsidR="000942F1" w:rsidRPr="00284FC4">
        <w:t xml:space="preserve"> </w:t>
      </w:r>
      <w:r w:rsidRPr="00284FC4">
        <w:t xml:space="preserve">Universidad de Alcalá, </w:t>
      </w:r>
      <w:r w:rsidR="008A3342" w:rsidRPr="00284FC4">
        <w:t xml:space="preserve">pp. </w:t>
      </w:r>
      <w:r w:rsidRPr="00284FC4">
        <w:t>593</w:t>
      </w:r>
      <w:r w:rsidR="000942F1">
        <w:t>–</w:t>
      </w:r>
      <w:r w:rsidRPr="00284FC4">
        <w:t>602.</w:t>
      </w:r>
    </w:p>
    <w:p w14:paraId="06CDC127" w14:textId="77777777" w:rsidR="004809E0" w:rsidRPr="00ED6652" w:rsidRDefault="0054317E" w:rsidP="00CC6CCC">
      <w:pPr>
        <w:spacing w:line="360" w:lineRule="auto"/>
        <w:ind w:left="284" w:hanging="284"/>
        <w:jc w:val="left"/>
        <w:rPr>
          <w:b/>
          <w:i/>
        </w:rPr>
      </w:pPr>
      <w:r w:rsidRPr="00ED6652">
        <w:rPr>
          <w:b/>
          <w:i/>
        </w:rPr>
        <w:t>Algar do Bom Santo</w:t>
      </w:r>
    </w:p>
    <w:p w14:paraId="1E77ABCB" w14:textId="62AC1B16" w:rsidR="004809E0" w:rsidRPr="00284FC4" w:rsidRDefault="008A3342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ED6652">
        <w:rPr>
          <w:noProof/>
        </w:rPr>
        <w:t xml:space="preserve">Carvalho, A.F. </w:t>
      </w:r>
      <w:r w:rsidR="000C7A4A" w:rsidRPr="00ED6652">
        <w:rPr>
          <w:noProof/>
        </w:rPr>
        <w:t>ed.</w:t>
      </w:r>
      <w:r w:rsidRPr="00ED6652">
        <w:rPr>
          <w:noProof/>
        </w:rPr>
        <w:t xml:space="preserve"> </w:t>
      </w:r>
      <w:r w:rsidR="000C7A4A" w:rsidRPr="00ED6652">
        <w:rPr>
          <w:noProof/>
        </w:rPr>
        <w:t>2014</w:t>
      </w:r>
      <w:r w:rsidRPr="00ED6652">
        <w:rPr>
          <w:noProof/>
        </w:rPr>
        <w:t>.</w:t>
      </w:r>
      <w:r w:rsidR="000C7A4A" w:rsidRPr="00ED6652">
        <w:rPr>
          <w:noProof/>
        </w:rPr>
        <w:t xml:space="preserve"> </w:t>
      </w:r>
      <w:r w:rsidR="000C7A4A" w:rsidRPr="00284FC4">
        <w:rPr>
          <w:i/>
          <w:iCs/>
          <w:noProof/>
          <w:lang w:val="en-GB"/>
        </w:rPr>
        <w:t>Bom Santo Cave (Lisbon) and the Middle Neolithic Societies of Southern Portugal</w:t>
      </w:r>
      <w:r w:rsidR="000C7A4A" w:rsidRPr="00284FC4">
        <w:rPr>
          <w:noProof/>
          <w:lang w:val="en-GB"/>
        </w:rPr>
        <w:t xml:space="preserve"> </w:t>
      </w:r>
      <w:r w:rsidR="00977E58">
        <w:rPr>
          <w:noProof/>
          <w:lang w:val="en-GB"/>
        </w:rPr>
        <w:t>(</w:t>
      </w:r>
      <w:r w:rsidR="000C7A4A" w:rsidRPr="000B2B00">
        <w:rPr>
          <w:noProof/>
          <w:lang w:val="en-US"/>
        </w:rPr>
        <w:t>Promontoria Monográfica</w:t>
      </w:r>
      <w:r w:rsidR="00977E58" w:rsidRPr="000B2B00">
        <w:rPr>
          <w:noProof/>
          <w:lang w:val="en-US"/>
        </w:rPr>
        <w:t xml:space="preserve"> 17)</w:t>
      </w:r>
      <w:r w:rsidR="000C7A4A" w:rsidRPr="000B2B00">
        <w:rPr>
          <w:noProof/>
          <w:lang w:val="en-US"/>
        </w:rPr>
        <w:t xml:space="preserve">. </w:t>
      </w:r>
      <w:r w:rsidR="000942F1">
        <w:rPr>
          <w:noProof/>
        </w:rPr>
        <w:t xml:space="preserve">Faro: </w:t>
      </w:r>
      <w:r w:rsidR="000C7A4A" w:rsidRPr="00284FC4">
        <w:rPr>
          <w:noProof/>
        </w:rPr>
        <w:t>Universidad</w:t>
      </w:r>
      <w:r w:rsidR="000942F1">
        <w:rPr>
          <w:noProof/>
        </w:rPr>
        <w:t>e</w:t>
      </w:r>
      <w:r w:rsidR="000C7A4A" w:rsidRPr="00284FC4">
        <w:rPr>
          <w:noProof/>
        </w:rPr>
        <w:t xml:space="preserve"> do Algarve.</w:t>
      </w:r>
    </w:p>
    <w:p w14:paraId="70064E2E" w14:textId="68B26FE8" w:rsidR="004809E0" w:rsidRPr="00ED6652" w:rsidRDefault="000C7A4A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  <w:lang w:val="en-US"/>
        </w:rPr>
      </w:pPr>
      <w:r w:rsidRPr="00284FC4">
        <w:rPr>
          <w:noProof/>
        </w:rPr>
        <w:t xml:space="preserve">Carvalho, A.F., Alves-Cardoso, F., Gonçalves, D., Granja, R., Cardoso, J.L., Dean, R. </w:t>
      </w:r>
      <w:r w:rsidR="00FC3078" w:rsidRPr="000B2B00">
        <w:rPr>
          <w:noProof/>
        </w:rPr>
        <w:t>et al</w:t>
      </w:r>
      <w:r w:rsidRPr="000B2B00">
        <w:rPr>
          <w:noProof/>
        </w:rPr>
        <w:t>. 2016</w:t>
      </w:r>
      <w:r w:rsidR="008A3342" w:rsidRPr="000B2B00">
        <w:rPr>
          <w:noProof/>
        </w:rPr>
        <w:t xml:space="preserve">. </w:t>
      </w:r>
      <w:r w:rsidRPr="00284FC4">
        <w:rPr>
          <w:noProof/>
          <w:lang w:val="en-GB"/>
        </w:rPr>
        <w:t>The Bom Santo Cave (Lisbon, Portugal): Catchment, Diet, and Patterns of Mobility of a Middle Neolithic Population</w:t>
      </w:r>
      <w:r w:rsidR="008A3342" w:rsidRPr="00284FC4">
        <w:rPr>
          <w:noProof/>
          <w:lang w:val="en-GB"/>
        </w:rPr>
        <w:t>.</w:t>
      </w:r>
      <w:r w:rsidRPr="00284FC4">
        <w:rPr>
          <w:noProof/>
          <w:lang w:val="en-GB"/>
        </w:rPr>
        <w:t xml:space="preserve"> </w:t>
      </w:r>
      <w:r w:rsidRPr="00ED6652">
        <w:rPr>
          <w:i/>
          <w:iCs/>
          <w:noProof/>
          <w:lang w:val="en-US"/>
        </w:rPr>
        <w:t>European Journal of Archaeology</w:t>
      </w:r>
      <w:r w:rsidRPr="00ED6652">
        <w:rPr>
          <w:noProof/>
          <w:lang w:val="en-US"/>
        </w:rPr>
        <w:t>, 10</w:t>
      </w:r>
      <w:r w:rsidR="008A3342" w:rsidRPr="00ED6652">
        <w:rPr>
          <w:noProof/>
          <w:lang w:val="en-US"/>
        </w:rPr>
        <w:t>:</w:t>
      </w:r>
      <w:r w:rsidRPr="00ED6652">
        <w:rPr>
          <w:noProof/>
          <w:lang w:val="en-US"/>
        </w:rPr>
        <w:t xml:space="preserve"> 187</w:t>
      </w:r>
      <w:r w:rsidR="00FC3078" w:rsidRPr="00ED6652">
        <w:rPr>
          <w:noProof/>
          <w:lang w:val="en-US"/>
        </w:rPr>
        <w:t>–</w:t>
      </w:r>
      <w:r w:rsidRPr="00ED6652">
        <w:rPr>
          <w:noProof/>
          <w:lang w:val="en-US"/>
        </w:rPr>
        <w:t>214.</w:t>
      </w:r>
      <w:r w:rsidR="00A62303" w:rsidRPr="00ED6652">
        <w:rPr>
          <w:noProof/>
          <w:lang w:val="en-US"/>
        </w:rPr>
        <w:t xml:space="preserve"> </w:t>
      </w:r>
      <w:hyperlink r:id="rId19" w:history="1">
        <w:r w:rsidR="007B7F4D" w:rsidRPr="00ED6652">
          <w:rPr>
            <w:rStyle w:val="Hyperlink"/>
            <w:noProof/>
            <w:lang w:val="en-US"/>
          </w:rPr>
          <w:t>https://doi.org/10.1179/1461957115Y.0000000014</w:t>
        </w:r>
      </w:hyperlink>
      <w:r w:rsidR="007B7F4D" w:rsidRPr="00ED6652">
        <w:rPr>
          <w:noProof/>
          <w:lang w:val="en-US"/>
        </w:rPr>
        <w:t xml:space="preserve"> </w:t>
      </w:r>
    </w:p>
    <w:p w14:paraId="3CF226D5" w14:textId="6AFF5394" w:rsidR="004809E0" w:rsidRPr="00284FC4" w:rsidRDefault="008A3342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</w:pPr>
      <w:r w:rsidRPr="00ED6652">
        <w:rPr>
          <w:lang w:val="en-US"/>
        </w:rPr>
        <w:t xml:space="preserve">Duarte, C. </w:t>
      </w:r>
      <w:r w:rsidR="00557DED" w:rsidRPr="00ED6652">
        <w:rPr>
          <w:lang w:val="en-US"/>
        </w:rPr>
        <w:t>1998</w:t>
      </w:r>
      <w:r w:rsidRPr="00ED6652">
        <w:rPr>
          <w:lang w:val="en-US"/>
        </w:rPr>
        <w:t xml:space="preserve">. </w:t>
      </w:r>
      <w:r w:rsidR="00557DED" w:rsidRPr="00284FC4">
        <w:t>Necrópole neolítica do Algar do Bom Santo: contexto cronológica</w:t>
      </w:r>
      <w:r w:rsidRPr="00284FC4">
        <w:t xml:space="preserve"> e </w:t>
      </w:r>
      <w:r w:rsidRPr="00284FC4">
        <w:lastRenderedPageBreak/>
        <w:t>espaço funerário.</w:t>
      </w:r>
      <w:r w:rsidR="00557DED" w:rsidRPr="00284FC4">
        <w:t xml:space="preserve"> </w:t>
      </w:r>
      <w:r w:rsidR="00557DED" w:rsidRPr="00284FC4">
        <w:rPr>
          <w:i/>
          <w:iCs/>
        </w:rPr>
        <w:t>Revista Portuguesa de Arqueologia</w:t>
      </w:r>
      <w:r w:rsidR="00557DED" w:rsidRPr="00284FC4">
        <w:t>, 1</w:t>
      </w:r>
      <w:r w:rsidRPr="00284FC4">
        <w:t>:</w:t>
      </w:r>
      <w:r w:rsidR="00557DED" w:rsidRPr="00284FC4">
        <w:t xml:space="preserve"> 107</w:t>
      </w:r>
      <w:r w:rsidR="00FC3078" w:rsidRPr="00284FC4">
        <w:t>–</w:t>
      </w:r>
      <w:r w:rsidR="00557DED" w:rsidRPr="00284FC4">
        <w:t>18.</w:t>
      </w:r>
    </w:p>
    <w:p w14:paraId="30C8976A" w14:textId="4D79E46D" w:rsidR="004809E0" w:rsidRPr="00284FC4" w:rsidRDefault="00705944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  <w:lang w:val="en-GB"/>
        </w:rPr>
      </w:pPr>
      <w:r w:rsidRPr="00284FC4">
        <w:t xml:space="preserve">Gonçalves, D., Granja, R., Cardoso, F.A. </w:t>
      </w:r>
      <w:r w:rsidR="00DE6C8C" w:rsidRPr="00284FC4">
        <w:t>&amp;</w:t>
      </w:r>
      <w:r w:rsidR="008A3342" w:rsidRPr="00284FC4">
        <w:t xml:space="preserve"> Carvalho, A.F. </w:t>
      </w:r>
      <w:r w:rsidR="00557DED" w:rsidRPr="00284FC4">
        <w:t>2014</w:t>
      </w:r>
      <w:r w:rsidR="008A3342" w:rsidRPr="00284FC4">
        <w:t xml:space="preserve">. </w:t>
      </w:r>
      <w:r w:rsidR="00557DED" w:rsidRPr="00284FC4">
        <w:rPr>
          <w:lang w:val="en-GB"/>
        </w:rPr>
        <w:t xml:space="preserve">Sample </w:t>
      </w:r>
      <w:r w:rsidR="00977E58" w:rsidRPr="00284FC4">
        <w:rPr>
          <w:lang w:val="en-GB"/>
        </w:rPr>
        <w:t xml:space="preserve">Specific Sex Estimation </w:t>
      </w:r>
      <w:r w:rsidR="00557DED" w:rsidRPr="00284FC4">
        <w:rPr>
          <w:lang w:val="en-GB"/>
        </w:rPr>
        <w:t xml:space="preserve">in </w:t>
      </w:r>
      <w:r w:rsidR="00977E58" w:rsidRPr="00284FC4">
        <w:rPr>
          <w:lang w:val="en-GB"/>
        </w:rPr>
        <w:t xml:space="preserve">Archaeological Contexts </w:t>
      </w:r>
      <w:r w:rsidR="00557DED" w:rsidRPr="00284FC4">
        <w:rPr>
          <w:lang w:val="en-GB"/>
        </w:rPr>
        <w:t xml:space="preserve">with </w:t>
      </w:r>
      <w:r w:rsidR="00977E58" w:rsidRPr="00284FC4">
        <w:rPr>
          <w:lang w:val="en-GB"/>
        </w:rPr>
        <w:t>Commingled Human Remains</w:t>
      </w:r>
      <w:r w:rsidR="00977E58">
        <w:rPr>
          <w:lang w:val="en-GB"/>
        </w:rPr>
        <w:t>: A Case Study from the</w:t>
      </w:r>
      <w:r w:rsidR="00557DED" w:rsidRPr="00284FC4">
        <w:rPr>
          <w:lang w:val="en-GB"/>
        </w:rPr>
        <w:t xml:space="preserve"> Middle Neolithic </w:t>
      </w:r>
      <w:r w:rsidR="00977E58" w:rsidRPr="00284FC4">
        <w:rPr>
          <w:lang w:val="en-GB"/>
        </w:rPr>
        <w:t xml:space="preserve">Cave </w:t>
      </w:r>
      <w:r w:rsidR="00557DED" w:rsidRPr="00284FC4">
        <w:rPr>
          <w:lang w:val="en-GB"/>
        </w:rPr>
        <w:t>o</w:t>
      </w:r>
      <w:r w:rsidR="008A3342" w:rsidRPr="00284FC4">
        <w:rPr>
          <w:lang w:val="en-GB"/>
        </w:rPr>
        <w:t>f Bom Santo in Portugal.</w:t>
      </w:r>
      <w:r w:rsidR="00557DED" w:rsidRPr="00284FC4">
        <w:rPr>
          <w:lang w:val="en-GB"/>
        </w:rPr>
        <w:t xml:space="preserve"> </w:t>
      </w:r>
      <w:r w:rsidR="00557DED" w:rsidRPr="00284FC4">
        <w:rPr>
          <w:i/>
          <w:iCs/>
          <w:lang w:val="en-GB"/>
        </w:rPr>
        <w:t>Journal of Archaeological Science</w:t>
      </w:r>
      <w:r w:rsidR="008A3342" w:rsidRPr="00284FC4">
        <w:rPr>
          <w:lang w:val="en-GB"/>
        </w:rPr>
        <w:t>, 49:</w:t>
      </w:r>
      <w:r w:rsidR="00557DED" w:rsidRPr="00284FC4">
        <w:rPr>
          <w:lang w:val="en-GB"/>
        </w:rPr>
        <w:t xml:space="preserve"> 185</w:t>
      </w:r>
      <w:r w:rsidR="00FC3078" w:rsidRPr="00284FC4">
        <w:rPr>
          <w:lang w:val="en-GB"/>
        </w:rPr>
        <w:t>–</w:t>
      </w:r>
      <w:r w:rsidR="00557DED" w:rsidRPr="00284FC4">
        <w:rPr>
          <w:lang w:val="en-GB"/>
        </w:rPr>
        <w:t>91</w:t>
      </w:r>
      <w:r w:rsidR="00557DED" w:rsidRPr="00ED0608">
        <w:rPr>
          <w:lang w:val="en-GB"/>
        </w:rPr>
        <w:t>.</w:t>
      </w:r>
      <w:r w:rsidR="00977E58" w:rsidRPr="00ED0608">
        <w:rPr>
          <w:lang w:val="en-GB"/>
        </w:rPr>
        <w:t xml:space="preserve"> </w:t>
      </w:r>
      <w:hyperlink r:id="rId20" w:tgtFrame="_blank" w:tooltip="Persistent link using digital object identifier" w:history="1">
        <w:r w:rsidR="00977E58" w:rsidRPr="000B2B00">
          <w:rPr>
            <w:rStyle w:val="Hyperlink"/>
            <w:color w:val="007398"/>
            <w:lang w:val="en-US"/>
          </w:rPr>
          <w:t>https://doi.org/10.1016/j.jas.2014.05.011</w:t>
        </w:r>
      </w:hyperlink>
    </w:p>
    <w:p w14:paraId="1A6595C7" w14:textId="77777777" w:rsidR="004809E0" w:rsidRPr="000B2B00" w:rsidRDefault="0054317E" w:rsidP="00CC6CCC">
      <w:pPr>
        <w:spacing w:line="360" w:lineRule="auto"/>
        <w:ind w:left="284" w:hanging="284"/>
        <w:jc w:val="left"/>
        <w:rPr>
          <w:b/>
          <w:i/>
          <w:lang w:val="en-US"/>
        </w:rPr>
      </w:pPr>
      <w:r w:rsidRPr="000B2B00">
        <w:rPr>
          <w:b/>
          <w:i/>
          <w:lang w:val="en-US"/>
        </w:rPr>
        <w:t>Alto del Reinoso</w:t>
      </w:r>
    </w:p>
    <w:p w14:paraId="462FA5B8" w14:textId="72EFD814" w:rsidR="004809E0" w:rsidRPr="00ED0608" w:rsidRDefault="000C7A4A" w:rsidP="00ED0608">
      <w:pPr>
        <w:shd w:val="clear" w:color="auto" w:fill="FFFFFF"/>
        <w:spacing w:line="360" w:lineRule="auto"/>
        <w:ind w:left="284" w:hanging="284"/>
        <w:jc w:val="left"/>
        <w:rPr>
          <w:noProof/>
        </w:rPr>
      </w:pPr>
      <w:r w:rsidRPr="000B2B00">
        <w:rPr>
          <w:noProof/>
          <w:lang w:val="en-US"/>
        </w:rPr>
        <w:t xml:space="preserve">Alt, K.W., Zesch, S., Garrido Pena, R., Knipper, C., Szécsényi-Nagy, A., Roth, C. </w:t>
      </w:r>
      <w:r w:rsidR="007439E5" w:rsidRPr="000B2B00">
        <w:rPr>
          <w:noProof/>
          <w:lang w:val="en-US"/>
        </w:rPr>
        <w:t>et al</w:t>
      </w:r>
      <w:r w:rsidRPr="000B2B00">
        <w:rPr>
          <w:noProof/>
          <w:lang w:val="en-US"/>
        </w:rPr>
        <w:t>. 2016</w:t>
      </w:r>
      <w:r w:rsidR="008A3342" w:rsidRPr="000B2B00">
        <w:rPr>
          <w:noProof/>
          <w:lang w:val="en-US"/>
        </w:rPr>
        <w:t xml:space="preserve">. </w:t>
      </w:r>
      <w:r w:rsidRPr="00ED0608">
        <w:rPr>
          <w:noProof/>
          <w:lang w:val="en-GB"/>
        </w:rPr>
        <w:t xml:space="preserve">A Community in Life and Death: The Late Neolithic Megalithic Tomb at Alto de Reinoso (Burgos, Spain). </w:t>
      </w:r>
      <w:r w:rsidRPr="00ED0608">
        <w:rPr>
          <w:i/>
          <w:iCs/>
          <w:noProof/>
        </w:rPr>
        <w:t>Plos One</w:t>
      </w:r>
      <w:r w:rsidRPr="00ED0608">
        <w:rPr>
          <w:noProof/>
        </w:rPr>
        <w:t xml:space="preserve">, </w:t>
      </w:r>
      <w:r w:rsidR="008A3342" w:rsidRPr="00ED0608">
        <w:rPr>
          <w:noProof/>
        </w:rPr>
        <w:t xml:space="preserve">11(1): </w:t>
      </w:r>
      <w:r w:rsidR="00ED0608" w:rsidRPr="00ED0608">
        <w:rPr>
          <w:color w:val="333333"/>
          <w:shd w:val="clear" w:color="auto" w:fill="FFFFFF"/>
        </w:rPr>
        <w:t>e0146176</w:t>
      </w:r>
      <w:r w:rsidRPr="00ED0608">
        <w:rPr>
          <w:noProof/>
        </w:rPr>
        <w:t>.</w:t>
      </w:r>
      <w:r w:rsidR="00977E58" w:rsidRPr="00ED0608">
        <w:rPr>
          <w:noProof/>
        </w:rPr>
        <w:t xml:space="preserve"> </w:t>
      </w:r>
      <w:hyperlink r:id="rId21" w:history="1">
        <w:r w:rsidR="00977E58" w:rsidRPr="00ED0608">
          <w:rPr>
            <w:rFonts w:eastAsia="Times New Roman"/>
            <w:lang w:eastAsia="en-GB"/>
          </w:rPr>
          <w:t>https://doi.org/10.1371/journal.pone.0146176</w:t>
        </w:r>
      </w:hyperlink>
    </w:p>
    <w:p w14:paraId="2CF5670D" w14:textId="77777777" w:rsidR="004809E0" w:rsidRPr="00284FC4" w:rsidRDefault="0054317E" w:rsidP="00CC6CCC">
      <w:pPr>
        <w:spacing w:line="360" w:lineRule="auto"/>
        <w:ind w:left="284" w:hanging="284"/>
        <w:jc w:val="left"/>
        <w:rPr>
          <w:b/>
          <w:i/>
        </w:rPr>
      </w:pPr>
      <w:r w:rsidRPr="00284FC4">
        <w:rPr>
          <w:b/>
          <w:i/>
        </w:rPr>
        <w:t>La Sima</w:t>
      </w:r>
    </w:p>
    <w:p w14:paraId="5D7F2414" w14:textId="763EFAA8" w:rsidR="004809E0" w:rsidRPr="00284FC4" w:rsidRDefault="000C7A4A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rPr>
          <w:noProof/>
        </w:rPr>
        <w:t xml:space="preserve">Rojo Guerra, M.Á., Garrido Pena, R., García Martínez de Lagrán, Í., Morán Dauchez, G. </w:t>
      </w:r>
      <w:r w:rsidR="00DE6C8C" w:rsidRPr="00284FC4">
        <w:rPr>
          <w:noProof/>
        </w:rPr>
        <w:t>&amp;</w:t>
      </w:r>
      <w:r w:rsidRPr="00284FC4">
        <w:rPr>
          <w:noProof/>
        </w:rPr>
        <w:t xml:space="preserve"> Kunst, M. 2005</w:t>
      </w:r>
      <w:r w:rsidR="008A3342" w:rsidRPr="00284FC4">
        <w:rPr>
          <w:noProof/>
        </w:rPr>
        <w:t>.</w:t>
      </w:r>
      <w:r w:rsidRPr="00284FC4">
        <w:rPr>
          <w:noProof/>
        </w:rPr>
        <w:t xml:space="preserve"> </w:t>
      </w:r>
      <w:r w:rsidRPr="00284FC4">
        <w:rPr>
          <w:i/>
          <w:iCs/>
          <w:noProof/>
        </w:rPr>
        <w:t>Un desafío a la Eternidad: Tumbas monumentales del Valle de Ambrona (Soria, España)</w:t>
      </w:r>
      <w:r w:rsidRPr="00284FC4">
        <w:rPr>
          <w:noProof/>
        </w:rPr>
        <w:t xml:space="preserve"> </w:t>
      </w:r>
      <w:r w:rsidR="00ED0608">
        <w:rPr>
          <w:noProof/>
        </w:rPr>
        <w:t>(</w:t>
      </w:r>
      <w:r w:rsidRPr="00284FC4">
        <w:rPr>
          <w:noProof/>
        </w:rPr>
        <w:t>Arqueología en Castilla y León 14</w:t>
      </w:r>
      <w:r w:rsidR="00ED0608">
        <w:rPr>
          <w:noProof/>
        </w:rPr>
        <w:t>).</w:t>
      </w:r>
      <w:r w:rsidR="002E0735">
        <w:rPr>
          <w:noProof/>
        </w:rPr>
        <w:t xml:space="preserve"> </w:t>
      </w:r>
      <w:r w:rsidR="002E0735" w:rsidRPr="00284FC4">
        <w:rPr>
          <w:noProof/>
        </w:rPr>
        <w:t>Valladolid</w:t>
      </w:r>
      <w:r w:rsidR="002E0735">
        <w:rPr>
          <w:noProof/>
        </w:rPr>
        <w:t>:</w:t>
      </w:r>
      <w:r w:rsidRPr="00284FC4">
        <w:rPr>
          <w:noProof/>
        </w:rPr>
        <w:t xml:space="preserve"> Consejería de Educación y Cultura de la Junta de Castilla y León.</w:t>
      </w:r>
    </w:p>
    <w:p w14:paraId="7198029B" w14:textId="4AC7919F" w:rsidR="00705944" w:rsidRPr="00284FC4" w:rsidRDefault="00DD0BC9" w:rsidP="00CC6CCC">
      <w:pPr>
        <w:spacing w:line="360" w:lineRule="auto"/>
        <w:ind w:left="284" w:hanging="284"/>
        <w:jc w:val="left"/>
      </w:pPr>
      <w:r w:rsidRPr="00284FC4">
        <w:t xml:space="preserve">Rojo Guerra, M.Á.; Garrido Pena, R.; Morán Dauchez, G.; García-Martínez de Lagrán, I. </w:t>
      </w:r>
      <w:r w:rsidR="00DE6C8C" w:rsidRPr="00284FC4">
        <w:t>&amp;</w:t>
      </w:r>
      <w:r w:rsidRPr="00284FC4">
        <w:t xml:space="preserve"> Kunst, M. 2005</w:t>
      </w:r>
      <w:r w:rsidR="008A3342" w:rsidRPr="00284FC4">
        <w:t>.</w:t>
      </w:r>
      <w:r w:rsidRPr="00284FC4">
        <w:t xml:space="preserve"> Del enterramiento colectivo a la tumba individual: el sepulcro de La Sima en Miño de Medinaceli, Soria, España. </w:t>
      </w:r>
      <w:r w:rsidRPr="00284FC4">
        <w:rPr>
          <w:i/>
          <w:iCs/>
        </w:rPr>
        <w:t>BSAA Arqueología: Boletín del Seminario de Estudios de Arqueología</w:t>
      </w:r>
      <w:r w:rsidR="002E0735">
        <w:rPr>
          <w:iCs/>
        </w:rPr>
        <w:t>,</w:t>
      </w:r>
      <w:r w:rsidRPr="00284FC4">
        <w:t xml:space="preserve"> 71: 11–42.</w:t>
      </w:r>
    </w:p>
    <w:p w14:paraId="6FA8F15D" w14:textId="77777777" w:rsidR="0054317E" w:rsidRPr="00284FC4" w:rsidRDefault="0054317E" w:rsidP="00CC6CCC">
      <w:pPr>
        <w:spacing w:line="360" w:lineRule="auto"/>
        <w:ind w:left="284" w:hanging="284"/>
        <w:jc w:val="left"/>
        <w:rPr>
          <w:b/>
          <w:i/>
        </w:rPr>
      </w:pPr>
      <w:r w:rsidRPr="00284FC4">
        <w:rPr>
          <w:b/>
          <w:i/>
        </w:rPr>
        <w:t>Minas de Gavá</w:t>
      </w:r>
    </w:p>
    <w:p w14:paraId="05519344" w14:textId="0A1C5E2E" w:rsidR="002E0735" w:rsidRPr="00284FC4" w:rsidRDefault="008A3342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t xml:space="preserve">Anfruns, J. </w:t>
      </w:r>
      <w:r w:rsidR="001A0B58" w:rsidRPr="00284FC4">
        <w:t>2009</w:t>
      </w:r>
      <w:r w:rsidRPr="00284FC4">
        <w:t xml:space="preserve">. </w:t>
      </w:r>
      <w:r w:rsidR="001A0B58" w:rsidRPr="00284FC4">
        <w:t>Estudi antropològic de les restes humanes neolí</w:t>
      </w:r>
      <w:r w:rsidR="00460AC0" w:rsidRPr="00284FC4">
        <w:t>tiques de la Mina 83 de Gavà</w:t>
      </w:r>
      <w:r w:rsidR="002E0735">
        <w:t>.</w:t>
      </w:r>
      <w:r w:rsidR="00460AC0" w:rsidRPr="00284FC4">
        <w:t xml:space="preserve"> I</w:t>
      </w:r>
      <w:r w:rsidR="001A0B58" w:rsidRPr="00284FC4">
        <w:t>n</w:t>
      </w:r>
      <w:r w:rsidR="00460AC0" w:rsidRPr="00284FC4">
        <w:t>:</w:t>
      </w:r>
      <w:r w:rsidR="001A0B58" w:rsidRPr="00284FC4">
        <w:t xml:space="preserve"> </w:t>
      </w:r>
      <w:r w:rsidR="002E0735">
        <w:t xml:space="preserve">J. Bosch &amp; F. Borrell, eds. </w:t>
      </w:r>
      <w:r w:rsidR="001A0B58" w:rsidRPr="00284FC4">
        <w:rPr>
          <w:i/>
          <w:iCs/>
        </w:rPr>
        <w:t>Intervencions arqueològiques a les Mines de Gavà (sector serra de les Ferreres). Anys 1998</w:t>
      </w:r>
      <w:r w:rsidR="002E0735">
        <w:rPr>
          <w:i/>
          <w:iCs/>
        </w:rPr>
        <w:t>–</w:t>
      </w:r>
      <w:r w:rsidR="001A0B58" w:rsidRPr="00284FC4">
        <w:rPr>
          <w:i/>
          <w:iCs/>
        </w:rPr>
        <w:t>2009</w:t>
      </w:r>
      <w:r w:rsidR="001A0B58" w:rsidRPr="00284FC4">
        <w:t xml:space="preserve"> </w:t>
      </w:r>
      <w:r w:rsidR="002E0735">
        <w:t>(</w:t>
      </w:r>
      <w:r w:rsidR="001A0B58" w:rsidRPr="00D862C7">
        <w:rPr>
          <w:i/>
        </w:rPr>
        <w:t>Rubricatum</w:t>
      </w:r>
      <w:r w:rsidR="001A0B58" w:rsidRPr="00284FC4">
        <w:t>,</w:t>
      </w:r>
      <w:r w:rsidR="002E0735">
        <w:t xml:space="preserve"> 4).</w:t>
      </w:r>
      <w:r w:rsidR="001A0B58" w:rsidRPr="00284FC4">
        <w:t xml:space="preserve"> </w:t>
      </w:r>
      <w:r w:rsidR="002E0735">
        <w:t>Gavà: Institut Municipal de Gestió del Patrimoni Cultural i Natural,</w:t>
      </w:r>
      <w:r w:rsidR="002E0735" w:rsidRPr="00284FC4">
        <w:t xml:space="preserve"> </w:t>
      </w:r>
      <w:r w:rsidR="00CA707C">
        <w:t>pp. 20</w:t>
      </w:r>
      <w:r w:rsidR="002E0735">
        <w:t>–</w:t>
      </w:r>
      <w:r w:rsidR="001A0B58" w:rsidRPr="00284FC4">
        <w:t>08.</w:t>
      </w:r>
    </w:p>
    <w:p w14:paraId="2333BF45" w14:textId="71A9FBB9" w:rsidR="000C7A4A" w:rsidRPr="000B2B00" w:rsidRDefault="00705944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  <w:lang w:val="en-US"/>
        </w:rPr>
      </w:pPr>
      <w:r w:rsidRPr="00284FC4">
        <w:rPr>
          <w:noProof/>
        </w:rPr>
        <w:t xml:space="preserve">Borrell Tena, F. </w:t>
      </w:r>
      <w:r w:rsidR="00DE6C8C" w:rsidRPr="00284FC4">
        <w:rPr>
          <w:noProof/>
        </w:rPr>
        <w:t>&amp;</w:t>
      </w:r>
      <w:r w:rsidR="008A3342" w:rsidRPr="00284FC4">
        <w:rPr>
          <w:noProof/>
        </w:rPr>
        <w:t xml:space="preserve"> Orri, E. </w:t>
      </w:r>
      <w:r w:rsidRPr="00284FC4">
        <w:rPr>
          <w:noProof/>
        </w:rPr>
        <w:t>2009</w:t>
      </w:r>
      <w:r w:rsidR="008A3342" w:rsidRPr="00284FC4">
        <w:rPr>
          <w:noProof/>
        </w:rPr>
        <w:t xml:space="preserve">. </w:t>
      </w:r>
      <w:r w:rsidRPr="00284FC4">
        <w:rPr>
          <w:noProof/>
        </w:rPr>
        <w:t>L’excavació de les mines neolítiques 83, 84, 85 i 90 de Gavà: estructura, ús, reutilització i rebliment</w:t>
      </w:r>
      <w:r w:rsidR="00E3499B">
        <w:rPr>
          <w:noProof/>
        </w:rPr>
        <w:t>.</w:t>
      </w:r>
      <w:r w:rsidRPr="00284FC4">
        <w:rPr>
          <w:noProof/>
        </w:rPr>
        <w:t xml:space="preserve"> </w:t>
      </w:r>
      <w:r w:rsidRPr="000B2B00">
        <w:rPr>
          <w:i/>
          <w:iCs/>
          <w:noProof/>
          <w:lang w:val="en-US"/>
        </w:rPr>
        <w:t>Rubricatum</w:t>
      </w:r>
      <w:r w:rsidRPr="000B2B00">
        <w:rPr>
          <w:noProof/>
          <w:lang w:val="en-US"/>
        </w:rPr>
        <w:t>, 4</w:t>
      </w:r>
      <w:r w:rsidR="008A3342" w:rsidRPr="000B2B00">
        <w:rPr>
          <w:noProof/>
          <w:lang w:val="en-US"/>
        </w:rPr>
        <w:t xml:space="preserve">: </w:t>
      </w:r>
      <w:r w:rsidRPr="000B2B00">
        <w:rPr>
          <w:noProof/>
          <w:lang w:val="en-US"/>
        </w:rPr>
        <w:t>15</w:t>
      </w:r>
      <w:r w:rsidR="00E3499B" w:rsidRPr="000B2B00">
        <w:rPr>
          <w:noProof/>
          <w:lang w:val="en-US"/>
        </w:rPr>
        <w:t>–</w:t>
      </w:r>
      <w:r w:rsidRPr="000B2B00">
        <w:rPr>
          <w:noProof/>
          <w:lang w:val="en-US"/>
        </w:rPr>
        <w:t>45.</w:t>
      </w:r>
    </w:p>
    <w:p w14:paraId="133D7B68" w14:textId="5DE3909B" w:rsidR="00A115F8" w:rsidRPr="00ED6652" w:rsidRDefault="00A115F8" w:rsidP="00CA707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  <w:lang w:val="en-US"/>
        </w:rPr>
      </w:pPr>
      <w:r w:rsidRPr="00284FC4">
        <w:rPr>
          <w:noProof/>
          <w:lang w:val="en-GB"/>
        </w:rPr>
        <w:t xml:space="preserve">Borrell Tena, F., Bosch Argilagós, J. &amp; Majó, T. 2015. Life and </w:t>
      </w:r>
      <w:r w:rsidR="00E3499B" w:rsidRPr="00284FC4">
        <w:rPr>
          <w:noProof/>
          <w:lang w:val="en-GB"/>
        </w:rPr>
        <w:t xml:space="preserve">Death </w:t>
      </w:r>
      <w:r w:rsidRPr="00284FC4">
        <w:rPr>
          <w:noProof/>
          <w:lang w:val="en-GB"/>
        </w:rPr>
        <w:t xml:space="preserve">in the Neolithic </w:t>
      </w:r>
      <w:r w:rsidR="00E3499B" w:rsidRPr="00284FC4">
        <w:rPr>
          <w:noProof/>
          <w:lang w:val="en-GB"/>
        </w:rPr>
        <w:t xml:space="preserve">Variscite Mines </w:t>
      </w:r>
      <w:r w:rsidRPr="00284FC4">
        <w:rPr>
          <w:noProof/>
          <w:lang w:val="en-GB"/>
        </w:rPr>
        <w:t xml:space="preserve">at Gavà (Barcelona, Spain). </w:t>
      </w:r>
      <w:r w:rsidRPr="00ED6652">
        <w:rPr>
          <w:i/>
          <w:iCs/>
          <w:noProof/>
          <w:lang w:val="en-US"/>
        </w:rPr>
        <w:t>Antiquity</w:t>
      </w:r>
      <w:r w:rsidRPr="00ED6652">
        <w:rPr>
          <w:noProof/>
          <w:lang w:val="en-US"/>
        </w:rPr>
        <w:t>, 89: 72</w:t>
      </w:r>
      <w:r w:rsidR="00E3499B" w:rsidRPr="00ED6652">
        <w:rPr>
          <w:noProof/>
          <w:lang w:val="en-US"/>
        </w:rPr>
        <w:t>–</w:t>
      </w:r>
      <w:r w:rsidRPr="00ED6652">
        <w:rPr>
          <w:noProof/>
          <w:lang w:val="en-US"/>
        </w:rPr>
        <w:t>90.</w:t>
      </w:r>
      <w:r w:rsidR="00CA707C" w:rsidRPr="00ED6652">
        <w:rPr>
          <w:noProof/>
          <w:lang w:val="en-US"/>
        </w:rPr>
        <w:t xml:space="preserve"> </w:t>
      </w:r>
      <w:hyperlink r:id="rId22" w:history="1">
        <w:r w:rsidR="00CA707C" w:rsidRPr="00ED6652">
          <w:rPr>
            <w:rStyle w:val="Hyperlink"/>
            <w:noProof/>
            <w:lang w:val="en-US"/>
          </w:rPr>
          <w:t>https://doi.org/10.15184/aqy.2014.30</w:t>
        </w:r>
      </w:hyperlink>
      <w:r w:rsidR="00CA707C" w:rsidRPr="00ED6652">
        <w:rPr>
          <w:noProof/>
          <w:lang w:val="en-US"/>
        </w:rPr>
        <w:t xml:space="preserve"> </w:t>
      </w:r>
    </w:p>
    <w:p w14:paraId="38B4073E" w14:textId="50CD40C1" w:rsidR="000C7A4A" w:rsidRPr="00284FC4" w:rsidRDefault="00705944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ED6652">
        <w:rPr>
          <w:noProof/>
          <w:lang w:val="en-US"/>
        </w:rPr>
        <w:t xml:space="preserve">Bosch, J. </w:t>
      </w:r>
      <w:r w:rsidR="00DE6C8C" w:rsidRPr="00ED6652">
        <w:rPr>
          <w:noProof/>
          <w:lang w:val="en-US"/>
        </w:rPr>
        <w:t>&amp;</w:t>
      </w:r>
      <w:r w:rsidR="008A3342" w:rsidRPr="00ED6652">
        <w:rPr>
          <w:noProof/>
          <w:lang w:val="en-US"/>
        </w:rPr>
        <w:t xml:space="preserve"> Borrell Tena, F. </w:t>
      </w:r>
      <w:r w:rsidR="00E3499B" w:rsidRPr="00ED6652">
        <w:rPr>
          <w:noProof/>
          <w:lang w:val="en-US"/>
        </w:rPr>
        <w:t xml:space="preserve">eds. </w:t>
      </w:r>
      <w:r w:rsidRPr="00ED6652">
        <w:rPr>
          <w:noProof/>
          <w:lang w:val="en-US"/>
        </w:rPr>
        <w:t>2009</w:t>
      </w:r>
      <w:r w:rsidR="008A3342" w:rsidRPr="00ED6652">
        <w:rPr>
          <w:noProof/>
          <w:lang w:val="en-US"/>
        </w:rPr>
        <w:t xml:space="preserve">. </w:t>
      </w:r>
      <w:r w:rsidRPr="00284FC4">
        <w:rPr>
          <w:i/>
          <w:iCs/>
          <w:noProof/>
        </w:rPr>
        <w:t>Intervencions arqueològiques a les Mines de Gavà (sector serra de les Ferreres). Anys 1998</w:t>
      </w:r>
      <w:r w:rsidR="00E3499B">
        <w:rPr>
          <w:i/>
          <w:iCs/>
          <w:noProof/>
        </w:rPr>
        <w:t>–</w:t>
      </w:r>
      <w:r w:rsidRPr="00284FC4">
        <w:rPr>
          <w:i/>
          <w:iCs/>
          <w:noProof/>
        </w:rPr>
        <w:t>2009</w:t>
      </w:r>
      <w:r w:rsidRPr="00284FC4">
        <w:rPr>
          <w:noProof/>
        </w:rPr>
        <w:t xml:space="preserve"> </w:t>
      </w:r>
      <w:r w:rsidR="00E3499B">
        <w:rPr>
          <w:noProof/>
        </w:rPr>
        <w:t>(</w:t>
      </w:r>
      <w:r w:rsidRPr="00D862C7">
        <w:rPr>
          <w:i/>
          <w:noProof/>
        </w:rPr>
        <w:t>Rubricatum</w:t>
      </w:r>
      <w:r w:rsidR="00E3499B">
        <w:rPr>
          <w:noProof/>
        </w:rPr>
        <w:t>,</w:t>
      </w:r>
      <w:r w:rsidRPr="00284FC4">
        <w:rPr>
          <w:noProof/>
        </w:rPr>
        <w:t xml:space="preserve"> 4</w:t>
      </w:r>
      <w:r w:rsidR="00E3499B">
        <w:rPr>
          <w:noProof/>
        </w:rPr>
        <w:t>)</w:t>
      </w:r>
      <w:r w:rsidRPr="00284FC4">
        <w:rPr>
          <w:noProof/>
        </w:rPr>
        <w:t>.</w:t>
      </w:r>
      <w:r w:rsidR="00E3499B" w:rsidRPr="00E3499B">
        <w:rPr>
          <w:i/>
        </w:rPr>
        <w:t xml:space="preserve"> </w:t>
      </w:r>
      <w:r w:rsidR="00E3499B">
        <w:t>Gavà: Institut Municipal de Gestió del Patrimoni Cultural i Natural.</w:t>
      </w:r>
    </w:p>
    <w:p w14:paraId="6D86B3C8" w14:textId="6CD3CE4C" w:rsidR="0054317E" w:rsidRPr="00284FC4" w:rsidRDefault="0054317E" w:rsidP="00CC6CCC">
      <w:pPr>
        <w:spacing w:line="360" w:lineRule="auto"/>
        <w:ind w:left="284" w:hanging="284"/>
        <w:jc w:val="left"/>
        <w:rPr>
          <w:b/>
          <w:i/>
        </w:rPr>
      </w:pPr>
      <w:r w:rsidRPr="00284FC4">
        <w:rPr>
          <w:b/>
          <w:i/>
        </w:rPr>
        <w:t>Algar do Barr</w:t>
      </w:r>
      <w:r w:rsidR="00A635B4">
        <w:rPr>
          <w:b/>
          <w:i/>
        </w:rPr>
        <w:t>ã</w:t>
      </w:r>
      <w:r w:rsidRPr="00284FC4">
        <w:rPr>
          <w:b/>
          <w:i/>
        </w:rPr>
        <w:t>o</w:t>
      </w:r>
    </w:p>
    <w:p w14:paraId="63ABECD3" w14:textId="149E1F24" w:rsidR="000C7A4A" w:rsidRPr="00284FC4" w:rsidRDefault="000C7A4A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rPr>
          <w:noProof/>
        </w:rPr>
        <w:t>Carvalho, A. F., Antunes</w:t>
      </w:r>
      <w:r w:rsidRPr="00284FC4">
        <w:rPr>
          <w:noProof/>
        </w:rPr>
        <w:t xml:space="preserve">-Ferreira, N. </w:t>
      </w:r>
      <w:r w:rsidR="00DE6C8C" w:rsidRPr="00284FC4">
        <w:rPr>
          <w:noProof/>
        </w:rPr>
        <w:t>&amp;</w:t>
      </w:r>
      <w:r w:rsidR="00285630" w:rsidRPr="00284FC4">
        <w:rPr>
          <w:noProof/>
        </w:rPr>
        <w:t xml:space="preserve"> </w:t>
      </w:r>
      <w:r w:rsidRPr="00284FC4">
        <w:rPr>
          <w:noProof/>
        </w:rPr>
        <w:t>Valente, M.J. 2003</w:t>
      </w:r>
      <w:r w:rsidR="008A3342" w:rsidRPr="00284FC4">
        <w:rPr>
          <w:noProof/>
        </w:rPr>
        <w:t xml:space="preserve">. </w:t>
      </w:r>
      <w:r w:rsidRPr="00284FC4">
        <w:rPr>
          <w:noProof/>
        </w:rPr>
        <w:t xml:space="preserve">A gruta-necrópole neolítica </w:t>
      </w:r>
      <w:r w:rsidRPr="00284FC4">
        <w:rPr>
          <w:noProof/>
        </w:rPr>
        <w:lastRenderedPageBreak/>
        <w:t>do Algar do Ba</w:t>
      </w:r>
      <w:r w:rsidRPr="00284FC4">
        <w:rPr>
          <w:noProof/>
        </w:rPr>
        <w:t>rr</w:t>
      </w:r>
      <w:r w:rsidR="00A635B4">
        <w:rPr>
          <w:noProof/>
        </w:rPr>
        <w:t>ã</w:t>
      </w:r>
      <w:r w:rsidRPr="00284FC4">
        <w:rPr>
          <w:noProof/>
        </w:rPr>
        <w:t>o (Monsanto, Alcanena)</w:t>
      </w:r>
      <w:r w:rsidR="00285630" w:rsidRPr="00284FC4">
        <w:rPr>
          <w:noProof/>
        </w:rPr>
        <w:t>.</w:t>
      </w:r>
      <w:r w:rsidRPr="00284FC4">
        <w:rPr>
          <w:noProof/>
        </w:rPr>
        <w:t xml:space="preserve"> </w:t>
      </w:r>
      <w:r w:rsidRPr="00284FC4">
        <w:rPr>
          <w:i/>
          <w:iCs/>
          <w:noProof/>
        </w:rPr>
        <w:t>Revista Portuguesa de Arqueologia</w:t>
      </w:r>
      <w:r w:rsidRPr="00284FC4">
        <w:rPr>
          <w:noProof/>
        </w:rPr>
        <w:t>, 6</w:t>
      </w:r>
      <w:r w:rsidR="008A3342" w:rsidRPr="00284FC4">
        <w:rPr>
          <w:noProof/>
        </w:rPr>
        <w:t xml:space="preserve">: </w:t>
      </w:r>
      <w:r w:rsidRPr="00284FC4">
        <w:rPr>
          <w:noProof/>
        </w:rPr>
        <w:t>101</w:t>
      </w:r>
      <w:r w:rsidR="00285630" w:rsidRPr="00284FC4">
        <w:rPr>
          <w:noProof/>
        </w:rPr>
        <w:t>–</w:t>
      </w:r>
      <w:r w:rsidRPr="00284FC4">
        <w:rPr>
          <w:noProof/>
        </w:rPr>
        <w:t>19.</w:t>
      </w:r>
    </w:p>
    <w:p w14:paraId="55A94D84" w14:textId="77777777" w:rsidR="0054317E" w:rsidRPr="00284FC4" w:rsidRDefault="0054317E" w:rsidP="00CC6CCC">
      <w:pPr>
        <w:spacing w:line="360" w:lineRule="auto"/>
        <w:ind w:left="284" w:hanging="284"/>
        <w:jc w:val="left"/>
        <w:rPr>
          <w:b/>
          <w:i/>
        </w:rPr>
      </w:pPr>
      <w:r w:rsidRPr="00284FC4">
        <w:rPr>
          <w:b/>
          <w:i/>
        </w:rPr>
        <w:t>La Tarayuela</w:t>
      </w:r>
    </w:p>
    <w:p w14:paraId="5B0FAC40" w14:textId="77F54655" w:rsidR="000C7A4A" w:rsidRPr="00284FC4" w:rsidRDefault="000C7A4A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rPr>
          <w:noProof/>
        </w:rPr>
        <w:t xml:space="preserve">Rojo Guerra, M.Á., Garrido Pena, R., García Martínez de Lagrán, Í., Morán Dauchez, G. </w:t>
      </w:r>
      <w:r w:rsidR="00DE6C8C" w:rsidRPr="00284FC4">
        <w:rPr>
          <w:noProof/>
        </w:rPr>
        <w:t>&amp;</w:t>
      </w:r>
      <w:r w:rsidR="008A3342" w:rsidRPr="00284FC4">
        <w:rPr>
          <w:noProof/>
        </w:rPr>
        <w:t xml:space="preserve"> Kunst, M. </w:t>
      </w:r>
      <w:r w:rsidRPr="00284FC4">
        <w:rPr>
          <w:noProof/>
        </w:rPr>
        <w:t>2005</w:t>
      </w:r>
      <w:r w:rsidR="008A3342" w:rsidRPr="00284FC4">
        <w:rPr>
          <w:noProof/>
        </w:rPr>
        <w:t xml:space="preserve">. </w:t>
      </w:r>
      <w:r w:rsidRPr="00284FC4">
        <w:rPr>
          <w:i/>
          <w:iCs/>
          <w:noProof/>
        </w:rPr>
        <w:t>Un desafío a la Eternidad: Tumbas monumentales del Valle de Ambrona (Soria, España)</w:t>
      </w:r>
      <w:r w:rsidRPr="00284FC4">
        <w:rPr>
          <w:noProof/>
        </w:rPr>
        <w:t xml:space="preserve"> </w:t>
      </w:r>
      <w:r w:rsidR="00373F3B">
        <w:rPr>
          <w:noProof/>
        </w:rPr>
        <w:t>(</w:t>
      </w:r>
      <w:r w:rsidRPr="00284FC4">
        <w:rPr>
          <w:noProof/>
        </w:rPr>
        <w:t>Arqueología en Castilla y León 14</w:t>
      </w:r>
      <w:r w:rsidR="00373F3B">
        <w:rPr>
          <w:noProof/>
        </w:rPr>
        <w:t>). Valladolid:</w:t>
      </w:r>
      <w:r w:rsidRPr="00284FC4">
        <w:rPr>
          <w:noProof/>
        </w:rPr>
        <w:t xml:space="preserve"> Consejería de Educación y Cultura de la Junta de Castilla y León.</w:t>
      </w:r>
    </w:p>
    <w:p w14:paraId="034FF14A" w14:textId="77777777" w:rsidR="004809E0" w:rsidRPr="00284FC4" w:rsidRDefault="0054317E" w:rsidP="00CC6CCC">
      <w:pPr>
        <w:spacing w:line="360" w:lineRule="auto"/>
        <w:ind w:left="284" w:hanging="284"/>
        <w:jc w:val="left"/>
        <w:rPr>
          <w:b/>
          <w:i/>
        </w:rPr>
      </w:pPr>
      <w:r w:rsidRPr="00284FC4">
        <w:rPr>
          <w:b/>
          <w:i/>
        </w:rPr>
        <w:t>Cova de les Agulles</w:t>
      </w:r>
    </w:p>
    <w:p w14:paraId="64450746" w14:textId="1EC1FABA" w:rsidR="00373F3B" w:rsidRPr="00284FC4" w:rsidRDefault="002C2FD0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rPr>
          <w:noProof/>
        </w:rPr>
        <w:t xml:space="preserve">Gómez i Bach, A., Tornero, C., Borrell Tena, F., Agustí i Farjas, B., Saña Seguí, M. </w:t>
      </w:r>
      <w:r w:rsidR="00DE6C8C" w:rsidRPr="00284FC4">
        <w:rPr>
          <w:noProof/>
        </w:rPr>
        <w:t>&amp;</w:t>
      </w:r>
      <w:r w:rsidRPr="00284FC4">
        <w:rPr>
          <w:noProof/>
        </w:rPr>
        <w:t xml:space="preserve"> Molist Montaña, M. 2008</w:t>
      </w:r>
      <w:r w:rsidR="008A3342" w:rsidRPr="00284FC4">
        <w:rPr>
          <w:noProof/>
        </w:rPr>
        <w:t xml:space="preserve">. </w:t>
      </w:r>
      <w:r w:rsidRPr="00284FC4">
        <w:rPr>
          <w:noProof/>
        </w:rPr>
        <w:t>Un ejemplo de cavidad sepulcral del neolítico final en la costa nordeste peninsular: la Cueva de las Agulles (Corbera de Llobregat, Baix Llobregat)</w:t>
      </w:r>
      <w:r w:rsidR="0056397F" w:rsidRPr="00284FC4">
        <w:rPr>
          <w:noProof/>
        </w:rPr>
        <w:t>.</w:t>
      </w:r>
      <w:r w:rsidRPr="00284FC4">
        <w:rPr>
          <w:noProof/>
        </w:rPr>
        <w:t xml:space="preserve"> </w:t>
      </w:r>
      <w:r w:rsidR="0056397F" w:rsidRPr="00284FC4">
        <w:rPr>
          <w:noProof/>
        </w:rPr>
        <w:t>I</w:t>
      </w:r>
      <w:r w:rsidRPr="00284FC4">
        <w:rPr>
          <w:noProof/>
        </w:rPr>
        <w:t>n</w:t>
      </w:r>
      <w:r w:rsidR="00460AC0" w:rsidRPr="00284FC4">
        <w:rPr>
          <w:noProof/>
        </w:rPr>
        <w:t>:</w:t>
      </w:r>
      <w:r w:rsidRPr="00284FC4">
        <w:rPr>
          <w:noProof/>
        </w:rPr>
        <w:t xml:space="preserve"> </w:t>
      </w:r>
      <w:hyperlink r:id="rId23" w:history="1">
        <w:r w:rsidR="00373F3B" w:rsidRPr="00284FC4">
          <w:rPr>
            <w:bdr w:val="none" w:sz="0" w:space="0" w:color="auto" w:frame="1"/>
            <w:lang w:eastAsia="en-GB"/>
          </w:rPr>
          <w:t>M.S. Hernández Pérez</w:t>
        </w:r>
      </w:hyperlink>
      <w:r w:rsidR="00373F3B" w:rsidRPr="00284FC4">
        <w:rPr>
          <w:bdr w:val="none" w:sz="0" w:space="0" w:color="auto" w:frame="1"/>
          <w:lang w:eastAsia="en-GB"/>
        </w:rPr>
        <w:t xml:space="preserve">, </w:t>
      </w:r>
      <w:hyperlink r:id="rId24" w:history="1">
        <w:r w:rsidR="00373F3B" w:rsidRPr="00284FC4">
          <w:rPr>
            <w:bdr w:val="none" w:sz="0" w:space="0" w:color="auto" w:frame="1"/>
            <w:lang w:eastAsia="en-GB"/>
          </w:rPr>
          <w:t>J.A. Soler Díaz</w:t>
        </w:r>
      </w:hyperlink>
      <w:r w:rsidR="00373F3B" w:rsidRPr="00284FC4">
        <w:rPr>
          <w:bdr w:val="none" w:sz="0" w:space="0" w:color="auto" w:frame="1"/>
          <w:lang w:eastAsia="en-GB"/>
        </w:rPr>
        <w:t xml:space="preserve"> &amp; </w:t>
      </w:r>
      <w:hyperlink r:id="rId25" w:history="1">
        <w:r w:rsidR="00373F3B" w:rsidRPr="00284FC4">
          <w:rPr>
            <w:bdr w:val="none" w:sz="0" w:space="0" w:color="auto" w:frame="1"/>
            <w:lang w:eastAsia="en-GB"/>
          </w:rPr>
          <w:t>J.A. López Padilla</w:t>
        </w:r>
      </w:hyperlink>
      <w:r w:rsidR="00373F3B" w:rsidRPr="00284FC4">
        <w:rPr>
          <w:bdr w:val="none" w:sz="0" w:space="0" w:color="auto" w:frame="1"/>
          <w:lang w:eastAsia="en-GB"/>
        </w:rPr>
        <w:t>, eds.</w:t>
      </w:r>
      <w:r w:rsidR="008162B9">
        <w:rPr>
          <w:bdr w:val="none" w:sz="0" w:space="0" w:color="auto" w:frame="1"/>
          <w:lang w:eastAsia="en-GB"/>
        </w:rPr>
        <w:t xml:space="preserve"> </w:t>
      </w:r>
      <w:r w:rsidRPr="00284FC4">
        <w:rPr>
          <w:i/>
          <w:iCs/>
          <w:noProof/>
        </w:rPr>
        <w:t>IV Congreso del Neolítico Peninsular</w:t>
      </w:r>
      <w:r w:rsidR="00A62303">
        <w:rPr>
          <w:i/>
          <w:iCs/>
          <w:noProof/>
        </w:rPr>
        <w:t xml:space="preserve"> </w:t>
      </w:r>
      <w:r w:rsidR="008162B9" w:rsidRPr="00284FC4">
        <w:rPr>
          <w:i/>
          <w:iCs/>
          <w:noProof/>
        </w:rPr>
        <w:t>(Alicante,</w:t>
      </w:r>
      <w:r w:rsidRPr="00284FC4">
        <w:rPr>
          <w:i/>
          <w:iCs/>
          <w:noProof/>
        </w:rPr>
        <w:t xml:space="preserve"> 27</w:t>
      </w:r>
      <w:r w:rsidR="008162B9">
        <w:rPr>
          <w:i/>
          <w:iCs/>
          <w:noProof/>
        </w:rPr>
        <w:t>–</w:t>
      </w:r>
      <w:r w:rsidRPr="00284FC4">
        <w:rPr>
          <w:i/>
          <w:iCs/>
          <w:noProof/>
        </w:rPr>
        <w:t>30 de noviembre de 2006</w:t>
      </w:r>
      <w:r w:rsidRPr="00284FC4">
        <w:rPr>
          <w:noProof/>
        </w:rPr>
        <w:t xml:space="preserve">. </w:t>
      </w:r>
      <w:r w:rsidR="008162B9" w:rsidRPr="00284FC4">
        <w:rPr>
          <w:iCs/>
          <w:noProof/>
        </w:rPr>
        <w:t>Alicante</w:t>
      </w:r>
      <w:r w:rsidR="008162B9">
        <w:rPr>
          <w:noProof/>
        </w:rPr>
        <w:t xml:space="preserve">: </w:t>
      </w:r>
      <w:r w:rsidRPr="00284FC4">
        <w:rPr>
          <w:noProof/>
        </w:rPr>
        <w:t>Museo Arqueológico de Alicante pp. 92</w:t>
      </w:r>
      <w:r w:rsidR="008162B9">
        <w:rPr>
          <w:noProof/>
        </w:rPr>
        <w:t>–</w:t>
      </w:r>
      <w:r w:rsidRPr="00284FC4">
        <w:rPr>
          <w:noProof/>
        </w:rPr>
        <w:t>97.</w:t>
      </w:r>
    </w:p>
    <w:p w14:paraId="682FD8CF" w14:textId="64BE1CAC" w:rsidR="004809E0" w:rsidRPr="00284FC4" w:rsidRDefault="002C2FD0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0B2B00">
        <w:rPr>
          <w:noProof/>
        </w:rPr>
        <w:t xml:space="preserve">Gómez i Bach, A., Tornero, C., Saña Seguí, M. </w:t>
      </w:r>
      <w:r w:rsidR="008162B9" w:rsidRPr="000B2B00">
        <w:rPr>
          <w:noProof/>
        </w:rPr>
        <w:t xml:space="preserve">&amp; </w:t>
      </w:r>
      <w:r w:rsidR="008A3342" w:rsidRPr="000B2B00">
        <w:rPr>
          <w:noProof/>
        </w:rPr>
        <w:t xml:space="preserve">Molist Montaña, M. </w:t>
      </w:r>
      <w:r w:rsidRPr="000B2B00">
        <w:rPr>
          <w:noProof/>
        </w:rPr>
        <w:t>2011</w:t>
      </w:r>
      <w:r w:rsidR="008A3342" w:rsidRPr="000B2B00">
        <w:rPr>
          <w:noProof/>
        </w:rPr>
        <w:t xml:space="preserve">. </w:t>
      </w:r>
      <w:r w:rsidRPr="00284FC4">
        <w:rPr>
          <w:noProof/>
        </w:rPr>
        <w:t xml:space="preserve">La Cova de les Agulles: un espai sepulcral entorn el III mil. cal. ane al Massís de l’Ordal. </w:t>
      </w:r>
      <w:r w:rsidR="0056397F" w:rsidRPr="00284FC4">
        <w:rPr>
          <w:noProof/>
        </w:rPr>
        <w:t>I</w:t>
      </w:r>
      <w:r w:rsidRPr="00284FC4">
        <w:rPr>
          <w:noProof/>
        </w:rPr>
        <w:t>n</w:t>
      </w:r>
      <w:r w:rsidR="00460AC0" w:rsidRPr="00284FC4">
        <w:rPr>
          <w:noProof/>
        </w:rPr>
        <w:t>:</w:t>
      </w:r>
      <w:r w:rsidRPr="00284FC4">
        <w:rPr>
          <w:noProof/>
        </w:rPr>
        <w:t xml:space="preserve"> </w:t>
      </w:r>
      <w:r w:rsidR="008162B9">
        <w:rPr>
          <w:noProof/>
        </w:rPr>
        <w:t xml:space="preserve">M. </w:t>
      </w:r>
      <w:r w:rsidRPr="00284FC4">
        <w:rPr>
          <w:noProof/>
        </w:rPr>
        <w:t xml:space="preserve">Blasco, M. Edo </w:t>
      </w:r>
      <w:r w:rsidR="00DE6C8C" w:rsidRPr="00284FC4">
        <w:rPr>
          <w:noProof/>
        </w:rPr>
        <w:t>&amp;</w:t>
      </w:r>
      <w:r w:rsidR="008A3342" w:rsidRPr="00284FC4">
        <w:rPr>
          <w:noProof/>
        </w:rPr>
        <w:t xml:space="preserve"> </w:t>
      </w:r>
      <w:r w:rsidR="008162B9">
        <w:rPr>
          <w:noProof/>
        </w:rPr>
        <w:t xml:space="preserve">M.J. </w:t>
      </w:r>
      <w:r w:rsidR="008A3342" w:rsidRPr="00284FC4">
        <w:rPr>
          <w:noProof/>
        </w:rPr>
        <w:t xml:space="preserve">Villalba, </w:t>
      </w:r>
      <w:r w:rsidRPr="00284FC4">
        <w:rPr>
          <w:noProof/>
        </w:rPr>
        <w:t xml:space="preserve">eds. </w:t>
      </w:r>
      <w:r w:rsidRPr="00284FC4">
        <w:rPr>
          <w:i/>
          <w:iCs/>
          <w:noProof/>
        </w:rPr>
        <w:t>La cova de can Sadurní i la prehistòria de Garraf. Recull de 30 anys d’investigacio.</w:t>
      </w:r>
      <w:r w:rsidR="00FC5A62">
        <w:rPr>
          <w:iCs/>
          <w:noProof/>
        </w:rPr>
        <w:t>Milan: EDAR</w:t>
      </w:r>
      <w:r w:rsidRPr="00284FC4">
        <w:rPr>
          <w:noProof/>
        </w:rPr>
        <w:t>, pp. 421</w:t>
      </w:r>
      <w:r w:rsidR="0031156B">
        <w:rPr>
          <w:noProof/>
        </w:rPr>
        <w:t>–</w:t>
      </w:r>
      <w:r w:rsidRPr="00284FC4">
        <w:rPr>
          <w:noProof/>
        </w:rPr>
        <w:t>28.</w:t>
      </w:r>
    </w:p>
    <w:p w14:paraId="0E9D7769" w14:textId="77777777" w:rsidR="004809E0" w:rsidRPr="00284FC4" w:rsidRDefault="0054317E" w:rsidP="00CC6CCC">
      <w:pPr>
        <w:spacing w:line="360" w:lineRule="auto"/>
        <w:ind w:left="284" w:hanging="284"/>
        <w:jc w:val="left"/>
        <w:rPr>
          <w:b/>
          <w:i/>
        </w:rPr>
      </w:pPr>
      <w:r w:rsidRPr="00284FC4">
        <w:rPr>
          <w:b/>
          <w:i/>
        </w:rPr>
        <w:t>Polideportivo de Martos</w:t>
      </w:r>
    </w:p>
    <w:p w14:paraId="49FAB470" w14:textId="48E7B0AE" w:rsidR="004809E0" w:rsidRPr="00284FC4" w:rsidRDefault="002C2FD0" w:rsidP="00CC6CCC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left"/>
        <w:rPr>
          <w:noProof/>
        </w:rPr>
      </w:pPr>
      <w:r w:rsidRPr="00284FC4">
        <w:rPr>
          <w:noProof/>
        </w:rPr>
        <w:t>Lizcano Prestel, R. 1999</w:t>
      </w:r>
      <w:r w:rsidR="008A3342" w:rsidRPr="00284FC4">
        <w:rPr>
          <w:noProof/>
        </w:rPr>
        <w:t>.</w:t>
      </w:r>
      <w:r w:rsidRPr="00284FC4">
        <w:rPr>
          <w:noProof/>
        </w:rPr>
        <w:t xml:space="preserve"> </w:t>
      </w:r>
      <w:r w:rsidRPr="00284FC4">
        <w:rPr>
          <w:i/>
          <w:iCs/>
          <w:noProof/>
        </w:rPr>
        <w:t>El polideportivo de Martos (Jaén): un yacimiento neolítico del IV milenio a.C. Nuevos datos para la reconstrucción del proceso histórico del Alto Guadalquivir</w:t>
      </w:r>
      <w:r w:rsidRPr="00284FC4">
        <w:rPr>
          <w:noProof/>
        </w:rPr>
        <w:t xml:space="preserve">. </w:t>
      </w:r>
      <w:r w:rsidR="0031156B">
        <w:rPr>
          <w:noProof/>
        </w:rPr>
        <w:t xml:space="preserve">Córdiba: </w:t>
      </w:r>
      <w:r w:rsidRPr="00284FC4">
        <w:rPr>
          <w:noProof/>
        </w:rPr>
        <w:t>Publicaciones Obra Social y Cultural CajaSur.</w:t>
      </w:r>
    </w:p>
    <w:p w14:paraId="31E8F67E" w14:textId="77777777" w:rsidR="009040B6" w:rsidRPr="008A3342" w:rsidRDefault="009040B6" w:rsidP="00642000">
      <w:pPr>
        <w:spacing w:line="360" w:lineRule="auto"/>
        <w:jc w:val="left"/>
        <w:rPr>
          <w:noProof/>
        </w:rPr>
      </w:pPr>
    </w:p>
    <w:p w14:paraId="51451664" w14:textId="77777777" w:rsidR="005107A8" w:rsidRPr="008A3342" w:rsidRDefault="005107A8" w:rsidP="000C7A4A">
      <w:pPr>
        <w:ind w:firstLine="567"/>
        <w:sectPr w:rsidR="005107A8" w:rsidRPr="008A3342" w:rsidSect="00A712E6">
          <w:pgSz w:w="11906" w:h="16838"/>
          <w:pgMar w:top="1418" w:right="1701" w:bottom="1418" w:left="1701" w:header="709" w:footer="709" w:gutter="0"/>
          <w:cols w:space="708"/>
          <w:docGrid w:linePitch="360"/>
        </w:sectPr>
      </w:pPr>
    </w:p>
    <w:p w14:paraId="2925EF2F" w14:textId="152F0869" w:rsidR="00F170B9" w:rsidRPr="00ED6652" w:rsidRDefault="00F170B9" w:rsidP="00F170B9">
      <w:pPr>
        <w:spacing w:line="360" w:lineRule="auto"/>
        <w:jc w:val="center"/>
        <w:rPr>
          <w:b/>
          <w:smallCaps/>
        </w:rPr>
      </w:pPr>
      <w:r w:rsidRPr="00ED6652">
        <w:rPr>
          <w:b/>
          <w:smallCaps/>
        </w:rPr>
        <w:lastRenderedPageBreak/>
        <w:t>Supplemen</w:t>
      </w:r>
      <w:bookmarkStart w:id="0" w:name="_GoBack"/>
      <w:bookmarkEnd w:id="0"/>
      <w:r w:rsidRPr="00ED6652">
        <w:rPr>
          <w:b/>
          <w:smallCaps/>
        </w:rPr>
        <w:t>tary Tables and Figures</w:t>
      </w:r>
    </w:p>
    <w:p w14:paraId="0800FE3C" w14:textId="77777777" w:rsidR="00F170B9" w:rsidRPr="00ED6652" w:rsidRDefault="00F170B9" w:rsidP="00886DD6">
      <w:pPr>
        <w:spacing w:line="360" w:lineRule="auto"/>
        <w:rPr>
          <w:b/>
          <w:i/>
        </w:rPr>
      </w:pPr>
    </w:p>
    <w:p w14:paraId="6278D344" w14:textId="70F527B3" w:rsidR="00B73F08" w:rsidRPr="009D0261" w:rsidRDefault="00B73F08" w:rsidP="00886DD6">
      <w:pPr>
        <w:spacing w:line="360" w:lineRule="auto"/>
        <w:rPr>
          <w:lang w:val="en-GB"/>
        </w:rPr>
      </w:pPr>
      <w:r w:rsidRPr="00D862C7">
        <w:rPr>
          <w:b/>
          <w:i/>
          <w:lang w:val="en-GB"/>
        </w:rPr>
        <w:t>Tabl</w:t>
      </w:r>
      <w:r w:rsidR="0056397F" w:rsidRPr="00D862C7">
        <w:rPr>
          <w:b/>
          <w:i/>
          <w:lang w:val="en-GB"/>
        </w:rPr>
        <w:t>e</w:t>
      </w:r>
      <w:r w:rsidRPr="00D862C7">
        <w:rPr>
          <w:b/>
          <w:i/>
          <w:lang w:val="en-GB"/>
        </w:rPr>
        <w:t xml:space="preserve"> 1</w:t>
      </w:r>
      <w:r w:rsidR="008F0A34">
        <w:rPr>
          <w:b/>
          <w:i/>
          <w:lang w:val="en-GB"/>
        </w:rPr>
        <w:t>.</w:t>
      </w:r>
      <w:r w:rsidRPr="009D0261">
        <w:rPr>
          <w:lang w:val="en-GB"/>
        </w:rPr>
        <w:t xml:space="preserve"> </w:t>
      </w:r>
      <w:r w:rsidR="008F0A34" w:rsidRPr="00BC0C39">
        <w:rPr>
          <w:i/>
          <w:lang w:val="en-GB"/>
        </w:rPr>
        <w:t>Individuals with presence of trauma</w:t>
      </w:r>
      <w:r w:rsidR="0019728D">
        <w:rPr>
          <w:i/>
          <w:lang w:val="en-GB"/>
        </w:rPr>
        <w:t>.</w:t>
      </w:r>
    </w:p>
    <w:tbl>
      <w:tblPr>
        <w:tblStyle w:val="PlainTable2"/>
        <w:tblW w:w="12246" w:type="dxa"/>
        <w:jc w:val="center"/>
        <w:tblLook w:val="04A0" w:firstRow="1" w:lastRow="0" w:firstColumn="1" w:lastColumn="0" w:noHBand="0" w:noVBand="1"/>
      </w:tblPr>
      <w:tblGrid>
        <w:gridCol w:w="2268"/>
        <w:gridCol w:w="1134"/>
        <w:gridCol w:w="1814"/>
        <w:gridCol w:w="1814"/>
        <w:gridCol w:w="1814"/>
        <w:gridCol w:w="3402"/>
      </w:tblGrid>
      <w:tr w:rsidR="00197B35" w:rsidRPr="009D0261" w14:paraId="2B1C7EAC" w14:textId="77777777" w:rsidTr="0030641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bottom w:val="single" w:sz="4" w:space="0" w:color="auto"/>
            </w:tcBorders>
            <w:vAlign w:val="center"/>
          </w:tcPr>
          <w:p w14:paraId="504DC8D8" w14:textId="77777777" w:rsidR="00197B35" w:rsidRPr="002F744C" w:rsidRDefault="00197B35" w:rsidP="005A3F39">
            <w:pPr>
              <w:jc w:val="left"/>
              <w:rPr>
                <w:bCs w:val="0"/>
                <w:sz w:val="20"/>
                <w:szCs w:val="20"/>
                <w:lang w:val="en-GB"/>
              </w:rPr>
            </w:pPr>
            <w:r w:rsidRPr="002F744C">
              <w:rPr>
                <w:bCs w:val="0"/>
                <w:sz w:val="20"/>
                <w:szCs w:val="20"/>
                <w:lang w:val="en-GB"/>
              </w:rPr>
              <w:t>ID Pub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531EEAF2" w14:textId="77777777" w:rsidR="00197B35" w:rsidRPr="002F744C" w:rsidRDefault="00197B35" w:rsidP="00306413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2F744C">
              <w:rPr>
                <w:sz w:val="20"/>
                <w:szCs w:val="20"/>
                <w:lang w:val="en-GB"/>
              </w:rPr>
              <w:t>Sex</w:t>
            </w:r>
          </w:p>
        </w:tc>
        <w:tc>
          <w:tcPr>
            <w:tcW w:w="1814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64283601" w14:textId="77777777" w:rsidR="00197B35" w:rsidRPr="002F744C" w:rsidRDefault="0056397F" w:rsidP="005A3F39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2F744C">
              <w:rPr>
                <w:sz w:val="20"/>
                <w:szCs w:val="20"/>
                <w:lang w:val="en-GB"/>
              </w:rPr>
              <w:t>Age</w:t>
            </w:r>
          </w:p>
        </w:tc>
        <w:tc>
          <w:tcPr>
            <w:tcW w:w="1814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75ACBA5F" w14:textId="77777777" w:rsidR="00197B35" w:rsidRPr="002F744C" w:rsidRDefault="0056397F" w:rsidP="005A3F39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2F744C">
              <w:rPr>
                <w:sz w:val="20"/>
                <w:szCs w:val="20"/>
                <w:lang w:val="en-GB"/>
              </w:rPr>
              <w:t>Site</w:t>
            </w:r>
          </w:p>
        </w:tc>
        <w:tc>
          <w:tcPr>
            <w:tcW w:w="1814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7E76D1EF" w14:textId="77777777" w:rsidR="00197B35" w:rsidRPr="002F744C" w:rsidRDefault="0056397F" w:rsidP="005A3F39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2F744C">
              <w:rPr>
                <w:sz w:val="20"/>
                <w:szCs w:val="20"/>
                <w:lang w:val="en-GB"/>
              </w:rPr>
              <w:t>Location</w:t>
            </w:r>
          </w:p>
        </w:tc>
        <w:tc>
          <w:tcPr>
            <w:tcW w:w="3402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2F60AEBE" w14:textId="77777777" w:rsidR="00197B35" w:rsidRPr="002F744C" w:rsidRDefault="00197B35" w:rsidP="005A3F39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2F744C">
              <w:rPr>
                <w:sz w:val="20"/>
                <w:szCs w:val="20"/>
                <w:lang w:val="en-GB"/>
              </w:rPr>
              <w:t>Referenc</w:t>
            </w:r>
            <w:r w:rsidR="0056397F" w:rsidRPr="002F744C">
              <w:rPr>
                <w:sz w:val="20"/>
                <w:szCs w:val="20"/>
                <w:lang w:val="en-GB"/>
              </w:rPr>
              <w:t>e</w:t>
            </w:r>
          </w:p>
        </w:tc>
      </w:tr>
      <w:tr w:rsidR="00197B35" w:rsidRPr="00ED6652" w14:paraId="2B50945D" w14:textId="77777777" w:rsidTr="003064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single" w:sz="4" w:space="0" w:color="auto"/>
              <w:bottom w:val="nil"/>
            </w:tcBorders>
            <w:vAlign w:val="center"/>
          </w:tcPr>
          <w:p w14:paraId="7F34698B" w14:textId="77777777" w:rsidR="00197B35" w:rsidRPr="002F744C" w:rsidRDefault="00197B35" w:rsidP="005A3F39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2F744C">
              <w:rPr>
                <w:b w:val="0"/>
                <w:color w:val="000000"/>
                <w:sz w:val="20"/>
                <w:szCs w:val="20"/>
                <w:lang w:val="en-GB"/>
              </w:rPr>
              <w:t>CCG-45 (I)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vAlign w:val="center"/>
            <w:hideMark/>
          </w:tcPr>
          <w:p w14:paraId="18C1EA44" w14:textId="77777777" w:rsidR="00197B35" w:rsidRPr="009D0261" w:rsidRDefault="00197B35" w:rsidP="0030641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6244F46A" w14:textId="77777777" w:rsidR="00197B35" w:rsidRPr="009D0261" w:rsidRDefault="00197B35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AD</w:t>
            </w: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0A616BD1" w14:textId="77777777" w:rsidR="00197B35" w:rsidRPr="009D0261" w:rsidRDefault="00197B35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Camí de Can Grau</w:t>
            </w:r>
          </w:p>
        </w:tc>
        <w:tc>
          <w:tcPr>
            <w:tcW w:w="1814" w:type="dxa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5671D437" w14:textId="77777777" w:rsidR="00197B35" w:rsidRPr="009D0261" w:rsidRDefault="00197B35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Radi</w:t>
            </w:r>
            <w:r w:rsidR="0056397F" w:rsidRPr="009D0261">
              <w:rPr>
                <w:sz w:val="20"/>
                <w:szCs w:val="20"/>
                <w:lang w:val="en-GB"/>
              </w:rPr>
              <w:t>us</w:t>
            </w:r>
          </w:p>
        </w:tc>
        <w:tc>
          <w:tcPr>
            <w:tcW w:w="3402" w:type="dxa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67E73106" w14:textId="5FD090AC" w:rsidR="00197B35" w:rsidRPr="009D0261" w:rsidRDefault="00197B35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 xml:space="preserve">Martí </w:t>
            </w:r>
            <w:r w:rsidR="00CB7406">
              <w:rPr>
                <w:noProof/>
                <w:sz w:val="20"/>
                <w:szCs w:val="20"/>
                <w:lang w:val="en-GB"/>
              </w:rPr>
              <w:t xml:space="preserve">i Rosell </w:t>
            </w:r>
            <w:r w:rsidRPr="009D0261">
              <w:rPr>
                <w:sz w:val="20"/>
                <w:szCs w:val="20"/>
                <w:lang w:val="en-GB"/>
              </w:rPr>
              <w:t>et al., 1997: 117</w:t>
            </w:r>
          </w:p>
        </w:tc>
      </w:tr>
      <w:tr w:rsidR="00197B35" w:rsidRPr="009D0261" w14:paraId="4E907C5B" w14:textId="77777777" w:rsidTr="00306413">
        <w:trPr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nil"/>
              <w:bottom w:val="nil"/>
            </w:tcBorders>
            <w:vAlign w:val="center"/>
          </w:tcPr>
          <w:p w14:paraId="4D587DD0" w14:textId="77777777" w:rsidR="00197B35" w:rsidRPr="002F744C" w:rsidRDefault="00197B35" w:rsidP="005A3F39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2F744C">
              <w:rPr>
                <w:b w:val="0"/>
                <w:color w:val="000000"/>
                <w:sz w:val="20"/>
                <w:szCs w:val="20"/>
                <w:lang w:val="en-GB"/>
              </w:rPr>
              <w:t>Ind. 1, min</w:t>
            </w:r>
            <w:r w:rsidR="0056397F" w:rsidRPr="002F744C">
              <w:rPr>
                <w:b w:val="0"/>
                <w:color w:val="000000"/>
                <w:sz w:val="20"/>
                <w:szCs w:val="20"/>
                <w:lang w:val="en-GB"/>
              </w:rPr>
              <w:t>e</w:t>
            </w:r>
            <w:r w:rsidRPr="002F744C">
              <w:rPr>
                <w:b w:val="0"/>
                <w:color w:val="000000"/>
                <w:sz w:val="20"/>
                <w:szCs w:val="20"/>
                <w:lang w:val="en-GB"/>
              </w:rPr>
              <w:t xml:space="preserve"> 84, </w:t>
            </w:r>
            <w:r w:rsidR="00460AC0" w:rsidRPr="002F744C">
              <w:rPr>
                <w:b w:val="0"/>
                <w:color w:val="000000"/>
                <w:sz w:val="20"/>
                <w:szCs w:val="20"/>
                <w:lang w:val="en-GB"/>
              </w:rPr>
              <w:t>level</w:t>
            </w:r>
            <w:r w:rsidRPr="002F744C">
              <w:rPr>
                <w:b w:val="0"/>
                <w:color w:val="000000"/>
                <w:sz w:val="20"/>
                <w:szCs w:val="20"/>
                <w:lang w:val="en-GB"/>
              </w:rPr>
              <w:t xml:space="preserve"> 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  <w:hideMark/>
          </w:tcPr>
          <w:p w14:paraId="56DF8015" w14:textId="77777777" w:rsidR="00197B35" w:rsidRPr="009D0261" w:rsidRDefault="00197B35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7419891" w14:textId="77777777" w:rsidR="00197B35" w:rsidRPr="009D0261" w:rsidRDefault="00197B35" w:rsidP="005A3F3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AD</w:t>
            </w:r>
          </w:p>
        </w:tc>
        <w:tc>
          <w:tcPr>
            <w:tcW w:w="1814" w:type="dxa"/>
            <w:vMerge w:val="restart"/>
            <w:tcBorders>
              <w:top w:val="nil"/>
              <w:bottom w:val="nil"/>
            </w:tcBorders>
            <w:noWrap/>
            <w:vAlign w:val="center"/>
            <w:hideMark/>
          </w:tcPr>
          <w:p w14:paraId="0A86E4F2" w14:textId="77777777" w:rsidR="00197B35" w:rsidRPr="009D0261" w:rsidRDefault="00197B35" w:rsidP="005A3F3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Minas de Gavá</w:t>
            </w: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409CB76" w14:textId="77777777" w:rsidR="00197B35" w:rsidRPr="009D0261" w:rsidRDefault="00197B35" w:rsidP="005A3F3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Frontal</w:t>
            </w:r>
          </w:p>
        </w:tc>
        <w:tc>
          <w:tcPr>
            <w:tcW w:w="340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6CF6CDF" w14:textId="77777777" w:rsidR="00197B35" w:rsidRPr="009D0261" w:rsidRDefault="00197B35" w:rsidP="005A3F3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Borrell et al., 2015: 83</w:t>
            </w:r>
          </w:p>
        </w:tc>
      </w:tr>
      <w:tr w:rsidR="00197B35" w:rsidRPr="009D0261" w14:paraId="22E17DE8" w14:textId="77777777" w:rsidTr="003064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nil"/>
              <w:bottom w:val="nil"/>
            </w:tcBorders>
            <w:vAlign w:val="center"/>
          </w:tcPr>
          <w:p w14:paraId="17FF84A1" w14:textId="77777777" w:rsidR="00197B35" w:rsidRPr="002F744C" w:rsidRDefault="00197B35" w:rsidP="005A3F39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2F744C">
              <w:rPr>
                <w:b w:val="0"/>
                <w:color w:val="000000"/>
                <w:sz w:val="20"/>
                <w:szCs w:val="20"/>
                <w:lang w:val="en-GB"/>
              </w:rPr>
              <w:t>Ind. 8, min</w:t>
            </w:r>
            <w:r w:rsidR="0056397F" w:rsidRPr="002F744C">
              <w:rPr>
                <w:b w:val="0"/>
                <w:color w:val="000000"/>
                <w:sz w:val="20"/>
                <w:szCs w:val="20"/>
                <w:lang w:val="en-GB"/>
              </w:rPr>
              <w:t>e</w:t>
            </w:r>
            <w:r w:rsidR="00460AC0" w:rsidRPr="002F744C">
              <w:rPr>
                <w:b w:val="0"/>
                <w:color w:val="000000"/>
                <w:sz w:val="20"/>
                <w:szCs w:val="20"/>
                <w:lang w:val="en-GB"/>
              </w:rPr>
              <w:t xml:space="preserve"> 28, lev</w:t>
            </w:r>
            <w:r w:rsidRPr="002F744C">
              <w:rPr>
                <w:b w:val="0"/>
                <w:color w:val="000000"/>
                <w:sz w:val="20"/>
                <w:szCs w:val="20"/>
                <w:lang w:val="en-GB"/>
              </w:rPr>
              <w:t>el IV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  <w:hideMark/>
          </w:tcPr>
          <w:p w14:paraId="408FD899" w14:textId="77777777" w:rsidR="00197B35" w:rsidRPr="009D0261" w:rsidRDefault="00197B35" w:rsidP="0030641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97543B1" w14:textId="09A4F3E6" w:rsidR="00197B35" w:rsidRPr="009D0261" w:rsidRDefault="00197B35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25</w:t>
            </w:r>
            <w:r w:rsidR="004A2E95">
              <w:rPr>
                <w:sz w:val="20"/>
                <w:szCs w:val="20"/>
                <w:lang w:val="en-GB"/>
              </w:rPr>
              <w:t>–</w:t>
            </w:r>
            <w:r w:rsidRPr="009D0261">
              <w:rPr>
                <w:sz w:val="20"/>
                <w:szCs w:val="20"/>
                <w:lang w:val="en-GB"/>
              </w:rPr>
              <w:t xml:space="preserve">30 </w:t>
            </w:r>
            <w:r w:rsidR="0056397F" w:rsidRPr="009D0261">
              <w:rPr>
                <w:sz w:val="20"/>
                <w:szCs w:val="20"/>
                <w:lang w:val="en-GB"/>
              </w:rPr>
              <w:t>or</w:t>
            </w:r>
            <w:r w:rsidRPr="009D0261">
              <w:rPr>
                <w:sz w:val="20"/>
                <w:szCs w:val="20"/>
                <w:lang w:val="en-GB"/>
              </w:rPr>
              <w:t xml:space="preserve"> 45</w:t>
            </w:r>
            <w:r w:rsidR="004A2E95">
              <w:rPr>
                <w:sz w:val="20"/>
                <w:szCs w:val="20"/>
                <w:lang w:val="en-GB"/>
              </w:rPr>
              <w:t>–</w:t>
            </w:r>
            <w:r w:rsidRPr="009D0261">
              <w:rPr>
                <w:sz w:val="20"/>
                <w:szCs w:val="20"/>
                <w:lang w:val="en-GB"/>
              </w:rPr>
              <w:t>60</w:t>
            </w:r>
          </w:p>
        </w:tc>
        <w:tc>
          <w:tcPr>
            <w:tcW w:w="1814" w:type="dxa"/>
            <w:vMerge/>
            <w:tcBorders>
              <w:top w:val="nil"/>
              <w:bottom w:val="nil"/>
            </w:tcBorders>
            <w:noWrap/>
            <w:vAlign w:val="center"/>
            <w:hideMark/>
          </w:tcPr>
          <w:p w14:paraId="52B2BC89" w14:textId="77777777" w:rsidR="00197B35" w:rsidRPr="009D0261" w:rsidRDefault="00197B35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DF7A871" w14:textId="77777777" w:rsidR="00197B35" w:rsidRPr="009D0261" w:rsidRDefault="0056397F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Ulna</w:t>
            </w:r>
          </w:p>
        </w:tc>
        <w:tc>
          <w:tcPr>
            <w:tcW w:w="340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105B445" w14:textId="77777777" w:rsidR="00197B35" w:rsidRPr="009D0261" w:rsidRDefault="00197B35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Villalba, 1999: 49</w:t>
            </w:r>
          </w:p>
        </w:tc>
      </w:tr>
      <w:tr w:rsidR="00197B35" w:rsidRPr="009D0261" w14:paraId="6B989D0B" w14:textId="77777777" w:rsidTr="00306413">
        <w:trPr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nil"/>
              <w:bottom w:val="nil"/>
            </w:tcBorders>
            <w:vAlign w:val="center"/>
          </w:tcPr>
          <w:p w14:paraId="3FA7E1A8" w14:textId="77777777" w:rsidR="00197B35" w:rsidRPr="002F744C" w:rsidRDefault="00197B35" w:rsidP="005A3F39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2F744C">
              <w:rPr>
                <w:b w:val="0"/>
                <w:color w:val="000000"/>
                <w:sz w:val="20"/>
                <w:szCs w:val="20"/>
                <w:lang w:val="en-GB"/>
              </w:rPr>
              <w:t>Ind. 10, min</w:t>
            </w:r>
            <w:r w:rsidR="0056397F" w:rsidRPr="002F744C">
              <w:rPr>
                <w:b w:val="0"/>
                <w:color w:val="000000"/>
                <w:sz w:val="20"/>
                <w:szCs w:val="20"/>
                <w:lang w:val="en-GB"/>
              </w:rPr>
              <w:t>e</w:t>
            </w:r>
            <w:r w:rsidR="00460AC0" w:rsidRPr="002F744C">
              <w:rPr>
                <w:b w:val="0"/>
                <w:color w:val="000000"/>
                <w:sz w:val="20"/>
                <w:szCs w:val="20"/>
                <w:lang w:val="en-GB"/>
              </w:rPr>
              <w:t xml:space="preserve"> 28, le</w:t>
            </w:r>
            <w:r w:rsidRPr="002F744C">
              <w:rPr>
                <w:b w:val="0"/>
                <w:color w:val="000000"/>
                <w:sz w:val="20"/>
                <w:szCs w:val="20"/>
                <w:lang w:val="en-GB"/>
              </w:rPr>
              <w:t>vel IV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  <w:hideMark/>
          </w:tcPr>
          <w:p w14:paraId="2688C299" w14:textId="77777777" w:rsidR="00197B35" w:rsidRPr="009D0261" w:rsidRDefault="00197B35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79E35E1" w14:textId="201DE9DE" w:rsidR="00197B35" w:rsidRPr="009D0261" w:rsidRDefault="00197B35" w:rsidP="005A3F3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25</w:t>
            </w:r>
            <w:r w:rsidR="004A2E95">
              <w:rPr>
                <w:sz w:val="20"/>
                <w:szCs w:val="20"/>
                <w:lang w:val="en-GB"/>
              </w:rPr>
              <w:t>–</w:t>
            </w:r>
            <w:r w:rsidRPr="009D0261">
              <w:rPr>
                <w:sz w:val="20"/>
                <w:szCs w:val="20"/>
                <w:lang w:val="en-GB"/>
              </w:rPr>
              <w:t>35, 24</w:t>
            </w:r>
            <w:r w:rsidR="004A2E95">
              <w:rPr>
                <w:sz w:val="20"/>
                <w:szCs w:val="20"/>
                <w:lang w:val="en-GB"/>
              </w:rPr>
              <w:t>–</w:t>
            </w:r>
            <w:r w:rsidRPr="009D0261">
              <w:rPr>
                <w:sz w:val="20"/>
                <w:szCs w:val="20"/>
                <w:lang w:val="en-GB"/>
              </w:rPr>
              <w:t xml:space="preserve">28 </w:t>
            </w:r>
            <w:r w:rsidR="0056397F" w:rsidRPr="009D0261">
              <w:rPr>
                <w:sz w:val="20"/>
                <w:szCs w:val="20"/>
                <w:lang w:val="en-GB"/>
              </w:rPr>
              <w:t>or</w:t>
            </w:r>
            <w:r w:rsidRPr="009D0261">
              <w:rPr>
                <w:sz w:val="20"/>
                <w:szCs w:val="20"/>
                <w:lang w:val="en-GB"/>
              </w:rPr>
              <w:t xml:space="preserve"> 30</w:t>
            </w:r>
          </w:p>
        </w:tc>
        <w:tc>
          <w:tcPr>
            <w:tcW w:w="1814" w:type="dxa"/>
            <w:vMerge/>
            <w:tcBorders>
              <w:top w:val="nil"/>
              <w:bottom w:val="nil"/>
            </w:tcBorders>
            <w:noWrap/>
            <w:vAlign w:val="center"/>
            <w:hideMark/>
          </w:tcPr>
          <w:p w14:paraId="3B85F1D3" w14:textId="77777777" w:rsidR="00197B35" w:rsidRPr="009D0261" w:rsidRDefault="00197B35" w:rsidP="005A3F3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C9AF383" w14:textId="77777777" w:rsidR="00197B35" w:rsidRPr="009D0261" w:rsidRDefault="0056397F" w:rsidP="005A3F3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asal bones</w:t>
            </w:r>
          </w:p>
        </w:tc>
        <w:tc>
          <w:tcPr>
            <w:tcW w:w="340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F7CA37B" w14:textId="77777777" w:rsidR="00197B35" w:rsidRPr="009D0261" w:rsidRDefault="00197B35" w:rsidP="005A3F3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Villalba, 1999: 49</w:t>
            </w:r>
          </w:p>
        </w:tc>
      </w:tr>
      <w:tr w:rsidR="00197B35" w:rsidRPr="00ED6652" w14:paraId="2DAE8E0E" w14:textId="77777777" w:rsidTr="003064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nil"/>
              <w:bottom w:val="nil"/>
            </w:tcBorders>
            <w:vAlign w:val="center"/>
          </w:tcPr>
          <w:p w14:paraId="58CD9679" w14:textId="77777777" w:rsidR="00197B35" w:rsidRPr="002F744C" w:rsidRDefault="00197B35" w:rsidP="005A3F39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2F744C">
              <w:rPr>
                <w:b w:val="0"/>
                <w:color w:val="000000"/>
                <w:sz w:val="20"/>
                <w:szCs w:val="20"/>
                <w:lang w:val="en-GB"/>
              </w:rPr>
              <w:t>CCG-1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  <w:hideMark/>
          </w:tcPr>
          <w:p w14:paraId="621273F3" w14:textId="77777777" w:rsidR="00197B35" w:rsidRPr="009D0261" w:rsidRDefault="00197B35" w:rsidP="0030641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8F722DE" w14:textId="36A1B63A" w:rsidR="00197B35" w:rsidRPr="009D0261" w:rsidRDefault="00AB2C1B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YA</w:t>
            </w:r>
            <w:r w:rsidR="00197B35" w:rsidRPr="009D0261">
              <w:rPr>
                <w:sz w:val="20"/>
                <w:szCs w:val="20"/>
                <w:lang w:val="en-GB"/>
              </w:rPr>
              <w:t xml:space="preserve"> (20</w:t>
            </w:r>
            <w:r w:rsidR="004A2E95">
              <w:rPr>
                <w:sz w:val="20"/>
                <w:szCs w:val="20"/>
                <w:lang w:val="en-GB"/>
              </w:rPr>
              <w:t>–</w:t>
            </w:r>
            <w:r w:rsidR="00197B35" w:rsidRPr="009D0261">
              <w:rPr>
                <w:sz w:val="20"/>
                <w:szCs w:val="20"/>
                <w:lang w:val="en-GB"/>
              </w:rPr>
              <w:t>25)</w:t>
            </w:r>
          </w:p>
        </w:tc>
        <w:tc>
          <w:tcPr>
            <w:tcW w:w="1814" w:type="dxa"/>
            <w:vMerge w:val="restart"/>
            <w:tcBorders>
              <w:top w:val="nil"/>
              <w:bottom w:val="nil"/>
            </w:tcBorders>
            <w:noWrap/>
            <w:vAlign w:val="center"/>
            <w:hideMark/>
          </w:tcPr>
          <w:p w14:paraId="3C018693" w14:textId="77777777" w:rsidR="00197B35" w:rsidRPr="009D0261" w:rsidRDefault="00197B35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Camí de Can Grau</w:t>
            </w: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1948CD9" w14:textId="77777777" w:rsidR="00197B35" w:rsidRPr="009D0261" w:rsidRDefault="00197B35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Tibia</w:t>
            </w:r>
          </w:p>
        </w:tc>
        <w:tc>
          <w:tcPr>
            <w:tcW w:w="340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AEC1355" w14:textId="7FD314C4" w:rsidR="00197B35" w:rsidRPr="009D0261" w:rsidRDefault="00197B35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 xml:space="preserve">Martí </w:t>
            </w:r>
            <w:r w:rsidR="00CB7406">
              <w:rPr>
                <w:noProof/>
                <w:sz w:val="20"/>
                <w:szCs w:val="20"/>
                <w:lang w:val="en-GB"/>
              </w:rPr>
              <w:t xml:space="preserve">i Rosell </w:t>
            </w:r>
            <w:r w:rsidRPr="009D0261">
              <w:rPr>
                <w:sz w:val="20"/>
                <w:szCs w:val="20"/>
                <w:lang w:val="en-GB"/>
              </w:rPr>
              <w:t>et al., 1997: 53</w:t>
            </w:r>
          </w:p>
        </w:tc>
      </w:tr>
      <w:tr w:rsidR="00197B35" w:rsidRPr="00ED6652" w14:paraId="316586BD" w14:textId="77777777" w:rsidTr="00306413">
        <w:trPr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nil"/>
              <w:bottom w:val="nil"/>
            </w:tcBorders>
            <w:vAlign w:val="center"/>
          </w:tcPr>
          <w:p w14:paraId="1C8C7153" w14:textId="77777777" w:rsidR="00197B35" w:rsidRPr="002F744C" w:rsidRDefault="00197B35" w:rsidP="005A3F39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2F744C">
              <w:rPr>
                <w:b w:val="0"/>
                <w:color w:val="000000"/>
                <w:sz w:val="20"/>
                <w:szCs w:val="20"/>
                <w:lang w:val="en-GB"/>
              </w:rPr>
              <w:t>CCG-8 (I)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  <w:hideMark/>
          </w:tcPr>
          <w:p w14:paraId="52E44682" w14:textId="77777777" w:rsidR="00197B35" w:rsidRPr="009D0261" w:rsidRDefault="00197B35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A71BC66" w14:textId="77777777" w:rsidR="00197B35" w:rsidRPr="009D0261" w:rsidRDefault="00197B35" w:rsidP="005A3F3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AD</w:t>
            </w:r>
          </w:p>
        </w:tc>
        <w:tc>
          <w:tcPr>
            <w:tcW w:w="1814" w:type="dxa"/>
            <w:vMerge/>
            <w:tcBorders>
              <w:top w:val="nil"/>
              <w:bottom w:val="nil"/>
            </w:tcBorders>
            <w:noWrap/>
            <w:vAlign w:val="center"/>
            <w:hideMark/>
          </w:tcPr>
          <w:p w14:paraId="1855605C" w14:textId="77777777" w:rsidR="00197B35" w:rsidRPr="009D0261" w:rsidRDefault="00197B35" w:rsidP="005A3F3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E5E71F4" w14:textId="77777777" w:rsidR="00197B35" w:rsidRPr="009D0261" w:rsidRDefault="0056397F" w:rsidP="005A3F3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Rib</w:t>
            </w:r>
          </w:p>
        </w:tc>
        <w:tc>
          <w:tcPr>
            <w:tcW w:w="340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84670E3" w14:textId="7E5E398F" w:rsidR="00197B35" w:rsidRPr="009D0261" w:rsidRDefault="00197B35" w:rsidP="005A3F3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 xml:space="preserve">Martí </w:t>
            </w:r>
            <w:r w:rsidR="00CB7406">
              <w:rPr>
                <w:noProof/>
                <w:sz w:val="20"/>
                <w:szCs w:val="20"/>
                <w:lang w:val="en-GB"/>
              </w:rPr>
              <w:t xml:space="preserve">i Rosell </w:t>
            </w:r>
            <w:r w:rsidRPr="009D0261">
              <w:rPr>
                <w:sz w:val="20"/>
                <w:szCs w:val="20"/>
                <w:lang w:val="en-GB"/>
              </w:rPr>
              <w:t>et al., 1997: 68</w:t>
            </w:r>
          </w:p>
        </w:tc>
      </w:tr>
      <w:tr w:rsidR="00197B35" w:rsidRPr="00ED6652" w14:paraId="46029271" w14:textId="77777777" w:rsidTr="003064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nil"/>
              <w:bottom w:val="nil"/>
            </w:tcBorders>
            <w:vAlign w:val="center"/>
          </w:tcPr>
          <w:p w14:paraId="1EEEC512" w14:textId="77777777" w:rsidR="00197B35" w:rsidRPr="002F744C" w:rsidRDefault="00197B35" w:rsidP="005A3F39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2F744C">
              <w:rPr>
                <w:b w:val="0"/>
                <w:color w:val="000000"/>
                <w:sz w:val="20"/>
                <w:szCs w:val="20"/>
                <w:lang w:val="en-GB"/>
              </w:rPr>
              <w:t>CCG-25 (I)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  <w:hideMark/>
          </w:tcPr>
          <w:p w14:paraId="490B1729" w14:textId="77777777" w:rsidR="00197B35" w:rsidRPr="009D0261" w:rsidRDefault="00197B35" w:rsidP="0030641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9844EA5" w14:textId="77777777" w:rsidR="00197B35" w:rsidRPr="009D0261" w:rsidRDefault="00197B35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AD</w:t>
            </w:r>
          </w:p>
        </w:tc>
        <w:tc>
          <w:tcPr>
            <w:tcW w:w="1814" w:type="dxa"/>
            <w:vMerge/>
            <w:tcBorders>
              <w:top w:val="nil"/>
              <w:bottom w:val="nil"/>
            </w:tcBorders>
            <w:noWrap/>
            <w:vAlign w:val="center"/>
            <w:hideMark/>
          </w:tcPr>
          <w:p w14:paraId="73C9E61B" w14:textId="77777777" w:rsidR="00197B35" w:rsidRPr="009D0261" w:rsidRDefault="00197B35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38D95AB" w14:textId="77777777" w:rsidR="00197B35" w:rsidRPr="009D0261" w:rsidRDefault="0056397F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Ulna</w:t>
            </w:r>
          </w:p>
        </w:tc>
        <w:tc>
          <w:tcPr>
            <w:tcW w:w="340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9B37E57" w14:textId="02833393" w:rsidR="00197B35" w:rsidRPr="009D0261" w:rsidRDefault="00197B35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 xml:space="preserve">Martí </w:t>
            </w:r>
            <w:r w:rsidR="00CB7406">
              <w:rPr>
                <w:noProof/>
                <w:sz w:val="20"/>
                <w:szCs w:val="20"/>
                <w:lang w:val="en-GB"/>
              </w:rPr>
              <w:t xml:space="preserve">i Rosell </w:t>
            </w:r>
            <w:r w:rsidRPr="009D0261">
              <w:rPr>
                <w:sz w:val="20"/>
                <w:szCs w:val="20"/>
                <w:lang w:val="en-GB"/>
              </w:rPr>
              <w:t>et al., 1997: 72</w:t>
            </w:r>
          </w:p>
        </w:tc>
      </w:tr>
      <w:tr w:rsidR="00197B35" w:rsidRPr="00ED6652" w14:paraId="6EEA70F9" w14:textId="77777777" w:rsidTr="00306413">
        <w:trPr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nil"/>
              <w:bottom w:val="nil"/>
            </w:tcBorders>
            <w:vAlign w:val="center"/>
          </w:tcPr>
          <w:p w14:paraId="6BB8D3C9" w14:textId="77777777" w:rsidR="00197B35" w:rsidRPr="002F744C" w:rsidRDefault="00197B35" w:rsidP="005A3F39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2F744C">
              <w:rPr>
                <w:b w:val="0"/>
                <w:color w:val="000000"/>
                <w:sz w:val="20"/>
                <w:szCs w:val="20"/>
                <w:lang w:val="en-GB"/>
              </w:rPr>
              <w:t>CCG-5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  <w:hideMark/>
          </w:tcPr>
          <w:p w14:paraId="2CA1C4F3" w14:textId="77777777" w:rsidR="00197B35" w:rsidRPr="009D0261" w:rsidRDefault="00197B35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50D6CBA" w14:textId="1164A999" w:rsidR="00197B35" w:rsidRPr="009D0261" w:rsidRDefault="00197B35" w:rsidP="005A3F3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AMA (36</w:t>
            </w:r>
            <w:r w:rsidR="004A2E95">
              <w:rPr>
                <w:sz w:val="20"/>
                <w:szCs w:val="20"/>
                <w:lang w:val="en-GB"/>
              </w:rPr>
              <w:t>–</w:t>
            </w:r>
            <w:r w:rsidRPr="009D0261">
              <w:rPr>
                <w:sz w:val="20"/>
                <w:szCs w:val="20"/>
                <w:lang w:val="en-GB"/>
              </w:rPr>
              <w:t>45)</w:t>
            </w:r>
          </w:p>
        </w:tc>
        <w:tc>
          <w:tcPr>
            <w:tcW w:w="1814" w:type="dxa"/>
            <w:vMerge/>
            <w:tcBorders>
              <w:top w:val="nil"/>
              <w:bottom w:val="nil"/>
            </w:tcBorders>
            <w:noWrap/>
            <w:vAlign w:val="center"/>
            <w:hideMark/>
          </w:tcPr>
          <w:p w14:paraId="7F10FC39" w14:textId="77777777" w:rsidR="00197B35" w:rsidRPr="009D0261" w:rsidRDefault="00197B35" w:rsidP="005A3F3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9A9230C" w14:textId="77777777" w:rsidR="00197B35" w:rsidRPr="009D0261" w:rsidRDefault="00197B35" w:rsidP="005A3F3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Radi</w:t>
            </w:r>
            <w:r w:rsidR="0056397F" w:rsidRPr="009D0261">
              <w:rPr>
                <w:sz w:val="20"/>
                <w:szCs w:val="20"/>
                <w:lang w:val="en-GB"/>
              </w:rPr>
              <w:t>us</w:t>
            </w:r>
          </w:p>
        </w:tc>
        <w:tc>
          <w:tcPr>
            <w:tcW w:w="340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8B26570" w14:textId="494955B1" w:rsidR="00197B35" w:rsidRPr="009D0261" w:rsidRDefault="00197B35" w:rsidP="005A3F3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 xml:space="preserve">Martí </w:t>
            </w:r>
            <w:r w:rsidR="00CB7406">
              <w:rPr>
                <w:noProof/>
                <w:sz w:val="20"/>
                <w:szCs w:val="20"/>
                <w:lang w:val="en-GB"/>
              </w:rPr>
              <w:t xml:space="preserve">i Rosell </w:t>
            </w:r>
            <w:r w:rsidRPr="009D0261">
              <w:rPr>
                <w:sz w:val="20"/>
                <w:szCs w:val="20"/>
                <w:lang w:val="en-GB"/>
              </w:rPr>
              <w:t>et al., 1997: 94</w:t>
            </w:r>
          </w:p>
        </w:tc>
      </w:tr>
      <w:tr w:rsidR="00197B35" w:rsidRPr="00ED6652" w14:paraId="28E66A2B" w14:textId="77777777" w:rsidTr="003064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nil"/>
              <w:bottom w:val="nil"/>
            </w:tcBorders>
            <w:vAlign w:val="center"/>
          </w:tcPr>
          <w:p w14:paraId="32FCE0E4" w14:textId="77777777" w:rsidR="00197B35" w:rsidRPr="002F744C" w:rsidRDefault="00197B35" w:rsidP="005A3F39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2F744C">
              <w:rPr>
                <w:b w:val="0"/>
                <w:color w:val="000000"/>
                <w:sz w:val="20"/>
                <w:szCs w:val="20"/>
                <w:lang w:val="en-GB"/>
              </w:rPr>
              <w:t>Rein 5 | Ind. 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  <w:hideMark/>
          </w:tcPr>
          <w:p w14:paraId="2A4C5BFA" w14:textId="77777777" w:rsidR="00197B35" w:rsidRPr="009D0261" w:rsidRDefault="00197B35" w:rsidP="0030641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E7154CB" w14:textId="5DCB102C" w:rsidR="00197B35" w:rsidRPr="009D0261" w:rsidRDefault="00197B35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16</w:t>
            </w:r>
            <w:r w:rsidR="004A2E95">
              <w:rPr>
                <w:sz w:val="20"/>
                <w:szCs w:val="20"/>
                <w:lang w:val="en-GB"/>
              </w:rPr>
              <w:t>–</w:t>
            </w:r>
            <w:r w:rsidRPr="009D0261">
              <w:rPr>
                <w:sz w:val="20"/>
                <w:szCs w:val="20"/>
                <w:lang w:val="en-GB"/>
              </w:rPr>
              <w:t>20</w:t>
            </w:r>
          </w:p>
        </w:tc>
        <w:tc>
          <w:tcPr>
            <w:tcW w:w="1814" w:type="dxa"/>
            <w:vMerge w:val="restart"/>
            <w:tcBorders>
              <w:top w:val="nil"/>
              <w:bottom w:val="nil"/>
            </w:tcBorders>
            <w:noWrap/>
            <w:vAlign w:val="center"/>
            <w:hideMark/>
          </w:tcPr>
          <w:p w14:paraId="6CCEDAD1" w14:textId="77777777" w:rsidR="00197B35" w:rsidRPr="009D0261" w:rsidRDefault="00197B35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6AD736B" w14:textId="77777777" w:rsidR="00197B35" w:rsidRPr="009D0261" w:rsidRDefault="0056397F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Rib</w:t>
            </w:r>
          </w:p>
        </w:tc>
        <w:tc>
          <w:tcPr>
            <w:tcW w:w="340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731B480" w14:textId="77777777" w:rsidR="00197B35" w:rsidRPr="009D0261" w:rsidRDefault="00197B35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Alt et al., 2016: S1_table</w:t>
            </w:r>
          </w:p>
        </w:tc>
      </w:tr>
      <w:tr w:rsidR="00197B35" w:rsidRPr="00ED6652" w14:paraId="69FF52C5" w14:textId="77777777" w:rsidTr="00306413">
        <w:trPr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nil"/>
              <w:bottom w:val="nil"/>
            </w:tcBorders>
            <w:vAlign w:val="center"/>
          </w:tcPr>
          <w:p w14:paraId="2A83BB08" w14:textId="77777777" w:rsidR="00197B35" w:rsidRPr="002F744C" w:rsidRDefault="00197B35" w:rsidP="005A3F39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2F744C">
              <w:rPr>
                <w:b w:val="0"/>
                <w:color w:val="000000"/>
                <w:sz w:val="20"/>
                <w:szCs w:val="20"/>
                <w:lang w:val="en-GB"/>
              </w:rPr>
              <w:t>Rein 30 | Inv. 38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  <w:hideMark/>
          </w:tcPr>
          <w:p w14:paraId="1AAAD95B" w14:textId="77777777" w:rsidR="00197B35" w:rsidRPr="009D0261" w:rsidRDefault="00197B35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7613B6C" w14:textId="74D89AF8" w:rsidR="00197B35" w:rsidRPr="009D0261" w:rsidRDefault="00197B35" w:rsidP="005A3F3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30</w:t>
            </w:r>
            <w:r w:rsidR="004A2E95">
              <w:rPr>
                <w:sz w:val="20"/>
                <w:szCs w:val="20"/>
                <w:lang w:val="en-GB"/>
              </w:rPr>
              <w:t>–</w:t>
            </w:r>
            <w:r w:rsidRPr="009D0261">
              <w:rPr>
                <w:sz w:val="20"/>
                <w:szCs w:val="20"/>
                <w:lang w:val="en-GB"/>
              </w:rPr>
              <w:t>50</w:t>
            </w:r>
          </w:p>
        </w:tc>
        <w:tc>
          <w:tcPr>
            <w:tcW w:w="1814" w:type="dxa"/>
            <w:vMerge/>
            <w:tcBorders>
              <w:top w:val="nil"/>
              <w:bottom w:val="nil"/>
            </w:tcBorders>
            <w:noWrap/>
            <w:vAlign w:val="center"/>
            <w:hideMark/>
          </w:tcPr>
          <w:p w14:paraId="58315D06" w14:textId="77777777" w:rsidR="00197B35" w:rsidRPr="009D0261" w:rsidRDefault="00197B35" w:rsidP="005A3F3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8CA9142" w14:textId="77777777" w:rsidR="00197B35" w:rsidRPr="009D0261" w:rsidRDefault="00197B35" w:rsidP="005A3F3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Parietal</w:t>
            </w:r>
          </w:p>
        </w:tc>
        <w:tc>
          <w:tcPr>
            <w:tcW w:w="340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E338844" w14:textId="77777777" w:rsidR="00197B35" w:rsidRPr="009D0261" w:rsidRDefault="00197B35" w:rsidP="005A3F3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Alt et al., 2016: S1_Table</w:t>
            </w:r>
          </w:p>
        </w:tc>
      </w:tr>
      <w:tr w:rsidR="00197B35" w:rsidRPr="009D0261" w14:paraId="67D81271" w14:textId="77777777" w:rsidTr="003064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nil"/>
              <w:bottom w:val="nil"/>
            </w:tcBorders>
            <w:vAlign w:val="center"/>
          </w:tcPr>
          <w:p w14:paraId="03174702" w14:textId="77777777" w:rsidR="00197B35" w:rsidRPr="002F744C" w:rsidRDefault="00197B35" w:rsidP="005A3F39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2F744C">
              <w:rPr>
                <w:b w:val="0"/>
                <w:color w:val="000000"/>
                <w:sz w:val="20"/>
                <w:szCs w:val="20"/>
                <w:lang w:val="en-GB"/>
              </w:rPr>
              <w:t>GE 310-563 | 761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  <w:hideMark/>
          </w:tcPr>
          <w:p w14:paraId="2F0BB95F" w14:textId="77777777" w:rsidR="00197B35" w:rsidRPr="009D0261" w:rsidRDefault="00197B35" w:rsidP="0030641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FD33A57" w14:textId="7C534126" w:rsidR="00197B35" w:rsidRPr="009D0261" w:rsidRDefault="00197B35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30</w:t>
            </w:r>
            <w:r w:rsidR="004A2E95">
              <w:rPr>
                <w:sz w:val="20"/>
                <w:szCs w:val="20"/>
                <w:lang w:val="en-GB"/>
              </w:rPr>
              <w:t>–</w:t>
            </w:r>
            <w:r w:rsidRPr="009D0261">
              <w:rPr>
                <w:sz w:val="20"/>
                <w:szCs w:val="20"/>
                <w:lang w:val="en-GB"/>
              </w:rPr>
              <w:t xml:space="preserve">35 </w:t>
            </w:r>
            <w:r w:rsidR="0056397F" w:rsidRPr="009D0261">
              <w:rPr>
                <w:sz w:val="20"/>
                <w:szCs w:val="20"/>
                <w:lang w:val="en-GB"/>
              </w:rPr>
              <w:t>or</w:t>
            </w:r>
            <w:r w:rsidRPr="009D0261">
              <w:rPr>
                <w:sz w:val="20"/>
                <w:szCs w:val="20"/>
                <w:lang w:val="en-GB"/>
              </w:rPr>
              <w:t xml:space="preserve"> 25</w:t>
            </w:r>
            <w:r w:rsidR="004A2E95">
              <w:rPr>
                <w:sz w:val="20"/>
                <w:szCs w:val="20"/>
                <w:lang w:val="en-GB"/>
              </w:rPr>
              <w:t>–</w:t>
            </w:r>
            <w:r w:rsidRPr="009D0261">
              <w:rPr>
                <w:sz w:val="20"/>
                <w:szCs w:val="20"/>
                <w:lang w:val="en-GB"/>
              </w:rPr>
              <w:t>35</w:t>
            </w: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57221BB" w14:textId="77777777" w:rsidR="00197B35" w:rsidRPr="009D0261" w:rsidRDefault="00197B35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Costamar</w:t>
            </w: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684BBCE" w14:textId="77777777" w:rsidR="00197B35" w:rsidRPr="009D0261" w:rsidRDefault="0056397F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Iliac crest</w:t>
            </w:r>
          </w:p>
        </w:tc>
        <w:tc>
          <w:tcPr>
            <w:tcW w:w="340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D25A281" w14:textId="7D0A6A90" w:rsidR="00197B35" w:rsidRPr="00DE6C8C" w:rsidRDefault="00197B35" w:rsidP="005A3F3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E6C8C">
              <w:rPr>
                <w:sz w:val="20"/>
                <w:szCs w:val="20"/>
              </w:rPr>
              <w:t xml:space="preserve">Polo Cerdá </w:t>
            </w:r>
            <w:r w:rsidR="004A2E95">
              <w:rPr>
                <w:sz w:val="20"/>
                <w:szCs w:val="20"/>
              </w:rPr>
              <w:t>&amp;</w:t>
            </w:r>
            <w:r w:rsidR="004A2E95" w:rsidRPr="00DE6C8C">
              <w:rPr>
                <w:sz w:val="20"/>
                <w:szCs w:val="20"/>
              </w:rPr>
              <w:t xml:space="preserve"> </w:t>
            </w:r>
            <w:r w:rsidRPr="00DE6C8C">
              <w:rPr>
                <w:sz w:val="20"/>
                <w:szCs w:val="20"/>
              </w:rPr>
              <w:t>García Prósper, 2009: 405</w:t>
            </w:r>
          </w:p>
        </w:tc>
      </w:tr>
      <w:tr w:rsidR="00197B35" w:rsidRPr="00ED6652" w14:paraId="4394B591" w14:textId="77777777" w:rsidTr="00306413">
        <w:trPr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nil"/>
              <w:bottom w:val="nil"/>
            </w:tcBorders>
            <w:vAlign w:val="center"/>
          </w:tcPr>
          <w:p w14:paraId="6748623F" w14:textId="20F74A70" w:rsidR="00197B35" w:rsidRPr="002F744C" w:rsidRDefault="00197B35" w:rsidP="005A3F39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2F744C">
              <w:rPr>
                <w:b w:val="0"/>
                <w:color w:val="000000"/>
                <w:sz w:val="20"/>
                <w:szCs w:val="20"/>
                <w:lang w:val="en-GB"/>
              </w:rPr>
              <w:t>Rein 22 | Inv. 2948</w:t>
            </w:r>
            <w:r w:rsidR="00C4004B"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2F744C">
              <w:rPr>
                <w:b w:val="0"/>
                <w:color w:val="000000"/>
                <w:sz w:val="20"/>
                <w:szCs w:val="20"/>
                <w:lang w:val="en-GB"/>
              </w:rPr>
              <w:t>5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  <w:hideMark/>
          </w:tcPr>
          <w:p w14:paraId="5EEE0BFD" w14:textId="77777777" w:rsidR="00197B35" w:rsidRPr="009D0261" w:rsidRDefault="0056397F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197B35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D4EC179" w14:textId="49EF7970" w:rsidR="00197B35" w:rsidRPr="009D0261" w:rsidRDefault="00197B35" w:rsidP="005A3F3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12</w:t>
            </w:r>
            <w:r w:rsidR="004A2E95">
              <w:rPr>
                <w:sz w:val="20"/>
                <w:szCs w:val="20"/>
                <w:lang w:val="en-GB"/>
              </w:rPr>
              <w:t>–</w:t>
            </w:r>
            <w:r w:rsidRPr="009D0261">
              <w:rPr>
                <w:sz w:val="20"/>
                <w:szCs w:val="20"/>
                <w:lang w:val="en-GB"/>
              </w:rPr>
              <w:t>14</w:t>
            </w: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16133A0" w14:textId="77777777" w:rsidR="00197B35" w:rsidRPr="009D0261" w:rsidRDefault="00197B35" w:rsidP="005A3F3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181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9062D90" w14:textId="77777777" w:rsidR="00197B35" w:rsidRPr="009D0261" w:rsidRDefault="0056397F" w:rsidP="005A3F3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Rib</w:t>
            </w:r>
          </w:p>
        </w:tc>
        <w:tc>
          <w:tcPr>
            <w:tcW w:w="340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D0E95C6" w14:textId="77777777" w:rsidR="00197B35" w:rsidRPr="009D0261" w:rsidRDefault="00197B35" w:rsidP="005A3F39">
            <w:pPr>
              <w:keepNext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Alt et al., 2016: S1_Table</w:t>
            </w:r>
          </w:p>
        </w:tc>
      </w:tr>
    </w:tbl>
    <w:p w14:paraId="3B065BBC" w14:textId="363A7E42" w:rsidR="008F52C9" w:rsidRPr="00032231" w:rsidRDefault="00705944" w:rsidP="00306413">
      <w:pPr>
        <w:pStyle w:val="Caption"/>
        <w:spacing w:before="120"/>
        <w:ind w:right="961"/>
        <w:rPr>
          <w:b w:val="0"/>
          <w:color w:val="auto"/>
          <w:sz w:val="24"/>
          <w:szCs w:val="24"/>
          <w:lang w:val="en-GB"/>
        </w:rPr>
      </w:pPr>
      <w:r w:rsidRPr="00114081">
        <w:rPr>
          <w:b w:val="0"/>
          <w:color w:val="auto"/>
          <w:sz w:val="24"/>
          <w:szCs w:val="24"/>
          <w:lang w:val="en-GB"/>
        </w:rPr>
        <w:t>ID Pub: individual according to publication; F: female; M/M?: male</w:t>
      </w:r>
      <w:r w:rsidRPr="008B58D3">
        <w:rPr>
          <w:b w:val="0"/>
          <w:color w:val="auto"/>
          <w:sz w:val="24"/>
          <w:szCs w:val="24"/>
          <w:lang w:val="en-GB"/>
        </w:rPr>
        <w:t xml:space="preserve"> or </w:t>
      </w:r>
      <w:r w:rsidR="00032231" w:rsidRPr="008B58D3">
        <w:rPr>
          <w:b w:val="0"/>
          <w:color w:val="auto"/>
          <w:sz w:val="24"/>
          <w:szCs w:val="24"/>
          <w:lang w:val="en-GB"/>
        </w:rPr>
        <w:t xml:space="preserve">probably </w:t>
      </w:r>
      <w:r w:rsidRPr="00032231">
        <w:rPr>
          <w:b w:val="0"/>
          <w:color w:val="auto"/>
          <w:sz w:val="24"/>
          <w:szCs w:val="24"/>
          <w:lang w:val="en-GB"/>
        </w:rPr>
        <w:t xml:space="preserve">male; UND: </w:t>
      </w:r>
      <w:r w:rsidR="00AB2C1B" w:rsidRPr="00032231">
        <w:rPr>
          <w:b w:val="0"/>
          <w:color w:val="auto"/>
          <w:sz w:val="24"/>
          <w:szCs w:val="24"/>
          <w:lang w:val="en-GB"/>
        </w:rPr>
        <w:t>un</w:t>
      </w:r>
      <w:r w:rsidRPr="00032231">
        <w:rPr>
          <w:b w:val="0"/>
          <w:color w:val="auto"/>
          <w:sz w:val="24"/>
          <w:szCs w:val="24"/>
          <w:lang w:val="en-GB"/>
        </w:rPr>
        <w:t>determin</w:t>
      </w:r>
      <w:r w:rsidR="00AB2C1B" w:rsidRPr="00032231">
        <w:rPr>
          <w:b w:val="0"/>
          <w:color w:val="auto"/>
          <w:sz w:val="24"/>
          <w:szCs w:val="24"/>
          <w:lang w:val="en-GB"/>
        </w:rPr>
        <w:t>e</w:t>
      </w:r>
      <w:r w:rsidRPr="00032231">
        <w:rPr>
          <w:b w:val="0"/>
          <w:color w:val="auto"/>
          <w:sz w:val="24"/>
          <w:szCs w:val="24"/>
          <w:lang w:val="en-GB"/>
        </w:rPr>
        <w:t xml:space="preserve">d; AD: adult; </w:t>
      </w:r>
      <w:r w:rsidR="00AB2C1B" w:rsidRPr="00032231">
        <w:rPr>
          <w:b w:val="0"/>
          <w:color w:val="auto"/>
          <w:sz w:val="24"/>
          <w:szCs w:val="24"/>
          <w:lang w:val="en-GB"/>
        </w:rPr>
        <w:t>YA</w:t>
      </w:r>
      <w:r w:rsidRPr="00032231">
        <w:rPr>
          <w:b w:val="0"/>
          <w:color w:val="auto"/>
          <w:sz w:val="24"/>
          <w:szCs w:val="24"/>
          <w:lang w:val="en-GB"/>
        </w:rPr>
        <w:t xml:space="preserve">: </w:t>
      </w:r>
      <w:r w:rsidR="00AB2C1B" w:rsidRPr="00032231">
        <w:rPr>
          <w:b w:val="0"/>
          <w:color w:val="auto"/>
          <w:sz w:val="24"/>
          <w:szCs w:val="24"/>
          <w:lang w:val="en-GB"/>
        </w:rPr>
        <w:t>young adult</w:t>
      </w:r>
      <w:r w:rsidRPr="00032231">
        <w:rPr>
          <w:b w:val="0"/>
          <w:color w:val="auto"/>
          <w:sz w:val="24"/>
          <w:szCs w:val="24"/>
          <w:lang w:val="en-GB"/>
        </w:rPr>
        <w:t>; AMA: adult ma</w:t>
      </w:r>
      <w:r w:rsidR="00AB2C1B" w:rsidRPr="00032231">
        <w:rPr>
          <w:b w:val="0"/>
          <w:color w:val="auto"/>
          <w:sz w:val="24"/>
          <w:szCs w:val="24"/>
          <w:lang w:val="en-GB"/>
        </w:rPr>
        <w:t>ture age.</w:t>
      </w:r>
    </w:p>
    <w:p w14:paraId="7DFA0FE3" w14:textId="77777777" w:rsidR="00DF193D" w:rsidRDefault="00DF193D">
      <w:pPr>
        <w:rPr>
          <w:b/>
          <w:i/>
          <w:lang w:val="en-GB"/>
        </w:rPr>
      </w:pPr>
    </w:p>
    <w:p w14:paraId="7F6684D4" w14:textId="77777777" w:rsidR="00F170B9" w:rsidRDefault="00F170B9">
      <w:pPr>
        <w:rPr>
          <w:b/>
          <w:i/>
          <w:lang w:val="en-GB"/>
        </w:rPr>
      </w:pPr>
      <w:r>
        <w:rPr>
          <w:b/>
          <w:i/>
          <w:lang w:val="en-GB"/>
        </w:rPr>
        <w:br w:type="page"/>
      </w:r>
    </w:p>
    <w:p w14:paraId="7D407A70" w14:textId="48625513" w:rsidR="00E64DF4" w:rsidRPr="009D0261" w:rsidRDefault="00B73F08" w:rsidP="004E2682">
      <w:pPr>
        <w:spacing w:line="360" w:lineRule="auto"/>
        <w:rPr>
          <w:lang w:val="en-GB"/>
        </w:rPr>
      </w:pPr>
      <w:r w:rsidRPr="00D862C7">
        <w:rPr>
          <w:b/>
          <w:i/>
          <w:lang w:val="en-GB"/>
        </w:rPr>
        <w:lastRenderedPageBreak/>
        <w:t>Tabl</w:t>
      </w:r>
      <w:r w:rsidR="009576A8" w:rsidRPr="00D862C7">
        <w:rPr>
          <w:b/>
          <w:i/>
          <w:lang w:val="en-GB"/>
        </w:rPr>
        <w:t>e</w:t>
      </w:r>
      <w:r w:rsidRPr="00D862C7">
        <w:rPr>
          <w:b/>
          <w:i/>
          <w:lang w:val="en-GB"/>
        </w:rPr>
        <w:t xml:space="preserve"> 2</w:t>
      </w:r>
      <w:r w:rsidR="008F0A34" w:rsidRPr="00D862C7">
        <w:rPr>
          <w:b/>
          <w:i/>
          <w:lang w:val="en-GB"/>
        </w:rPr>
        <w:t>.</w:t>
      </w:r>
      <w:r w:rsidR="008F0A34" w:rsidRPr="008F0A34">
        <w:rPr>
          <w:i/>
          <w:lang w:val="en-GB"/>
        </w:rPr>
        <w:t xml:space="preserve"> </w:t>
      </w:r>
      <w:r w:rsidR="008F0A34" w:rsidRPr="00BC0C39">
        <w:rPr>
          <w:i/>
          <w:lang w:val="en-GB"/>
        </w:rPr>
        <w:t>Individuals with occupational stress markers.</w:t>
      </w:r>
    </w:p>
    <w:tbl>
      <w:tblPr>
        <w:tblStyle w:val="PlainTable2"/>
        <w:tblW w:w="13026" w:type="dxa"/>
        <w:jc w:val="center"/>
        <w:tblLook w:val="04A0" w:firstRow="1" w:lastRow="0" w:firstColumn="1" w:lastColumn="0" w:noHBand="0" w:noVBand="1"/>
      </w:tblPr>
      <w:tblGrid>
        <w:gridCol w:w="1886"/>
        <w:gridCol w:w="1179"/>
        <w:gridCol w:w="1239"/>
        <w:gridCol w:w="1783"/>
        <w:gridCol w:w="2589"/>
        <w:gridCol w:w="2407"/>
        <w:gridCol w:w="1943"/>
      </w:tblGrid>
      <w:tr w:rsidR="00BB480D" w:rsidRPr="009D0261" w14:paraId="688345A4" w14:textId="77777777" w:rsidTr="00F170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6" w:type="dxa"/>
            <w:noWrap/>
            <w:vAlign w:val="center"/>
            <w:hideMark/>
          </w:tcPr>
          <w:p w14:paraId="2DA60802" w14:textId="77777777" w:rsidR="00BB480D" w:rsidRPr="002F744C" w:rsidRDefault="00BB480D" w:rsidP="00D862C7">
            <w:pPr>
              <w:jc w:val="left"/>
              <w:rPr>
                <w:sz w:val="20"/>
                <w:szCs w:val="20"/>
                <w:lang w:val="en-GB"/>
              </w:rPr>
            </w:pPr>
            <w:r w:rsidRPr="002F744C">
              <w:rPr>
                <w:sz w:val="20"/>
                <w:szCs w:val="20"/>
                <w:lang w:val="en-GB"/>
              </w:rPr>
              <w:t>ID Pub</w:t>
            </w:r>
          </w:p>
        </w:tc>
        <w:tc>
          <w:tcPr>
            <w:tcW w:w="1179" w:type="dxa"/>
            <w:noWrap/>
            <w:vAlign w:val="center"/>
            <w:hideMark/>
          </w:tcPr>
          <w:p w14:paraId="558E0F2A" w14:textId="77777777" w:rsidR="00BB480D" w:rsidRPr="002F744C" w:rsidRDefault="00BB480D" w:rsidP="00306413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2F744C">
              <w:rPr>
                <w:sz w:val="20"/>
                <w:szCs w:val="20"/>
                <w:lang w:val="en-GB"/>
              </w:rPr>
              <w:t>Sex</w:t>
            </w:r>
          </w:p>
        </w:tc>
        <w:tc>
          <w:tcPr>
            <w:tcW w:w="1239" w:type="dxa"/>
            <w:noWrap/>
            <w:vAlign w:val="center"/>
            <w:hideMark/>
          </w:tcPr>
          <w:p w14:paraId="45E8A150" w14:textId="77777777" w:rsidR="00BB480D" w:rsidRPr="002F744C" w:rsidRDefault="009576A8" w:rsidP="00306413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2F744C">
              <w:rPr>
                <w:sz w:val="20"/>
                <w:szCs w:val="20"/>
                <w:lang w:val="en-GB"/>
              </w:rPr>
              <w:t>Age</w:t>
            </w:r>
          </w:p>
        </w:tc>
        <w:tc>
          <w:tcPr>
            <w:tcW w:w="1783" w:type="dxa"/>
            <w:noWrap/>
            <w:vAlign w:val="center"/>
            <w:hideMark/>
          </w:tcPr>
          <w:p w14:paraId="088158DA" w14:textId="77777777" w:rsidR="00BB480D" w:rsidRPr="002F744C" w:rsidRDefault="009576A8" w:rsidP="00306413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2F744C">
              <w:rPr>
                <w:sz w:val="20"/>
                <w:szCs w:val="20"/>
                <w:lang w:val="en-GB"/>
              </w:rPr>
              <w:t>Site</w:t>
            </w:r>
          </w:p>
        </w:tc>
        <w:tc>
          <w:tcPr>
            <w:tcW w:w="258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653A4E0D" w14:textId="77777777" w:rsidR="00BB480D" w:rsidRPr="002F744C" w:rsidRDefault="009576A8" w:rsidP="00306413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2F744C">
              <w:rPr>
                <w:sz w:val="20"/>
                <w:szCs w:val="20"/>
                <w:lang w:val="en-GB"/>
              </w:rPr>
              <w:t>Marker</w:t>
            </w:r>
          </w:p>
        </w:tc>
        <w:tc>
          <w:tcPr>
            <w:tcW w:w="2407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08D14508" w14:textId="77777777" w:rsidR="00BB480D" w:rsidRPr="002F744C" w:rsidRDefault="00BB480D" w:rsidP="00306413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2F744C">
              <w:rPr>
                <w:sz w:val="20"/>
                <w:szCs w:val="20"/>
                <w:lang w:val="en-GB"/>
              </w:rPr>
              <w:t>Pos</w:t>
            </w:r>
            <w:r w:rsidR="009576A8" w:rsidRPr="002F744C">
              <w:rPr>
                <w:sz w:val="20"/>
                <w:szCs w:val="20"/>
                <w:lang w:val="en-GB"/>
              </w:rPr>
              <w:t>s</w:t>
            </w:r>
            <w:r w:rsidRPr="002F744C">
              <w:rPr>
                <w:sz w:val="20"/>
                <w:szCs w:val="20"/>
                <w:lang w:val="en-GB"/>
              </w:rPr>
              <w:t>ible activi</w:t>
            </w:r>
            <w:r w:rsidR="009576A8" w:rsidRPr="002F744C">
              <w:rPr>
                <w:sz w:val="20"/>
                <w:szCs w:val="20"/>
                <w:lang w:val="en-GB"/>
              </w:rPr>
              <w:t>ty</w:t>
            </w:r>
          </w:p>
        </w:tc>
        <w:tc>
          <w:tcPr>
            <w:tcW w:w="1943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5F52047E" w14:textId="77777777" w:rsidR="00BB480D" w:rsidRPr="002F744C" w:rsidRDefault="00BB480D" w:rsidP="00306413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2F744C">
              <w:rPr>
                <w:sz w:val="20"/>
                <w:szCs w:val="20"/>
                <w:lang w:val="en-GB"/>
              </w:rPr>
              <w:t>Referenc</w:t>
            </w:r>
            <w:r w:rsidR="009576A8" w:rsidRPr="002F744C">
              <w:rPr>
                <w:sz w:val="20"/>
                <w:szCs w:val="20"/>
                <w:lang w:val="en-GB"/>
              </w:rPr>
              <w:t>e</w:t>
            </w:r>
          </w:p>
        </w:tc>
      </w:tr>
      <w:tr w:rsidR="00BB480D" w:rsidRPr="001D3781" w14:paraId="713EC576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9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6" w:type="dxa"/>
            <w:vMerge w:val="restart"/>
            <w:vAlign w:val="center"/>
            <w:hideMark/>
          </w:tcPr>
          <w:p w14:paraId="0F1385B0" w14:textId="77777777" w:rsidR="00BB480D" w:rsidRPr="00C20007" w:rsidRDefault="00BB480D" w:rsidP="00D862C7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C20007">
              <w:rPr>
                <w:b w:val="0"/>
                <w:color w:val="000000"/>
                <w:sz w:val="20"/>
                <w:szCs w:val="20"/>
                <w:lang w:val="en-GB"/>
              </w:rPr>
              <w:t>Individu</w:t>
            </w:r>
            <w:r w:rsidR="00E647C5" w:rsidRPr="00C20007">
              <w:rPr>
                <w:b w:val="0"/>
                <w:color w:val="000000"/>
                <w:sz w:val="20"/>
                <w:szCs w:val="20"/>
                <w:lang w:val="en-GB"/>
              </w:rPr>
              <w:t>al</w:t>
            </w:r>
            <w:r w:rsidRPr="00C20007">
              <w:rPr>
                <w:b w:val="0"/>
                <w:color w:val="000000"/>
                <w:sz w:val="20"/>
                <w:szCs w:val="20"/>
                <w:lang w:val="en-GB"/>
              </w:rPr>
              <w:t xml:space="preserve"> 2</w:t>
            </w:r>
          </w:p>
        </w:tc>
        <w:tc>
          <w:tcPr>
            <w:tcW w:w="1179" w:type="dxa"/>
            <w:vMerge w:val="restart"/>
            <w:vAlign w:val="center"/>
            <w:hideMark/>
          </w:tcPr>
          <w:p w14:paraId="7AFC73FF" w14:textId="77777777" w:rsidR="00BB480D" w:rsidRPr="009D0261" w:rsidRDefault="00BB480D" w:rsidP="0030641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1239" w:type="dxa"/>
            <w:vMerge w:val="restart"/>
            <w:vAlign w:val="center"/>
            <w:hideMark/>
          </w:tcPr>
          <w:p w14:paraId="41FAED48" w14:textId="77777777" w:rsidR="00BB480D" w:rsidRPr="009D0261" w:rsidRDefault="00BB480D" w:rsidP="0030641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783" w:type="dxa"/>
            <w:vMerge w:val="restart"/>
            <w:vAlign w:val="center"/>
            <w:hideMark/>
          </w:tcPr>
          <w:p w14:paraId="526DAF82" w14:textId="77777777" w:rsidR="00BB480D" w:rsidRPr="009D0261" w:rsidRDefault="00BB480D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inas de Gavá: Ferreres</w:t>
            </w:r>
          </w:p>
        </w:tc>
        <w:tc>
          <w:tcPr>
            <w:tcW w:w="2589" w:type="dxa"/>
            <w:tcBorders>
              <w:top w:val="single" w:sz="4" w:space="0" w:color="auto"/>
              <w:bottom w:val="nil"/>
            </w:tcBorders>
            <w:vAlign w:val="center"/>
            <w:hideMark/>
          </w:tcPr>
          <w:p w14:paraId="54F2EB96" w14:textId="77777777" w:rsidR="00BB480D" w:rsidRPr="009D0261" w:rsidRDefault="00BC4FA7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Development of upper limbs muscles, specially the right one</w:t>
            </w:r>
          </w:p>
        </w:tc>
        <w:tc>
          <w:tcPr>
            <w:tcW w:w="2407" w:type="dxa"/>
            <w:tcBorders>
              <w:top w:val="single" w:sz="4" w:space="0" w:color="auto"/>
              <w:bottom w:val="nil"/>
            </w:tcBorders>
            <w:vAlign w:val="center"/>
            <w:hideMark/>
          </w:tcPr>
          <w:p w14:paraId="0644BFC6" w14:textId="77777777" w:rsidR="00BB480D" w:rsidRPr="009D0261" w:rsidRDefault="00E647C5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ining</w:t>
            </w:r>
          </w:p>
        </w:tc>
        <w:tc>
          <w:tcPr>
            <w:tcW w:w="1943" w:type="dxa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167DC016" w14:textId="0E8AEC3C" w:rsidR="00BB480D" w:rsidRPr="009D0261" w:rsidRDefault="000C37A9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>
              <w:rPr>
                <w:noProof/>
                <w:sz w:val="20"/>
                <w:szCs w:val="20"/>
                <w:lang w:val="en-GB"/>
              </w:rPr>
              <w:t xml:space="preserve">Borrell Tena </w:t>
            </w:r>
            <w:r w:rsidRPr="00D862C7">
              <w:rPr>
                <w:noProof/>
                <w:sz w:val="20"/>
                <w:szCs w:val="20"/>
                <w:lang w:val="en-GB"/>
              </w:rPr>
              <w:t>et al</w:t>
            </w:r>
            <w:r>
              <w:rPr>
                <w:i/>
                <w:noProof/>
                <w:sz w:val="20"/>
                <w:szCs w:val="20"/>
                <w:lang w:val="en-GB"/>
              </w:rPr>
              <w:t>.</w:t>
            </w:r>
            <w:r w:rsidR="00705944" w:rsidRPr="009D0261">
              <w:rPr>
                <w:noProof/>
                <w:sz w:val="20"/>
                <w:szCs w:val="20"/>
                <w:lang w:val="en-GB"/>
              </w:rPr>
              <w:t>, 2015: 84</w:t>
            </w:r>
          </w:p>
        </w:tc>
      </w:tr>
      <w:tr w:rsidR="00BB480D" w:rsidRPr="009D0261" w14:paraId="43F7BF07" w14:textId="77777777" w:rsidTr="00F170B9">
        <w:trPr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6" w:type="dxa"/>
            <w:vMerge/>
            <w:vAlign w:val="center"/>
            <w:hideMark/>
          </w:tcPr>
          <w:p w14:paraId="102A25EC" w14:textId="77777777" w:rsidR="00BB480D" w:rsidRPr="00C20007" w:rsidRDefault="00BB480D" w:rsidP="00D862C7">
            <w:pPr>
              <w:keepNext/>
              <w:keepLines/>
              <w:spacing w:before="200"/>
              <w:jc w:val="left"/>
              <w:outlineLvl w:val="1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179" w:type="dxa"/>
            <w:vMerge/>
            <w:vAlign w:val="center"/>
            <w:hideMark/>
          </w:tcPr>
          <w:p w14:paraId="3BFD917F" w14:textId="77777777" w:rsidR="00BB480D" w:rsidRPr="009D0261" w:rsidRDefault="00BB480D" w:rsidP="00306413">
            <w:pPr>
              <w:keepNext/>
              <w:keepLines/>
              <w:spacing w:before="200"/>
              <w:jc w:val="left"/>
              <w:outlineLvl w:val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39" w:type="dxa"/>
            <w:vMerge/>
            <w:vAlign w:val="center"/>
            <w:hideMark/>
          </w:tcPr>
          <w:p w14:paraId="09C388E9" w14:textId="77777777" w:rsidR="00BB480D" w:rsidRPr="009D0261" w:rsidRDefault="00BB480D" w:rsidP="00306413">
            <w:pPr>
              <w:keepNext/>
              <w:keepLines/>
              <w:spacing w:before="200"/>
              <w:jc w:val="left"/>
              <w:outlineLvl w:val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83" w:type="dxa"/>
            <w:vMerge/>
            <w:vAlign w:val="center"/>
            <w:hideMark/>
          </w:tcPr>
          <w:p w14:paraId="2D6808F8" w14:textId="77777777" w:rsidR="00BB480D" w:rsidRPr="009D0261" w:rsidRDefault="00BB480D" w:rsidP="00D862C7">
            <w:pPr>
              <w:keepNext/>
              <w:keepLines/>
              <w:spacing w:before="200"/>
              <w:jc w:val="left"/>
              <w:outlineLvl w:val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589" w:type="dxa"/>
            <w:tcBorders>
              <w:top w:val="nil"/>
              <w:bottom w:val="nil"/>
            </w:tcBorders>
            <w:vAlign w:val="center"/>
            <w:hideMark/>
          </w:tcPr>
          <w:p w14:paraId="0B2CE006" w14:textId="77777777" w:rsidR="00BB480D" w:rsidRPr="009D0261" w:rsidRDefault="00A43BD6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A43BD6">
              <w:rPr>
                <w:color w:val="000000"/>
                <w:sz w:val="20"/>
                <w:szCs w:val="20"/>
                <w:lang w:val="en-GB"/>
              </w:rPr>
              <w:t>Facet o</w:t>
            </w:r>
            <w:r w:rsidR="0030604F" w:rsidRPr="00A43BD6">
              <w:rPr>
                <w:color w:val="000000"/>
                <w:sz w:val="20"/>
                <w:szCs w:val="20"/>
                <w:lang w:val="en-GB"/>
              </w:rPr>
              <w:t>n the anterior face of the tibia</w:t>
            </w:r>
            <w:r w:rsidRPr="00A43BD6">
              <w:rPr>
                <w:color w:val="000000"/>
                <w:sz w:val="20"/>
                <w:szCs w:val="20"/>
                <w:lang w:val="en-GB"/>
              </w:rPr>
              <w:t>’s distal epiphysis</w:t>
            </w:r>
          </w:p>
        </w:tc>
        <w:tc>
          <w:tcPr>
            <w:tcW w:w="2407" w:type="dxa"/>
            <w:tcBorders>
              <w:top w:val="nil"/>
              <w:bottom w:val="nil"/>
            </w:tcBorders>
            <w:vAlign w:val="center"/>
            <w:hideMark/>
          </w:tcPr>
          <w:p w14:paraId="539AF60F" w14:textId="77777777" w:rsidR="00BB480D" w:rsidRPr="009D0261" w:rsidRDefault="00BC4FA7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Squatting position</w:t>
            </w:r>
          </w:p>
        </w:tc>
        <w:tc>
          <w:tcPr>
            <w:tcW w:w="194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ADE79E8" w14:textId="02956662" w:rsidR="00BB480D" w:rsidRPr="009D0261" w:rsidRDefault="00D76FD2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noProof/>
                <w:sz w:val="20"/>
                <w:szCs w:val="20"/>
                <w:lang w:val="en-GB"/>
              </w:rPr>
              <w:t xml:space="preserve">Casas </w:t>
            </w:r>
            <w:r w:rsidR="00712D30">
              <w:rPr>
                <w:noProof/>
                <w:sz w:val="20"/>
                <w:szCs w:val="20"/>
                <w:lang w:val="en-GB"/>
              </w:rPr>
              <w:t>&amp;</w:t>
            </w:r>
            <w:r w:rsidR="00712D30" w:rsidRPr="009D0261">
              <w:rPr>
                <w:noProof/>
                <w:sz w:val="20"/>
                <w:szCs w:val="20"/>
                <w:lang w:val="en-GB"/>
              </w:rPr>
              <w:t xml:space="preserve"> </w:t>
            </w:r>
            <w:r w:rsidRPr="009D0261">
              <w:rPr>
                <w:noProof/>
                <w:sz w:val="20"/>
                <w:szCs w:val="20"/>
                <w:lang w:val="en-GB"/>
              </w:rPr>
              <w:t>Majo, 2009: 218</w:t>
            </w:r>
          </w:p>
        </w:tc>
      </w:tr>
      <w:tr w:rsidR="00BB480D" w:rsidRPr="001D3781" w14:paraId="075D2560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6" w:type="dxa"/>
            <w:vMerge/>
            <w:tcBorders>
              <w:bottom w:val="nil"/>
            </w:tcBorders>
            <w:vAlign w:val="center"/>
            <w:hideMark/>
          </w:tcPr>
          <w:p w14:paraId="1268523A" w14:textId="77777777" w:rsidR="00BB480D" w:rsidRPr="00C20007" w:rsidRDefault="00BB480D" w:rsidP="00D862C7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179" w:type="dxa"/>
            <w:vMerge/>
            <w:tcBorders>
              <w:bottom w:val="nil"/>
            </w:tcBorders>
            <w:vAlign w:val="center"/>
            <w:hideMark/>
          </w:tcPr>
          <w:p w14:paraId="47273703" w14:textId="77777777" w:rsidR="00BB480D" w:rsidRPr="009D0261" w:rsidRDefault="00BB480D" w:rsidP="0030641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39" w:type="dxa"/>
            <w:vMerge/>
            <w:tcBorders>
              <w:bottom w:val="nil"/>
            </w:tcBorders>
            <w:vAlign w:val="center"/>
            <w:hideMark/>
          </w:tcPr>
          <w:p w14:paraId="467653EB" w14:textId="77777777" w:rsidR="00BB480D" w:rsidRPr="009D0261" w:rsidRDefault="00BB480D" w:rsidP="0030641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83" w:type="dxa"/>
            <w:vMerge/>
            <w:tcBorders>
              <w:bottom w:val="nil"/>
            </w:tcBorders>
            <w:vAlign w:val="center"/>
            <w:hideMark/>
          </w:tcPr>
          <w:p w14:paraId="447E3271" w14:textId="77777777" w:rsidR="00BB480D" w:rsidRPr="009D0261" w:rsidRDefault="00BB480D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589" w:type="dxa"/>
            <w:tcBorders>
              <w:top w:val="nil"/>
              <w:bottom w:val="nil"/>
            </w:tcBorders>
            <w:vAlign w:val="center"/>
            <w:hideMark/>
          </w:tcPr>
          <w:p w14:paraId="3861EB3F" w14:textId="77777777" w:rsidR="00BB480D" w:rsidRPr="009D0261" w:rsidRDefault="00705944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Strong muscles insertions in the neck</w:t>
            </w:r>
          </w:p>
        </w:tc>
        <w:tc>
          <w:tcPr>
            <w:tcW w:w="2407" w:type="dxa"/>
            <w:tcBorders>
              <w:top w:val="nil"/>
              <w:bottom w:val="nil"/>
            </w:tcBorders>
            <w:vAlign w:val="center"/>
            <w:hideMark/>
          </w:tcPr>
          <w:p w14:paraId="1F8AB3B2" w14:textId="77777777" w:rsidR="00BB480D" w:rsidRPr="009D0261" w:rsidRDefault="00A43BD6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A43BD6">
              <w:rPr>
                <w:color w:val="000000"/>
                <w:sz w:val="20"/>
                <w:szCs w:val="20"/>
                <w:lang w:val="en-GB"/>
              </w:rPr>
              <w:t>Heavy load transportation over the head</w:t>
            </w:r>
          </w:p>
        </w:tc>
        <w:tc>
          <w:tcPr>
            <w:tcW w:w="194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71C650B" w14:textId="77777777" w:rsidR="00BB480D" w:rsidRPr="009D0261" w:rsidRDefault="00705944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noProof/>
                <w:sz w:val="20"/>
                <w:szCs w:val="20"/>
                <w:lang w:val="en-GB"/>
              </w:rPr>
              <w:t>Borrell Tena</w:t>
            </w:r>
            <w:r w:rsidR="000C37A9">
              <w:rPr>
                <w:noProof/>
                <w:sz w:val="20"/>
                <w:szCs w:val="20"/>
                <w:lang w:val="en-GB"/>
              </w:rPr>
              <w:t xml:space="preserve"> </w:t>
            </w:r>
            <w:r w:rsidR="000C37A9" w:rsidRPr="00D862C7">
              <w:rPr>
                <w:noProof/>
                <w:sz w:val="20"/>
                <w:szCs w:val="20"/>
                <w:lang w:val="en-GB"/>
              </w:rPr>
              <w:t>et al</w:t>
            </w:r>
            <w:r w:rsidR="000C37A9">
              <w:rPr>
                <w:i/>
                <w:noProof/>
                <w:sz w:val="20"/>
                <w:szCs w:val="20"/>
                <w:lang w:val="en-GB"/>
              </w:rPr>
              <w:t>.</w:t>
            </w:r>
            <w:r w:rsidRPr="009D0261">
              <w:rPr>
                <w:noProof/>
                <w:sz w:val="20"/>
                <w:szCs w:val="20"/>
                <w:lang w:val="en-GB"/>
              </w:rPr>
              <w:t>, 2015: 84</w:t>
            </w:r>
          </w:p>
        </w:tc>
      </w:tr>
      <w:tr w:rsidR="00BB480D" w:rsidRPr="009D0261" w14:paraId="05BBB405" w14:textId="77777777" w:rsidTr="00F170B9">
        <w:trPr>
          <w:trHeight w:val="6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6" w:type="dxa"/>
            <w:tcBorders>
              <w:top w:val="nil"/>
              <w:bottom w:val="nil"/>
            </w:tcBorders>
            <w:vAlign w:val="center"/>
            <w:hideMark/>
          </w:tcPr>
          <w:p w14:paraId="1B6F8734" w14:textId="77777777" w:rsidR="00BB480D" w:rsidRPr="00C20007" w:rsidRDefault="00BB480D" w:rsidP="00D862C7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C20007">
              <w:rPr>
                <w:b w:val="0"/>
                <w:color w:val="000000"/>
                <w:sz w:val="20"/>
                <w:szCs w:val="20"/>
                <w:lang w:val="en-GB"/>
              </w:rPr>
              <w:t>Individu</w:t>
            </w:r>
            <w:r w:rsidR="00E647C5" w:rsidRPr="00C20007">
              <w:rPr>
                <w:b w:val="0"/>
                <w:color w:val="000000"/>
                <w:sz w:val="20"/>
                <w:szCs w:val="20"/>
                <w:lang w:val="en-GB"/>
              </w:rPr>
              <w:t>al</w:t>
            </w:r>
            <w:r w:rsidRPr="00C20007">
              <w:rPr>
                <w:b w:val="0"/>
                <w:color w:val="000000"/>
                <w:sz w:val="20"/>
                <w:szCs w:val="20"/>
                <w:lang w:val="en-GB"/>
              </w:rPr>
              <w:t xml:space="preserve"> 1</w:t>
            </w:r>
          </w:p>
        </w:tc>
        <w:tc>
          <w:tcPr>
            <w:tcW w:w="1179" w:type="dxa"/>
            <w:tcBorders>
              <w:top w:val="nil"/>
              <w:bottom w:val="nil"/>
            </w:tcBorders>
            <w:vAlign w:val="center"/>
            <w:hideMark/>
          </w:tcPr>
          <w:p w14:paraId="20A299A1" w14:textId="77777777" w:rsidR="00BB480D" w:rsidRPr="009D0261" w:rsidRDefault="00BB480D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1239" w:type="dxa"/>
            <w:tcBorders>
              <w:top w:val="nil"/>
              <w:bottom w:val="nil"/>
            </w:tcBorders>
            <w:vAlign w:val="center"/>
            <w:hideMark/>
          </w:tcPr>
          <w:p w14:paraId="18EC70C2" w14:textId="77777777" w:rsidR="00BB480D" w:rsidRPr="009D0261" w:rsidRDefault="00BB480D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S (&gt;45)</w:t>
            </w:r>
          </w:p>
        </w:tc>
        <w:tc>
          <w:tcPr>
            <w:tcW w:w="1783" w:type="dxa"/>
            <w:tcBorders>
              <w:top w:val="nil"/>
              <w:bottom w:val="nil"/>
            </w:tcBorders>
            <w:vAlign w:val="center"/>
            <w:hideMark/>
          </w:tcPr>
          <w:p w14:paraId="41AE8FF4" w14:textId="77777777" w:rsidR="00BB480D" w:rsidRPr="00DE6C8C" w:rsidRDefault="00BB480D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E6C8C">
              <w:rPr>
                <w:color w:val="000000"/>
                <w:sz w:val="20"/>
                <w:szCs w:val="20"/>
              </w:rPr>
              <w:t>Minas de Gavá: Can Tintorer</w:t>
            </w:r>
          </w:p>
        </w:tc>
        <w:tc>
          <w:tcPr>
            <w:tcW w:w="2589" w:type="dxa"/>
            <w:tcBorders>
              <w:top w:val="nil"/>
              <w:bottom w:val="nil"/>
            </w:tcBorders>
            <w:vAlign w:val="center"/>
            <w:hideMark/>
          </w:tcPr>
          <w:p w14:paraId="60D5566F" w14:textId="77777777" w:rsidR="00BB480D" w:rsidRPr="009D0261" w:rsidRDefault="00705944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Enthesopathy or bone deformation linked to an excess of activity in clavicles</w:t>
            </w:r>
          </w:p>
        </w:tc>
        <w:tc>
          <w:tcPr>
            <w:tcW w:w="2407" w:type="dxa"/>
            <w:tcBorders>
              <w:top w:val="nil"/>
              <w:bottom w:val="nil"/>
            </w:tcBorders>
            <w:vAlign w:val="center"/>
            <w:hideMark/>
          </w:tcPr>
          <w:p w14:paraId="7361D582" w14:textId="77777777" w:rsidR="00BB480D" w:rsidRPr="009D0261" w:rsidRDefault="00FB4C10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ot mentioned</w:t>
            </w:r>
          </w:p>
        </w:tc>
        <w:tc>
          <w:tcPr>
            <w:tcW w:w="194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B48DFBB" w14:textId="77777777" w:rsidR="00BB480D" w:rsidRPr="009D0261" w:rsidRDefault="00A8054A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fldChar w:fldCharType="begin" w:fldLock="1"/>
            </w:r>
            <w:r w:rsidR="005522ED" w:rsidRPr="009D0261">
              <w:rPr>
                <w:sz w:val="20"/>
                <w:szCs w:val="20"/>
                <w:lang w:val="en-GB"/>
              </w:rPr>
              <w:instrText>ADDIN CSL_CITATION { "citationItems" : [ { "id" : "ITEM-1", "itemData" : { "author" : [ { "dropping-particle" : "", "family" : "Villalba Ib\u00e1\u00f1ez", "given" : "Mar\u00eda Josefa", "non-dropping-particle" : "", "parse-names" : false, "suffix" : "" } ], "container-title" : "Revista d'Arqueologia de Ponent", "id" : "ITEM-1", "issued" : { "date-parts" : [ [ "1999" ] ] }, "page" : "41-73", "title" : "Las sepulturas neol\u00edticas del complejo minero de Can Tintorer y el modelo social de la poblaci\u00f3n minera", "type" : "article-journal", "volume" : "9" }, "uris" : [ "http://www.mendeley.com/documents/?uuid=72abc452-2335-40ca-a7cb-34d580526560" ] } ], "mendeley" : { "formattedCitation" : "(Villalba Ib\u00e1\u00f1ez, 1999)", "manualFormatting" : "Villalba Ib\u00e1\u00f1ez, 1999", "plainTextFormattedCitation" : "(Villalba Ib\u00e1\u00f1ez, 1999)", "previouslyFormattedCitation" : "(Villalba Ib\u00e1\u00f1ez, 1999)" }, "properties" : { "noteIndex" : 0 }, "schema" : "https://github.com/citation-style-language/schema/raw/master/csl-citation.json" }</w:instrText>
            </w:r>
            <w:r w:rsidRPr="009D0261">
              <w:rPr>
                <w:sz w:val="20"/>
                <w:szCs w:val="20"/>
                <w:lang w:val="en-GB"/>
              </w:rPr>
              <w:fldChar w:fldCharType="separate"/>
            </w:r>
            <w:r w:rsidR="005522ED" w:rsidRPr="009D0261">
              <w:rPr>
                <w:noProof/>
                <w:sz w:val="20"/>
                <w:szCs w:val="20"/>
                <w:lang w:val="en-GB"/>
              </w:rPr>
              <w:t>Villalba Ibáñez, 1999</w:t>
            </w:r>
            <w:r w:rsidRPr="009D0261">
              <w:rPr>
                <w:sz w:val="20"/>
                <w:szCs w:val="20"/>
                <w:lang w:val="en-GB"/>
              </w:rPr>
              <w:fldChar w:fldCharType="end"/>
            </w:r>
            <w:r w:rsidR="005522ED" w:rsidRPr="009D0261">
              <w:rPr>
                <w:sz w:val="20"/>
                <w:szCs w:val="20"/>
                <w:lang w:val="en-GB"/>
              </w:rPr>
              <w:t>: 84</w:t>
            </w:r>
          </w:p>
        </w:tc>
      </w:tr>
      <w:tr w:rsidR="00BB480D" w:rsidRPr="00ED6652" w14:paraId="7EF15119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6" w:type="dxa"/>
            <w:tcBorders>
              <w:top w:val="nil"/>
              <w:bottom w:val="nil"/>
            </w:tcBorders>
            <w:vAlign w:val="center"/>
            <w:hideMark/>
          </w:tcPr>
          <w:p w14:paraId="0CF5E84E" w14:textId="77777777" w:rsidR="00BB480D" w:rsidRPr="00C20007" w:rsidRDefault="00BB480D" w:rsidP="00D862C7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C20007">
              <w:rPr>
                <w:b w:val="0"/>
                <w:color w:val="000000"/>
                <w:sz w:val="20"/>
                <w:szCs w:val="20"/>
                <w:lang w:val="en-GB"/>
              </w:rPr>
              <w:t>CCG-5 (III)</w:t>
            </w:r>
          </w:p>
        </w:tc>
        <w:tc>
          <w:tcPr>
            <w:tcW w:w="1179" w:type="dxa"/>
            <w:tcBorders>
              <w:top w:val="nil"/>
              <w:bottom w:val="nil"/>
            </w:tcBorders>
            <w:vAlign w:val="center"/>
            <w:hideMark/>
          </w:tcPr>
          <w:p w14:paraId="50DDAC8F" w14:textId="77777777" w:rsidR="00BB480D" w:rsidRPr="009D0261" w:rsidRDefault="00BB480D" w:rsidP="0030641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1239" w:type="dxa"/>
            <w:tcBorders>
              <w:top w:val="nil"/>
              <w:bottom w:val="nil"/>
            </w:tcBorders>
            <w:vAlign w:val="center"/>
            <w:hideMark/>
          </w:tcPr>
          <w:p w14:paraId="6331DAF0" w14:textId="38857400" w:rsidR="00BB480D" w:rsidRPr="009D0261" w:rsidRDefault="00BB480D" w:rsidP="0030641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 w:rsidR="00376D64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1783" w:type="dxa"/>
            <w:tcBorders>
              <w:top w:val="nil"/>
              <w:bottom w:val="nil"/>
            </w:tcBorders>
            <w:vAlign w:val="center"/>
            <w:hideMark/>
          </w:tcPr>
          <w:p w14:paraId="0AA92619" w14:textId="77777777" w:rsidR="00BB480D" w:rsidRPr="009D0261" w:rsidRDefault="00BB480D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mí de Can Grau</w:t>
            </w:r>
          </w:p>
        </w:tc>
        <w:tc>
          <w:tcPr>
            <w:tcW w:w="2589" w:type="dxa"/>
            <w:tcBorders>
              <w:top w:val="nil"/>
              <w:bottom w:val="nil"/>
            </w:tcBorders>
            <w:vAlign w:val="center"/>
            <w:hideMark/>
          </w:tcPr>
          <w:p w14:paraId="162738B1" w14:textId="77777777" w:rsidR="00BB480D" w:rsidRPr="009D0261" w:rsidRDefault="00A43BD6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A43BD6">
              <w:rPr>
                <w:color w:val="000000"/>
                <w:sz w:val="20"/>
                <w:szCs w:val="20"/>
                <w:lang w:val="en-GB"/>
              </w:rPr>
              <w:t>Supplementary articulation facets in tibia and astragalus</w:t>
            </w:r>
          </w:p>
        </w:tc>
        <w:tc>
          <w:tcPr>
            <w:tcW w:w="2407" w:type="dxa"/>
            <w:tcBorders>
              <w:top w:val="nil"/>
              <w:bottom w:val="nil"/>
            </w:tcBorders>
            <w:vAlign w:val="center"/>
            <w:hideMark/>
          </w:tcPr>
          <w:p w14:paraId="79B6AD32" w14:textId="77777777" w:rsidR="00BB480D" w:rsidRPr="009D0261" w:rsidRDefault="00FB4C10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ot mentioned</w:t>
            </w:r>
          </w:p>
        </w:tc>
        <w:tc>
          <w:tcPr>
            <w:tcW w:w="194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01F61A1" w14:textId="77777777" w:rsidR="00BB480D" w:rsidRPr="009D0261" w:rsidRDefault="005522ED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noProof/>
                <w:sz w:val="20"/>
                <w:szCs w:val="20"/>
                <w:lang w:val="en-GB"/>
              </w:rPr>
              <w:t>Martí i Rosell</w:t>
            </w:r>
            <w:r w:rsidR="000C37A9">
              <w:rPr>
                <w:noProof/>
                <w:sz w:val="20"/>
                <w:szCs w:val="20"/>
                <w:lang w:val="en-GB"/>
              </w:rPr>
              <w:t xml:space="preserve"> </w:t>
            </w:r>
            <w:r w:rsidR="000C37A9" w:rsidRPr="00D862C7">
              <w:rPr>
                <w:noProof/>
                <w:sz w:val="20"/>
                <w:szCs w:val="20"/>
                <w:lang w:val="en-GB"/>
              </w:rPr>
              <w:t>et al</w:t>
            </w:r>
            <w:r w:rsidR="00376D64" w:rsidRPr="00D862C7">
              <w:rPr>
                <w:noProof/>
                <w:sz w:val="20"/>
                <w:szCs w:val="20"/>
                <w:lang w:val="en-GB"/>
              </w:rPr>
              <w:t>.</w:t>
            </w:r>
            <w:r w:rsidRPr="00114081">
              <w:rPr>
                <w:noProof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sz w:val="20"/>
                <w:szCs w:val="20"/>
                <w:lang w:val="en-GB"/>
              </w:rPr>
              <w:t xml:space="preserve"> 1997: 44</w:t>
            </w:r>
          </w:p>
        </w:tc>
      </w:tr>
      <w:tr w:rsidR="00BB480D" w:rsidRPr="009D0261" w14:paraId="359AA7EF" w14:textId="77777777" w:rsidTr="00F170B9">
        <w:trPr>
          <w:trHeight w:val="6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6" w:type="dxa"/>
            <w:tcBorders>
              <w:top w:val="nil"/>
              <w:bottom w:val="nil"/>
            </w:tcBorders>
            <w:vAlign w:val="center"/>
            <w:hideMark/>
          </w:tcPr>
          <w:p w14:paraId="0AC136C7" w14:textId="77777777" w:rsidR="00BB480D" w:rsidRPr="00C20007" w:rsidRDefault="00BB480D" w:rsidP="00D862C7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C20007">
              <w:rPr>
                <w:b w:val="0"/>
                <w:color w:val="000000"/>
                <w:sz w:val="20"/>
                <w:szCs w:val="20"/>
                <w:lang w:val="en-GB"/>
              </w:rPr>
              <w:t>19 (H1663)</w:t>
            </w:r>
          </w:p>
        </w:tc>
        <w:tc>
          <w:tcPr>
            <w:tcW w:w="1179" w:type="dxa"/>
            <w:tcBorders>
              <w:top w:val="nil"/>
              <w:bottom w:val="nil"/>
            </w:tcBorders>
            <w:vAlign w:val="center"/>
            <w:hideMark/>
          </w:tcPr>
          <w:p w14:paraId="315F2C29" w14:textId="77777777" w:rsidR="00BB480D" w:rsidRPr="009D0261" w:rsidRDefault="00BB480D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1239" w:type="dxa"/>
            <w:tcBorders>
              <w:top w:val="nil"/>
              <w:bottom w:val="nil"/>
            </w:tcBorders>
            <w:vAlign w:val="center"/>
            <w:hideMark/>
          </w:tcPr>
          <w:p w14:paraId="2B2DFFC1" w14:textId="77777777" w:rsidR="00BB480D" w:rsidRPr="009D0261" w:rsidRDefault="00BB480D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783" w:type="dxa"/>
            <w:tcBorders>
              <w:top w:val="nil"/>
              <w:bottom w:val="nil"/>
            </w:tcBorders>
            <w:vAlign w:val="center"/>
            <w:hideMark/>
          </w:tcPr>
          <w:p w14:paraId="1EB9674E" w14:textId="77777777" w:rsidR="00BB480D" w:rsidRPr="009D0261" w:rsidRDefault="00BB480D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La Sima</w:t>
            </w:r>
          </w:p>
        </w:tc>
        <w:tc>
          <w:tcPr>
            <w:tcW w:w="2589" w:type="dxa"/>
            <w:tcBorders>
              <w:top w:val="nil"/>
              <w:bottom w:val="nil"/>
            </w:tcBorders>
            <w:vAlign w:val="center"/>
            <w:hideMark/>
          </w:tcPr>
          <w:p w14:paraId="49BCED28" w14:textId="77777777" w:rsidR="00BB480D" w:rsidRPr="009D0261" w:rsidRDefault="00705944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Strong muscles insertions in left femur</w:t>
            </w:r>
          </w:p>
        </w:tc>
        <w:tc>
          <w:tcPr>
            <w:tcW w:w="2407" w:type="dxa"/>
            <w:tcBorders>
              <w:top w:val="nil"/>
              <w:bottom w:val="nil"/>
            </w:tcBorders>
            <w:vAlign w:val="center"/>
            <w:hideMark/>
          </w:tcPr>
          <w:p w14:paraId="6FE2FEDB" w14:textId="77777777" w:rsidR="00BB480D" w:rsidRPr="009D0261" w:rsidRDefault="009B5E2B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ot mentioned</w:t>
            </w:r>
          </w:p>
        </w:tc>
        <w:tc>
          <w:tcPr>
            <w:tcW w:w="194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25803E7" w14:textId="77777777" w:rsidR="00BB480D" w:rsidRPr="009D0261" w:rsidRDefault="000C37A9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>
              <w:rPr>
                <w:noProof/>
                <w:sz w:val="20"/>
                <w:szCs w:val="20"/>
                <w:lang w:val="en-GB"/>
              </w:rPr>
              <w:t xml:space="preserve">Nicklisch </w:t>
            </w:r>
            <w:r w:rsidRPr="00D862C7">
              <w:rPr>
                <w:noProof/>
                <w:sz w:val="20"/>
                <w:szCs w:val="20"/>
                <w:lang w:val="en-GB"/>
              </w:rPr>
              <w:t>et al</w:t>
            </w:r>
            <w:r>
              <w:rPr>
                <w:i/>
                <w:noProof/>
                <w:sz w:val="20"/>
                <w:szCs w:val="20"/>
                <w:lang w:val="en-GB"/>
              </w:rPr>
              <w:t>.</w:t>
            </w:r>
            <w:r w:rsidRPr="009D0261">
              <w:rPr>
                <w:noProof/>
                <w:sz w:val="20"/>
                <w:szCs w:val="20"/>
                <w:lang w:val="en-GB"/>
              </w:rPr>
              <w:t>,</w:t>
            </w:r>
            <w:r w:rsidR="00376D64">
              <w:rPr>
                <w:noProof/>
                <w:sz w:val="20"/>
                <w:szCs w:val="20"/>
                <w:lang w:val="en-GB"/>
              </w:rPr>
              <w:t xml:space="preserve"> </w:t>
            </w:r>
            <w:r w:rsidR="00BD285D" w:rsidRPr="009D0261">
              <w:rPr>
                <w:noProof/>
                <w:sz w:val="20"/>
                <w:szCs w:val="20"/>
                <w:lang w:val="en-GB"/>
              </w:rPr>
              <w:t>2005: 332</w:t>
            </w:r>
          </w:p>
        </w:tc>
      </w:tr>
      <w:tr w:rsidR="00BB480D" w:rsidRPr="000C37A9" w14:paraId="7121856C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6" w:type="dxa"/>
            <w:tcBorders>
              <w:top w:val="nil"/>
              <w:bottom w:val="nil"/>
            </w:tcBorders>
            <w:vAlign w:val="center"/>
            <w:hideMark/>
          </w:tcPr>
          <w:p w14:paraId="09294EC6" w14:textId="77777777" w:rsidR="00BB480D" w:rsidRPr="00C20007" w:rsidRDefault="00BB480D" w:rsidP="00D862C7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C20007">
              <w:rPr>
                <w:b w:val="0"/>
                <w:color w:val="000000"/>
                <w:sz w:val="20"/>
                <w:szCs w:val="20"/>
                <w:lang w:val="en-GB"/>
              </w:rPr>
              <w:t>22 (H1606)</w:t>
            </w:r>
          </w:p>
        </w:tc>
        <w:tc>
          <w:tcPr>
            <w:tcW w:w="1179" w:type="dxa"/>
            <w:tcBorders>
              <w:top w:val="nil"/>
              <w:bottom w:val="nil"/>
            </w:tcBorders>
            <w:vAlign w:val="center"/>
            <w:hideMark/>
          </w:tcPr>
          <w:p w14:paraId="10BFB855" w14:textId="77777777" w:rsidR="00BB480D" w:rsidRPr="009D0261" w:rsidRDefault="00BB480D" w:rsidP="0030641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1239" w:type="dxa"/>
            <w:tcBorders>
              <w:top w:val="nil"/>
              <w:bottom w:val="nil"/>
            </w:tcBorders>
            <w:vAlign w:val="center"/>
            <w:hideMark/>
          </w:tcPr>
          <w:p w14:paraId="260F4369" w14:textId="77777777" w:rsidR="00BB480D" w:rsidRPr="009D0261" w:rsidRDefault="00BB480D" w:rsidP="0030641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783" w:type="dxa"/>
            <w:tcBorders>
              <w:top w:val="nil"/>
              <w:bottom w:val="nil"/>
            </w:tcBorders>
            <w:vAlign w:val="center"/>
            <w:hideMark/>
          </w:tcPr>
          <w:p w14:paraId="3299E544" w14:textId="77777777" w:rsidR="00BB480D" w:rsidRPr="009D0261" w:rsidRDefault="00BB480D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La Sima</w:t>
            </w:r>
          </w:p>
        </w:tc>
        <w:tc>
          <w:tcPr>
            <w:tcW w:w="2589" w:type="dxa"/>
            <w:tcBorders>
              <w:top w:val="nil"/>
              <w:bottom w:val="nil"/>
            </w:tcBorders>
            <w:vAlign w:val="center"/>
            <w:hideMark/>
          </w:tcPr>
          <w:p w14:paraId="54FD3E8A" w14:textId="77777777" w:rsidR="00BB480D" w:rsidRPr="009D0261" w:rsidRDefault="00A43BD6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 xml:space="preserve">Strong muscles insertions in </w:t>
            </w:r>
            <w:r w:rsidR="00705944" w:rsidRPr="009D0261">
              <w:rPr>
                <w:color w:val="000000"/>
                <w:sz w:val="20"/>
                <w:szCs w:val="20"/>
                <w:lang w:val="en-GB"/>
              </w:rPr>
              <w:t>tuberositas deltoidea left humerus</w:t>
            </w:r>
          </w:p>
        </w:tc>
        <w:tc>
          <w:tcPr>
            <w:tcW w:w="2407" w:type="dxa"/>
            <w:tcBorders>
              <w:top w:val="nil"/>
              <w:bottom w:val="nil"/>
            </w:tcBorders>
            <w:vAlign w:val="center"/>
            <w:hideMark/>
          </w:tcPr>
          <w:p w14:paraId="12550FFF" w14:textId="77777777" w:rsidR="00BB480D" w:rsidRPr="009D0261" w:rsidRDefault="009B5E2B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ot mentioned</w:t>
            </w:r>
          </w:p>
        </w:tc>
        <w:tc>
          <w:tcPr>
            <w:tcW w:w="194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45377A3" w14:textId="77777777" w:rsidR="00BB480D" w:rsidRPr="009D0261" w:rsidRDefault="00BD285D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noProof/>
                <w:sz w:val="20"/>
                <w:szCs w:val="20"/>
                <w:lang w:val="en-GB"/>
              </w:rPr>
              <w:t>Nicklisch</w:t>
            </w:r>
            <w:r w:rsidR="000C37A9">
              <w:rPr>
                <w:noProof/>
                <w:sz w:val="20"/>
                <w:szCs w:val="20"/>
                <w:lang w:val="en-GB"/>
              </w:rPr>
              <w:t xml:space="preserve"> </w:t>
            </w:r>
            <w:r w:rsidR="000C37A9" w:rsidRPr="00D862C7">
              <w:rPr>
                <w:noProof/>
                <w:sz w:val="20"/>
                <w:szCs w:val="20"/>
                <w:lang w:val="en-GB"/>
              </w:rPr>
              <w:t>et al</w:t>
            </w:r>
            <w:r w:rsidR="00376D64" w:rsidRPr="00D862C7">
              <w:rPr>
                <w:noProof/>
                <w:sz w:val="20"/>
                <w:szCs w:val="20"/>
                <w:lang w:val="en-GB"/>
              </w:rPr>
              <w:t>.</w:t>
            </w:r>
            <w:r w:rsidRPr="00114081">
              <w:rPr>
                <w:noProof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sz w:val="20"/>
                <w:szCs w:val="20"/>
                <w:lang w:val="en-GB"/>
              </w:rPr>
              <w:t xml:space="preserve"> 2005: 332</w:t>
            </w:r>
          </w:p>
        </w:tc>
      </w:tr>
      <w:tr w:rsidR="00BB480D" w:rsidRPr="000C37A9" w14:paraId="0620844A" w14:textId="77777777" w:rsidTr="00F170B9">
        <w:trPr>
          <w:trHeight w:val="6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6" w:type="dxa"/>
            <w:tcBorders>
              <w:top w:val="nil"/>
              <w:bottom w:val="nil"/>
            </w:tcBorders>
            <w:vAlign w:val="center"/>
            <w:hideMark/>
          </w:tcPr>
          <w:p w14:paraId="2E087EF1" w14:textId="77777777" w:rsidR="00BB480D" w:rsidRPr="00C20007" w:rsidRDefault="00BB480D" w:rsidP="00D862C7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C20007">
              <w:rPr>
                <w:b w:val="0"/>
                <w:color w:val="000000"/>
                <w:sz w:val="20"/>
                <w:szCs w:val="20"/>
                <w:lang w:val="en-GB"/>
              </w:rPr>
              <w:t>8 (H1137-1)</w:t>
            </w:r>
          </w:p>
        </w:tc>
        <w:tc>
          <w:tcPr>
            <w:tcW w:w="1179" w:type="dxa"/>
            <w:tcBorders>
              <w:top w:val="nil"/>
              <w:bottom w:val="nil"/>
            </w:tcBorders>
            <w:vAlign w:val="center"/>
            <w:hideMark/>
          </w:tcPr>
          <w:p w14:paraId="16FA9D06" w14:textId="77777777" w:rsidR="00BB480D" w:rsidRPr="009D0261" w:rsidRDefault="00BB480D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?</w:t>
            </w:r>
          </w:p>
        </w:tc>
        <w:tc>
          <w:tcPr>
            <w:tcW w:w="1239" w:type="dxa"/>
            <w:tcBorders>
              <w:top w:val="nil"/>
              <w:bottom w:val="nil"/>
            </w:tcBorders>
            <w:vAlign w:val="center"/>
            <w:hideMark/>
          </w:tcPr>
          <w:p w14:paraId="2766AEDF" w14:textId="77777777" w:rsidR="00BB480D" w:rsidRPr="009D0261" w:rsidRDefault="00BB480D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783" w:type="dxa"/>
            <w:tcBorders>
              <w:top w:val="nil"/>
              <w:bottom w:val="nil"/>
            </w:tcBorders>
            <w:vAlign w:val="center"/>
            <w:hideMark/>
          </w:tcPr>
          <w:p w14:paraId="294F63A0" w14:textId="77777777" w:rsidR="00BB480D" w:rsidRPr="009D0261" w:rsidRDefault="00BB480D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La Sima</w:t>
            </w:r>
          </w:p>
        </w:tc>
        <w:tc>
          <w:tcPr>
            <w:tcW w:w="2589" w:type="dxa"/>
            <w:tcBorders>
              <w:top w:val="nil"/>
              <w:bottom w:val="nil"/>
            </w:tcBorders>
            <w:vAlign w:val="center"/>
            <w:hideMark/>
          </w:tcPr>
          <w:p w14:paraId="65ADB6F5" w14:textId="77777777" w:rsidR="00BB480D" w:rsidRPr="009D0261" w:rsidRDefault="00A43BD6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highlight w:val="yellow"/>
                <w:lang w:val="en-GB"/>
              </w:rPr>
            </w:pPr>
            <w:r w:rsidRPr="00A43BD6">
              <w:rPr>
                <w:color w:val="000000"/>
                <w:sz w:val="20"/>
                <w:szCs w:val="20"/>
                <w:lang w:val="en-GB"/>
              </w:rPr>
              <w:t>Faceted alteration on the head of the right femur</w:t>
            </w:r>
          </w:p>
        </w:tc>
        <w:tc>
          <w:tcPr>
            <w:tcW w:w="2407" w:type="dxa"/>
            <w:tcBorders>
              <w:top w:val="nil"/>
              <w:bottom w:val="nil"/>
            </w:tcBorders>
            <w:vAlign w:val="center"/>
            <w:hideMark/>
          </w:tcPr>
          <w:p w14:paraId="5450B9EE" w14:textId="77777777" w:rsidR="00BB480D" w:rsidRPr="009D0261" w:rsidRDefault="009B5E2B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ot mentioned</w:t>
            </w:r>
          </w:p>
        </w:tc>
        <w:tc>
          <w:tcPr>
            <w:tcW w:w="194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7F9D300" w14:textId="77777777" w:rsidR="00BB480D" w:rsidRPr="009D0261" w:rsidRDefault="00BD285D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noProof/>
                <w:sz w:val="20"/>
                <w:szCs w:val="20"/>
                <w:lang w:val="en-GB"/>
              </w:rPr>
              <w:t>Nicklisch</w:t>
            </w:r>
            <w:r w:rsidR="000C37A9">
              <w:rPr>
                <w:noProof/>
                <w:sz w:val="20"/>
                <w:szCs w:val="20"/>
                <w:lang w:val="en-GB"/>
              </w:rPr>
              <w:t xml:space="preserve"> </w:t>
            </w:r>
            <w:r w:rsidR="000C37A9" w:rsidRPr="00D862C7">
              <w:rPr>
                <w:noProof/>
                <w:sz w:val="20"/>
                <w:szCs w:val="20"/>
                <w:lang w:val="en-GB"/>
              </w:rPr>
              <w:t>et al</w:t>
            </w:r>
            <w:r w:rsidRPr="00114081">
              <w:rPr>
                <w:noProof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sz w:val="20"/>
                <w:szCs w:val="20"/>
                <w:lang w:val="en-GB"/>
              </w:rPr>
              <w:t xml:space="preserve"> 2005: 332</w:t>
            </w:r>
          </w:p>
        </w:tc>
      </w:tr>
      <w:tr w:rsidR="00BB480D" w:rsidRPr="009D0261" w14:paraId="69A17E56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6" w:type="dxa"/>
            <w:tcBorders>
              <w:top w:val="nil"/>
              <w:bottom w:val="nil"/>
            </w:tcBorders>
            <w:vAlign w:val="center"/>
            <w:hideMark/>
          </w:tcPr>
          <w:p w14:paraId="287FC3D5" w14:textId="77777777" w:rsidR="00BB480D" w:rsidRPr="00C20007" w:rsidRDefault="00BB480D" w:rsidP="00D862C7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C20007">
              <w:rPr>
                <w:b w:val="0"/>
                <w:color w:val="000000"/>
                <w:sz w:val="20"/>
                <w:szCs w:val="20"/>
                <w:lang w:val="en-GB"/>
              </w:rPr>
              <w:t>Individu</w:t>
            </w:r>
            <w:r w:rsidR="00E647C5" w:rsidRPr="00C20007">
              <w:rPr>
                <w:b w:val="0"/>
                <w:color w:val="000000"/>
                <w:sz w:val="20"/>
                <w:szCs w:val="20"/>
                <w:lang w:val="en-GB"/>
              </w:rPr>
              <w:t>al</w:t>
            </w:r>
            <w:r w:rsidRPr="00C20007">
              <w:rPr>
                <w:b w:val="0"/>
                <w:color w:val="000000"/>
                <w:sz w:val="20"/>
                <w:szCs w:val="20"/>
                <w:lang w:val="en-GB"/>
              </w:rPr>
              <w:t xml:space="preserve"> 4</w:t>
            </w:r>
          </w:p>
        </w:tc>
        <w:tc>
          <w:tcPr>
            <w:tcW w:w="1179" w:type="dxa"/>
            <w:tcBorders>
              <w:top w:val="nil"/>
              <w:bottom w:val="nil"/>
            </w:tcBorders>
            <w:vAlign w:val="center"/>
            <w:hideMark/>
          </w:tcPr>
          <w:p w14:paraId="488877A7" w14:textId="77777777" w:rsidR="00BB480D" w:rsidRPr="009D0261" w:rsidRDefault="00FB4C10" w:rsidP="0030641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BB480D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239" w:type="dxa"/>
            <w:tcBorders>
              <w:top w:val="nil"/>
              <w:bottom w:val="nil"/>
            </w:tcBorders>
            <w:vAlign w:val="center"/>
            <w:hideMark/>
          </w:tcPr>
          <w:p w14:paraId="36632121" w14:textId="77777777" w:rsidR="00BB480D" w:rsidRPr="009D0261" w:rsidRDefault="00FB4C10" w:rsidP="0030641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BB480D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783" w:type="dxa"/>
            <w:tcBorders>
              <w:top w:val="nil"/>
              <w:bottom w:val="nil"/>
            </w:tcBorders>
            <w:vAlign w:val="center"/>
            <w:hideMark/>
          </w:tcPr>
          <w:p w14:paraId="13FAB234" w14:textId="77777777" w:rsidR="00BB480D" w:rsidRPr="000B2B00" w:rsidRDefault="00BB480D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0B2B00">
              <w:rPr>
                <w:color w:val="000000"/>
                <w:sz w:val="20"/>
                <w:szCs w:val="20"/>
              </w:rPr>
              <w:t>Minas de Gavá: Can Tintorer</w:t>
            </w:r>
          </w:p>
        </w:tc>
        <w:tc>
          <w:tcPr>
            <w:tcW w:w="2589" w:type="dxa"/>
            <w:tcBorders>
              <w:top w:val="nil"/>
              <w:bottom w:val="nil"/>
            </w:tcBorders>
            <w:vAlign w:val="center"/>
            <w:hideMark/>
          </w:tcPr>
          <w:p w14:paraId="139325BF" w14:textId="77777777" w:rsidR="00BB480D" w:rsidRPr="009D0261" w:rsidRDefault="00A43BD6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highlight w:val="yellow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 xml:space="preserve">Enthesopathy </w:t>
            </w:r>
            <w:r>
              <w:rPr>
                <w:color w:val="000000"/>
                <w:sz w:val="20"/>
                <w:szCs w:val="20"/>
                <w:lang w:val="en-GB"/>
              </w:rPr>
              <w:t>in the tuberosity of the radius</w:t>
            </w:r>
          </w:p>
        </w:tc>
        <w:tc>
          <w:tcPr>
            <w:tcW w:w="2407" w:type="dxa"/>
            <w:tcBorders>
              <w:top w:val="nil"/>
              <w:bottom w:val="nil"/>
            </w:tcBorders>
            <w:vAlign w:val="center"/>
            <w:hideMark/>
          </w:tcPr>
          <w:p w14:paraId="0F1BD45A" w14:textId="77777777" w:rsidR="00BB480D" w:rsidRPr="009D0261" w:rsidRDefault="009B5E2B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ot mentioned</w:t>
            </w:r>
          </w:p>
        </w:tc>
        <w:tc>
          <w:tcPr>
            <w:tcW w:w="194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9AE2A82" w14:textId="77777777" w:rsidR="00BB480D" w:rsidRPr="009D0261" w:rsidRDefault="005522ED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noProof/>
                <w:sz w:val="20"/>
                <w:szCs w:val="20"/>
                <w:lang w:val="en-GB"/>
              </w:rPr>
              <w:t>Villalba Ibáñez, 1999</w:t>
            </w:r>
            <w:r w:rsidRPr="009D0261">
              <w:rPr>
                <w:sz w:val="20"/>
                <w:szCs w:val="20"/>
                <w:lang w:val="en-GB"/>
              </w:rPr>
              <w:t>: 84</w:t>
            </w:r>
          </w:p>
        </w:tc>
      </w:tr>
      <w:tr w:rsidR="00BB480D" w:rsidRPr="001D3781" w14:paraId="2F53DEFB" w14:textId="77777777" w:rsidTr="00F170B9">
        <w:trPr>
          <w:trHeight w:val="6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6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7378A386" w14:textId="77777777" w:rsidR="00BB480D" w:rsidRPr="00C20007" w:rsidRDefault="00BB480D" w:rsidP="00D862C7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C20007">
              <w:rPr>
                <w:b w:val="0"/>
                <w:color w:val="000000"/>
                <w:sz w:val="20"/>
                <w:szCs w:val="20"/>
                <w:lang w:val="en-GB"/>
              </w:rPr>
              <w:t>Individu</w:t>
            </w:r>
            <w:r w:rsidR="00E647C5" w:rsidRPr="00C20007">
              <w:rPr>
                <w:b w:val="0"/>
                <w:color w:val="000000"/>
                <w:sz w:val="20"/>
                <w:szCs w:val="20"/>
                <w:lang w:val="en-GB"/>
              </w:rPr>
              <w:t>al</w:t>
            </w:r>
            <w:r w:rsidRPr="00C20007">
              <w:rPr>
                <w:b w:val="0"/>
                <w:color w:val="000000"/>
                <w:sz w:val="20"/>
                <w:szCs w:val="20"/>
                <w:lang w:val="en-GB"/>
              </w:rPr>
              <w:t xml:space="preserve"> 1</w:t>
            </w:r>
          </w:p>
        </w:tc>
        <w:tc>
          <w:tcPr>
            <w:tcW w:w="1179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7626364D" w14:textId="77777777" w:rsidR="00BB480D" w:rsidRPr="009D0261" w:rsidRDefault="00BB480D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239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32FE1418" w14:textId="77777777" w:rsidR="00BB480D" w:rsidRPr="009D0261" w:rsidRDefault="00BB480D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783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5855BAC1" w14:textId="77777777" w:rsidR="00BB480D" w:rsidRPr="009D0261" w:rsidRDefault="00BB480D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inas de Gavá: Ferreres</w:t>
            </w:r>
          </w:p>
        </w:tc>
        <w:tc>
          <w:tcPr>
            <w:tcW w:w="2589" w:type="dxa"/>
            <w:tcBorders>
              <w:top w:val="nil"/>
              <w:bottom w:val="nil"/>
            </w:tcBorders>
            <w:vAlign w:val="center"/>
            <w:hideMark/>
          </w:tcPr>
          <w:p w14:paraId="6BEA5660" w14:textId="77777777" w:rsidR="00BB480D" w:rsidRPr="009D0261" w:rsidRDefault="00705944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nsertions in palm of the right hand</w:t>
            </w:r>
          </w:p>
        </w:tc>
        <w:tc>
          <w:tcPr>
            <w:tcW w:w="2407" w:type="dxa"/>
            <w:tcBorders>
              <w:top w:val="nil"/>
              <w:bottom w:val="nil"/>
            </w:tcBorders>
            <w:vAlign w:val="center"/>
            <w:hideMark/>
          </w:tcPr>
          <w:p w14:paraId="1800A008" w14:textId="77777777" w:rsidR="00BB480D" w:rsidRPr="009D0261" w:rsidRDefault="009B5E2B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ot mentioned</w:t>
            </w:r>
          </w:p>
        </w:tc>
        <w:tc>
          <w:tcPr>
            <w:tcW w:w="194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B080FD2" w14:textId="77777777" w:rsidR="00BB480D" w:rsidRPr="009D0261" w:rsidRDefault="000C37A9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>
              <w:rPr>
                <w:noProof/>
                <w:sz w:val="20"/>
                <w:szCs w:val="20"/>
                <w:lang w:val="en-GB"/>
              </w:rPr>
              <w:t>Borrell Tena</w:t>
            </w:r>
            <w:r w:rsidR="00705944" w:rsidRPr="009D0261">
              <w:rPr>
                <w:noProof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sz w:val="20"/>
                <w:szCs w:val="20"/>
                <w:lang w:val="en-GB"/>
              </w:rPr>
              <w:t>et al.</w:t>
            </w:r>
            <w:r w:rsidRPr="00114081">
              <w:rPr>
                <w:noProof/>
                <w:sz w:val="20"/>
                <w:szCs w:val="20"/>
                <w:lang w:val="en-GB"/>
              </w:rPr>
              <w:t>,</w:t>
            </w:r>
            <w:r w:rsidR="00705944" w:rsidRPr="009D0261">
              <w:rPr>
                <w:noProof/>
                <w:sz w:val="20"/>
                <w:szCs w:val="20"/>
                <w:lang w:val="en-GB"/>
              </w:rPr>
              <w:t xml:space="preserve"> 2015: 84</w:t>
            </w:r>
          </w:p>
        </w:tc>
      </w:tr>
      <w:tr w:rsidR="00BB480D" w:rsidRPr="001D3781" w14:paraId="3CB84681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F9E080B" w14:textId="77777777" w:rsidR="00BB480D" w:rsidRPr="00C20007" w:rsidRDefault="00BB480D" w:rsidP="002F744C">
            <w:pPr>
              <w:keepNext/>
              <w:keepLines/>
              <w:spacing w:before="200"/>
              <w:jc w:val="center"/>
              <w:outlineLvl w:val="1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17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CA76510" w14:textId="77777777" w:rsidR="00BB480D" w:rsidRPr="009D0261" w:rsidRDefault="00BB480D" w:rsidP="00306413">
            <w:pPr>
              <w:keepNext/>
              <w:keepLines/>
              <w:spacing w:before="200"/>
              <w:jc w:val="left"/>
              <w:outlineLvl w:val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3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CDCF333" w14:textId="77777777" w:rsidR="00BB480D" w:rsidRPr="009D0261" w:rsidRDefault="00BB480D" w:rsidP="00306413">
            <w:pPr>
              <w:keepNext/>
              <w:keepLines/>
              <w:spacing w:before="200"/>
              <w:jc w:val="left"/>
              <w:outlineLvl w:val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83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36AC3F2" w14:textId="77777777" w:rsidR="00BB480D" w:rsidRPr="009D0261" w:rsidRDefault="00BB480D" w:rsidP="00D862C7">
            <w:pPr>
              <w:keepNext/>
              <w:keepLines/>
              <w:spacing w:before="200"/>
              <w:jc w:val="left"/>
              <w:outlineLvl w:val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589" w:type="dxa"/>
            <w:tcBorders>
              <w:top w:val="nil"/>
              <w:bottom w:val="nil"/>
            </w:tcBorders>
            <w:vAlign w:val="center"/>
            <w:hideMark/>
          </w:tcPr>
          <w:p w14:paraId="21EBDB48" w14:textId="77777777" w:rsidR="00BB480D" w:rsidRPr="009D0261" w:rsidRDefault="009D0261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Development of femur minor troca</w:t>
            </w:r>
            <w:r w:rsidR="00705944" w:rsidRPr="009D0261">
              <w:rPr>
                <w:color w:val="000000"/>
                <w:sz w:val="20"/>
                <w:szCs w:val="20"/>
                <w:lang w:val="en-GB"/>
              </w:rPr>
              <w:t>nter</w:t>
            </w:r>
          </w:p>
        </w:tc>
        <w:tc>
          <w:tcPr>
            <w:tcW w:w="2407" w:type="dxa"/>
            <w:tcBorders>
              <w:top w:val="nil"/>
              <w:bottom w:val="nil"/>
            </w:tcBorders>
            <w:vAlign w:val="center"/>
            <w:hideMark/>
          </w:tcPr>
          <w:p w14:paraId="70480DC1" w14:textId="77777777" w:rsidR="00BB480D" w:rsidRPr="009D0261" w:rsidRDefault="009B5E2B" w:rsidP="0030641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ot mentioned</w:t>
            </w:r>
          </w:p>
        </w:tc>
        <w:tc>
          <w:tcPr>
            <w:tcW w:w="194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7449296" w14:textId="77777777" w:rsidR="00BB480D" w:rsidRPr="009D0261" w:rsidRDefault="000C37A9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>
              <w:rPr>
                <w:noProof/>
                <w:sz w:val="20"/>
                <w:szCs w:val="20"/>
                <w:lang w:val="en-GB"/>
              </w:rPr>
              <w:t xml:space="preserve">Borrell Tena </w:t>
            </w:r>
            <w:r w:rsidRPr="00D862C7">
              <w:rPr>
                <w:noProof/>
                <w:sz w:val="20"/>
                <w:szCs w:val="20"/>
                <w:lang w:val="en-GB"/>
              </w:rPr>
              <w:t>et al</w:t>
            </w:r>
            <w:r>
              <w:rPr>
                <w:i/>
                <w:noProof/>
                <w:sz w:val="20"/>
                <w:szCs w:val="20"/>
                <w:lang w:val="en-GB"/>
              </w:rPr>
              <w:t>.</w:t>
            </w:r>
            <w:r w:rsidRPr="009D0261">
              <w:rPr>
                <w:noProof/>
                <w:sz w:val="20"/>
                <w:szCs w:val="20"/>
                <w:lang w:val="en-GB"/>
              </w:rPr>
              <w:t>,</w:t>
            </w:r>
            <w:r w:rsidR="00705944" w:rsidRPr="009D0261">
              <w:rPr>
                <w:noProof/>
                <w:sz w:val="20"/>
                <w:szCs w:val="20"/>
                <w:lang w:val="en-GB"/>
              </w:rPr>
              <w:t xml:space="preserve"> 2015: 84</w:t>
            </w:r>
          </w:p>
        </w:tc>
      </w:tr>
      <w:tr w:rsidR="00BB480D" w:rsidRPr="001D3781" w14:paraId="00BD5C2D" w14:textId="77777777" w:rsidTr="00F170B9">
        <w:trPr>
          <w:trHeight w:val="6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4759DAE" w14:textId="77777777" w:rsidR="00BB480D" w:rsidRPr="00C20007" w:rsidRDefault="00BB480D" w:rsidP="002F744C">
            <w:pPr>
              <w:keepNext/>
              <w:keepLines/>
              <w:spacing w:before="200"/>
              <w:jc w:val="center"/>
              <w:outlineLvl w:val="1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17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F2ED562" w14:textId="77777777" w:rsidR="00BB480D" w:rsidRPr="009D0261" w:rsidRDefault="00BB480D" w:rsidP="00306413">
            <w:pPr>
              <w:keepNext/>
              <w:keepLines/>
              <w:spacing w:before="200"/>
              <w:jc w:val="left"/>
              <w:outlineLvl w:val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3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2BCDAC8" w14:textId="77777777" w:rsidR="00BB480D" w:rsidRPr="009D0261" w:rsidRDefault="00BB480D" w:rsidP="00306413">
            <w:pPr>
              <w:keepNext/>
              <w:keepLines/>
              <w:spacing w:before="200"/>
              <w:jc w:val="left"/>
              <w:outlineLvl w:val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83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221FDC1" w14:textId="77777777" w:rsidR="00BB480D" w:rsidRPr="009D0261" w:rsidRDefault="00BB480D" w:rsidP="00D862C7">
            <w:pPr>
              <w:keepNext/>
              <w:keepLines/>
              <w:spacing w:before="200"/>
              <w:jc w:val="left"/>
              <w:outlineLvl w:val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589" w:type="dxa"/>
            <w:tcBorders>
              <w:top w:val="nil"/>
              <w:bottom w:val="nil"/>
            </w:tcBorders>
            <w:vAlign w:val="center"/>
            <w:hideMark/>
          </w:tcPr>
          <w:p w14:paraId="3D109973" w14:textId="77777777" w:rsidR="00BB480D" w:rsidRPr="009D0261" w:rsidRDefault="00705944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i</w:t>
            </w:r>
            <w:r w:rsidR="009D0261">
              <w:rPr>
                <w:color w:val="000000"/>
                <w:sz w:val="20"/>
                <w:szCs w:val="20"/>
                <w:lang w:val="en-GB"/>
              </w:rPr>
              <w:t>gger development of upper limbs</w:t>
            </w:r>
          </w:p>
        </w:tc>
        <w:tc>
          <w:tcPr>
            <w:tcW w:w="2407" w:type="dxa"/>
            <w:tcBorders>
              <w:top w:val="nil"/>
              <w:bottom w:val="nil"/>
            </w:tcBorders>
            <w:vAlign w:val="center"/>
            <w:hideMark/>
          </w:tcPr>
          <w:p w14:paraId="40DB9D6E" w14:textId="77777777" w:rsidR="00BB480D" w:rsidRPr="009D0261" w:rsidRDefault="009B5E2B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ot mentioned</w:t>
            </w:r>
          </w:p>
        </w:tc>
        <w:tc>
          <w:tcPr>
            <w:tcW w:w="194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43357D5" w14:textId="77777777" w:rsidR="00BB480D" w:rsidRPr="009D0261" w:rsidRDefault="000C37A9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>
              <w:rPr>
                <w:noProof/>
                <w:sz w:val="20"/>
                <w:szCs w:val="20"/>
                <w:lang w:val="en-GB"/>
              </w:rPr>
              <w:t xml:space="preserve">Borrell Tena </w:t>
            </w:r>
            <w:r w:rsidRPr="00D862C7">
              <w:rPr>
                <w:noProof/>
                <w:sz w:val="20"/>
                <w:szCs w:val="20"/>
                <w:lang w:val="en-GB"/>
              </w:rPr>
              <w:t>et al.</w:t>
            </w:r>
            <w:r w:rsidRPr="00114081">
              <w:rPr>
                <w:noProof/>
                <w:sz w:val="20"/>
                <w:szCs w:val="20"/>
                <w:lang w:val="en-GB"/>
              </w:rPr>
              <w:t>,</w:t>
            </w:r>
            <w:r w:rsidR="00705944" w:rsidRPr="009D0261">
              <w:rPr>
                <w:noProof/>
                <w:sz w:val="20"/>
                <w:szCs w:val="20"/>
                <w:lang w:val="en-GB"/>
              </w:rPr>
              <w:t xml:space="preserve"> 2015: 84</w:t>
            </w:r>
          </w:p>
        </w:tc>
      </w:tr>
      <w:tr w:rsidR="00BB480D" w:rsidRPr="00ED6652" w14:paraId="0A63FAF4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6" w:type="dxa"/>
            <w:tcBorders>
              <w:top w:val="nil"/>
              <w:bottom w:val="nil"/>
            </w:tcBorders>
            <w:vAlign w:val="center"/>
            <w:hideMark/>
          </w:tcPr>
          <w:p w14:paraId="7B85DCFF" w14:textId="77777777" w:rsidR="00BB480D" w:rsidRPr="00C20007" w:rsidRDefault="00BB480D" w:rsidP="002F744C">
            <w:pPr>
              <w:jc w:val="center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C20007">
              <w:rPr>
                <w:b w:val="0"/>
                <w:color w:val="000000"/>
                <w:sz w:val="20"/>
                <w:szCs w:val="20"/>
                <w:lang w:val="en-GB"/>
              </w:rPr>
              <w:t>CCG-5 (II)</w:t>
            </w:r>
          </w:p>
        </w:tc>
        <w:tc>
          <w:tcPr>
            <w:tcW w:w="1179" w:type="dxa"/>
            <w:tcBorders>
              <w:top w:val="nil"/>
              <w:bottom w:val="nil"/>
            </w:tcBorders>
            <w:vAlign w:val="center"/>
            <w:hideMark/>
          </w:tcPr>
          <w:p w14:paraId="597C1ABF" w14:textId="77777777" w:rsidR="00BB480D" w:rsidRPr="009D0261" w:rsidRDefault="00BB480D" w:rsidP="0030641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239" w:type="dxa"/>
            <w:tcBorders>
              <w:top w:val="nil"/>
              <w:bottom w:val="nil"/>
            </w:tcBorders>
            <w:vAlign w:val="center"/>
            <w:hideMark/>
          </w:tcPr>
          <w:p w14:paraId="091AFD5D" w14:textId="77777777" w:rsidR="00BB480D" w:rsidRPr="009D0261" w:rsidRDefault="00BB480D" w:rsidP="0030641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783" w:type="dxa"/>
            <w:tcBorders>
              <w:top w:val="nil"/>
              <w:bottom w:val="nil"/>
            </w:tcBorders>
            <w:vAlign w:val="center"/>
            <w:hideMark/>
          </w:tcPr>
          <w:p w14:paraId="6B768271" w14:textId="77777777" w:rsidR="00BB480D" w:rsidRPr="009D0261" w:rsidRDefault="00BB480D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mí de Can Grau</w:t>
            </w:r>
          </w:p>
        </w:tc>
        <w:tc>
          <w:tcPr>
            <w:tcW w:w="2589" w:type="dxa"/>
            <w:tcBorders>
              <w:top w:val="nil"/>
              <w:bottom w:val="nil"/>
            </w:tcBorders>
            <w:vAlign w:val="center"/>
            <w:hideMark/>
          </w:tcPr>
          <w:p w14:paraId="3C7728F4" w14:textId="77777777" w:rsidR="00BB480D" w:rsidRPr="009D0261" w:rsidRDefault="009D0261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Strong muscle</w:t>
            </w:r>
            <w:r w:rsidR="00705944" w:rsidRPr="009D0261">
              <w:rPr>
                <w:color w:val="000000"/>
                <w:sz w:val="20"/>
                <w:szCs w:val="20"/>
                <w:lang w:val="en-GB"/>
              </w:rPr>
              <w:t xml:space="preserve"> insertions in the upper limbs.</w:t>
            </w:r>
          </w:p>
        </w:tc>
        <w:tc>
          <w:tcPr>
            <w:tcW w:w="2407" w:type="dxa"/>
            <w:tcBorders>
              <w:top w:val="nil"/>
              <w:bottom w:val="nil"/>
            </w:tcBorders>
            <w:vAlign w:val="center"/>
            <w:hideMark/>
          </w:tcPr>
          <w:p w14:paraId="426AF4E1" w14:textId="77777777" w:rsidR="00BB480D" w:rsidRPr="009D0261" w:rsidRDefault="009B5E2B" w:rsidP="0030641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ot mentioned</w:t>
            </w:r>
          </w:p>
        </w:tc>
        <w:tc>
          <w:tcPr>
            <w:tcW w:w="1943" w:type="dxa"/>
            <w:tcBorders>
              <w:top w:val="nil"/>
              <w:bottom w:val="nil"/>
            </w:tcBorders>
            <w:vAlign w:val="center"/>
            <w:hideMark/>
          </w:tcPr>
          <w:p w14:paraId="1C412638" w14:textId="77777777" w:rsidR="00BB480D" w:rsidRPr="009D0261" w:rsidRDefault="000C37A9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noProof/>
                <w:sz w:val="20"/>
                <w:szCs w:val="20"/>
                <w:lang w:val="en-GB"/>
              </w:rPr>
              <w:t xml:space="preserve">Martí i Rosell </w:t>
            </w:r>
            <w:r w:rsidRPr="00D862C7">
              <w:rPr>
                <w:noProof/>
                <w:sz w:val="20"/>
                <w:szCs w:val="20"/>
                <w:lang w:val="en-GB"/>
              </w:rPr>
              <w:t>et al.</w:t>
            </w:r>
            <w:r w:rsidRPr="00114081">
              <w:rPr>
                <w:noProof/>
                <w:sz w:val="20"/>
                <w:szCs w:val="20"/>
                <w:lang w:val="en-GB"/>
              </w:rPr>
              <w:t>,</w:t>
            </w:r>
            <w:r w:rsidR="00361969" w:rsidRPr="009D0261">
              <w:rPr>
                <w:noProof/>
                <w:sz w:val="20"/>
                <w:szCs w:val="20"/>
                <w:lang w:val="en-GB"/>
              </w:rPr>
              <w:t xml:space="preserve"> 1997: 4</w:t>
            </w:r>
            <w:r w:rsidR="00361969" w:rsidRPr="009D0261">
              <w:rPr>
                <w:sz w:val="20"/>
                <w:szCs w:val="20"/>
                <w:lang w:val="en-GB"/>
              </w:rPr>
              <w:t>3</w:t>
            </w:r>
          </w:p>
        </w:tc>
      </w:tr>
      <w:tr w:rsidR="00BB480D" w:rsidRPr="009D0261" w14:paraId="5CB15A93" w14:textId="77777777" w:rsidTr="00F170B9">
        <w:trPr>
          <w:trHeight w:val="6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6" w:type="dxa"/>
            <w:tcBorders>
              <w:top w:val="nil"/>
              <w:bottom w:val="nil"/>
            </w:tcBorders>
            <w:vAlign w:val="center"/>
            <w:hideMark/>
          </w:tcPr>
          <w:p w14:paraId="389F167E" w14:textId="77777777" w:rsidR="00BB480D" w:rsidRPr="00C20007" w:rsidRDefault="00BB480D" w:rsidP="002F744C">
            <w:pPr>
              <w:jc w:val="center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C20007">
              <w:rPr>
                <w:b w:val="0"/>
                <w:color w:val="000000"/>
                <w:sz w:val="20"/>
                <w:szCs w:val="20"/>
                <w:lang w:val="en-GB"/>
              </w:rPr>
              <w:t>20 (H1649)</w:t>
            </w:r>
          </w:p>
        </w:tc>
        <w:tc>
          <w:tcPr>
            <w:tcW w:w="1179" w:type="dxa"/>
            <w:tcBorders>
              <w:top w:val="nil"/>
              <w:bottom w:val="nil"/>
            </w:tcBorders>
            <w:vAlign w:val="center"/>
            <w:hideMark/>
          </w:tcPr>
          <w:p w14:paraId="4A2EADEC" w14:textId="77777777" w:rsidR="00BB480D" w:rsidRPr="009D0261" w:rsidRDefault="00BB480D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239" w:type="dxa"/>
            <w:tcBorders>
              <w:top w:val="nil"/>
              <w:bottom w:val="nil"/>
            </w:tcBorders>
            <w:vAlign w:val="center"/>
            <w:hideMark/>
          </w:tcPr>
          <w:p w14:paraId="7BD321E1" w14:textId="77777777" w:rsidR="00BB480D" w:rsidRPr="009D0261" w:rsidRDefault="00BB480D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783" w:type="dxa"/>
            <w:tcBorders>
              <w:top w:val="nil"/>
              <w:bottom w:val="nil"/>
            </w:tcBorders>
            <w:vAlign w:val="center"/>
            <w:hideMark/>
          </w:tcPr>
          <w:p w14:paraId="6DC7AB33" w14:textId="77777777" w:rsidR="00BB480D" w:rsidRPr="009D0261" w:rsidRDefault="00BB480D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La Sima</w:t>
            </w:r>
          </w:p>
        </w:tc>
        <w:tc>
          <w:tcPr>
            <w:tcW w:w="2589" w:type="dxa"/>
            <w:tcBorders>
              <w:top w:val="nil"/>
              <w:bottom w:val="nil"/>
            </w:tcBorders>
            <w:vAlign w:val="center"/>
            <w:hideMark/>
          </w:tcPr>
          <w:p w14:paraId="1FFFA41D" w14:textId="77777777" w:rsidR="00BB480D" w:rsidRPr="009D0261" w:rsidRDefault="009D0261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Strong muscle</w:t>
            </w:r>
            <w:r w:rsidR="00705944" w:rsidRPr="009D0261">
              <w:rPr>
                <w:color w:val="000000"/>
                <w:sz w:val="20"/>
                <w:szCs w:val="20"/>
                <w:lang w:val="en-GB"/>
              </w:rPr>
              <w:t xml:space="preserve"> insertions in the left femur</w:t>
            </w:r>
          </w:p>
        </w:tc>
        <w:tc>
          <w:tcPr>
            <w:tcW w:w="2407" w:type="dxa"/>
            <w:tcBorders>
              <w:top w:val="nil"/>
              <w:bottom w:val="nil"/>
            </w:tcBorders>
            <w:vAlign w:val="center"/>
            <w:hideMark/>
          </w:tcPr>
          <w:p w14:paraId="2D47A542" w14:textId="77777777" w:rsidR="00BB480D" w:rsidRPr="00A43BD6" w:rsidRDefault="009B5E2B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A43BD6">
              <w:rPr>
                <w:color w:val="000000"/>
                <w:sz w:val="20"/>
                <w:szCs w:val="20"/>
                <w:lang w:val="en-GB"/>
              </w:rPr>
              <w:t>Not mentioned</w:t>
            </w:r>
          </w:p>
        </w:tc>
        <w:tc>
          <w:tcPr>
            <w:tcW w:w="194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09B9BB6" w14:textId="72BFF8E5" w:rsidR="00BB480D" w:rsidRPr="009D0261" w:rsidRDefault="000C37A9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>
              <w:rPr>
                <w:noProof/>
                <w:sz w:val="20"/>
                <w:szCs w:val="20"/>
                <w:lang w:val="en-GB"/>
              </w:rPr>
              <w:t xml:space="preserve">Nicklisch </w:t>
            </w:r>
            <w:r w:rsidRPr="00D862C7">
              <w:rPr>
                <w:noProof/>
                <w:sz w:val="20"/>
                <w:szCs w:val="20"/>
                <w:lang w:val="en-GB"/>
              </w:rPr>
              <w:t>et al.</w:t>
            </w:r>
            <w:r w:rsidRPr="00114081">
              <w:rPr>
                <w:noProof/>
                <w:sz w:val="20"/>
                <w:szCs w:val="20"/>
                <w:lang w:val="en-GB"/>
              </w:rPr>
              <w:t>,</w:t>
            </w:r>
            <w:r w:rsidR="00361969" w:rsidRPr="009D0261">
              <w:rPr>
                <w:noProof/>
                <w:sz w:val="20"/>
                <w:szCs w:val="20"/>
                <w:lang w:val="en-GB"/>
              </w:rPr>
              <w:t xml:space="preserve"> 2005: 332</w:t>
            </w:r>
          </w:p>
        </w:tc>
      </w:tr>
      <w:tr w:rsidR="00F170B9" w:rsidRPr="009D0261" w14:paraId="02B5E86A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6" w:type="dxa"/>
            <w:noWrap/>
            <w:vAlign w:val="center"/>
            <w:hideMark/>
          </w:tcPr>
          <w:p w14:paraId="61711671" w14:textId="77777777" w:rsidR="00F170B9" w:rsidRPr="002F744C" w:rsidRDefault="00F170B9" w:rsidP="00F170B9">
            <w:pPr>
              <w:jc w:val="left"/>
              <w:rPr>
                <w:sz w:val="20"/>
                <w:szCs w:val="20"/>
                <w:lang w:val="en-GB"/>
              </w:rPr>
            </w:pPr>
            <w:r w:rsidRPr="002F744C">
              <w:rPr>
                <w:sz w:val="20"/>
                <w:szCs w:val="20"/>
                <w:lang w:val="en-GB"/>
              </w:rPr>
              <w:lastRenderedPageBreak/>
              <w:t>ID Pub</w:t>
            </w:r>
          </w:p>
        </w:tc>
        <w:tc>
          <w:tcPr>
            <w:tcW w:w="1179" w:type="dxa"/>
            <w:noWrap/>
            <w:vAlign w:val="center"/>
            <w:hideMark/>
          </w:tcPr>
          <w:p w14:paraId="4A76E011" w14:textId="77777777" w:rsidR="00F170B9" w:rsidRPr="002F744C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2F744C">
              <w:rPr>
                <w:sz w:val="20"/>
                <w:szCs w:val="20"/>
                <w:lang w:val="en-GB"/>
              </w:rPr>
              <w:t>Sex</w:t>
            </w:r>
          </w:p>
        </w:tc>
        <w:tc>
          <w:tcPr>
            <w:tcW w:w="1239" w:type="dxa"/>
            <w:noWrap/>
            <w:vAlign w:val="center"/>
            <w:hideMark/>
          </w:tcPr>
          <w:p w14:paraId="4D7EBF0C" w14:textId="77777777" w:rsidR="00F170B9" w:rsidRPr="002F744C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2F744C">
              <w:rPr>
                <w:sz w:val="20"/>
                <w:szCs w:val="20"/>
                <w:lang w:val="en-GB"/>
              </w:rPr>
              <w:t>Age</w:t>
            </w:r>
          </w:p>
        </w:tc>
        <w:tc>
          <w:tcPr>
            <w:tcW w:w="1783" w:type="dxa"/>
            <w:noWrap/>
            <w:vAlign w:val="center"/>
            <w:hideMark/>
          </w:tcPr>
          <w:p w14:paraId="12740528" w14:textId="77777777" w:rsidR="00F170B9" w:rsidRPr="002F744C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2F744C">
              <w:rPr>
                <w:sz w:val="20"/>
                <w:szCs w:val="20"/>
                <w:lang w:val="en-GB"/>
              </w:rPr>
              <w:t>Site</w:t>
            </w:r>
          </w:p>
        </w:tc>
        <w:tc>
          <w:tcPr>
            <w:tcW w:w="258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07F68230" w14:textId="77777777" w:rsidR="00F170B9" w:rsidRPr="002F744C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2F744C">
              <w:rPr>
                <w:sz w:val="20"/>
                <w:szCs w:val="20"/>
                <w:lang w:val="en-GB"/>
              </w:rPr>
              <w:t>Marker</w:t>
            </w:r>
          </w:p>
        </w:tc>
        <w:tc>
          <w:tcPr>
            <w:tcW w:w="2407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16ED16D3" w14:textId="77777777" w:rsidR="00F170B9" w:rsidRPr="002F744C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2F744C">
              <w:rPr>
                <w:sz w:val="20"/>
                <w:szCs w:val="20"/>
                <w:lang w:val="en-GB"/>
              </w:rPr>
              <w:t>Possible activity</w:t>
            </w:r>
          </w:p>
        </w:tc>
        <w:tc>
          <w:tcPr>
            <w:tcW w:w="1943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209156A6" w14:textId="77777777" w:rsidR="00F170B9" w:rsidRPr="002F744C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2F744C">
              <w:rPr>
                <w:sz w:val="20"/>
                <w:szCs w:val="20"/>
                <w:lang w:val="en-GB"/>
              </w:rPr>
              <w:t>Reference</w:t>
            </w:r>
          </w:p>
        </w:tc>
      </w:tr>
      <w:tr w:rsidR="00BB480D" w:rsidRPr="009D0261" w14:paraId="2D83B3A4" w14:textId="77777777" w:rsidTr="00F170B9">
        <w:trPr>
          <w:trHeight w:val="79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6" w:type="dxa"/>
            <w:tcBorders>
              <w:top w:val="nil"/>
              <w:bottom w:val="nil"/>
            </w:tcBorders>
            <w:vAlign w:val="center"/>
            <w:hideMark/>
          </w:tcPr>
          <w:p w14:paraId="1AECA1DB" w14:textId="77777777" w:rsidR="00BB480D" w:rsidRPr="00C20007" w:rsidRDefault="00BB480D" w:rsidP="002F744C">
            <w:pPr>
              <w:jc w:val="center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C20007">
              <w:rPr>
                <w:b w:val="0"/>
                <w:color w:val="000000"/>
                <w:sz w:val="20"/>
                <w:szCs w:val="20"/>
                <w:lang w:val="en-GB"/>
              </w:rPr>
              <w:t>GE 285-538 | 7608</w:t>
            </w:r>
          </w:p>
        </w:tc>
        <w:tc>
          <w:tcPr>
            <w:tcW w:w="1179" w:type="dxa"/>
            <w:tcBorders>
              <w:top w:val="nil"/>
              <w:bottom w:val="nil"/>
            </w:tcBorders>
            <w:vAlign w:val="center"/>
            <w:hideMark/>
          </w:tcPr>
          <w:p w14:paraId="030A09FB" w14:textId="77777777" w:rsidR="00BB480D" w:rsidRPr="009D0261" w:rsidRDefault="00BB480D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239" w:type="dxa"/>
            <w:tcBorders>
              <w:top w:val="nil"/>
              <w:bottom w:val="nil"/>
            </w:tcBorders>
            <w:vAlign w:val="center"/>
            <w:hideMark/>
          </w:tcPr>
          <w:p w14:paraId="332D973C" w14:textId="49BC5251" w:rsidR="00BB480D" w:rsidRPr="009D0261" w:rsidRDefault="00BB480D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 w:rsidR="00306413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1783" w:type="dxa"/>
            <w:tcBorders>
              <w:top w:val="nil"/>
              <w:bottom w:val="nil"/>
            </w:tcBorders>
            <w:vAlign w:val="center"/>
            <w:hideMark/>
          </w:tcPr>
          <w:p w14:paraId="770FA35A" w14:textId="77777777" w:rsidR="00BB480D" w:rsidRPr="009D0261" w:rsidRDefault="00BB480D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ostamar</w:t>
            </w:r>
          </w:p>
        </w:tc>
        <w:tc>
          <w:tcPr>
            <w:tcW w:w="2589" w:type="dxa"/>
            <w:tcBorders>
              <w:top w:val="nil"/>
              <w:bottom w:val="nil"/>
            </w:tcBorders>
            <w:vAlign w:val="center"/>
            <w:hideMark/>
          </w:tcPr>
          <w:p w14:paraId="2DFA9A46" w14:textId="77777777" w:rsidR="00BB480D" w:rsidRPr="00A43BD6" w:rsidRDefault="00A43BD6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A43BD6">
              <w:rPr>
                <w:color w:val="000000"/>
                <w:sz w:val="20"/>
                <w:szCs w:val="20"/>
                <w:lang w:val="en-GB"/>
              </w:rPr>
              <w:t xml:space="preserve">Line of longitudinal attrition on the distal side of tooth </w:t>
            </w:r>
            <w:r w:rsidR="00BB480D" w:rsidRPr="00A43BD6">
              <w:rPr>
                <w:color w:val="000000"/>
                <w:sz w:val="20"/>
                <w:szCs w:val="20"/>
                <w:lang w:val="en-GB"/>
              </w:rPr>
              <w:t>17</w:t>
            </w:r>
          </w:p>
        </w:tc>
        <w:tc>
          <w:tcPr>
            <w:tcW w:w="2407" w:type="dxa"/>
            <w:tcBorders>
              <w:top w:val="nil"/>
              <w:bottom w:val="nil"/>
            </w:tcBorders>
            <w:vAlign w:val="center"/>
            <w:hideMark/>
          </w:tcPr>
          <w:p w14:paraId="01FD3C89" w14:textId="77777777" w:rsidR="00BB480D" w:rsidRPr="00A43BD6" w:rsidRDefault="00A43BD6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A43BD6">
              <w:rPr>
                <w:color w:val="000000"/>
                <w:sz w:val="20"/>
                <w:szCs w:val="20"/>
                <w:lang w:val="en-GB"/>
              </w:rPr>
              <w:t>Activities involving holding ropes or strings in the mouth</w:t>
            </w:r>
          </w:p>
        </w:tc>
        <w:tc>
          <w:tcPr>
            <w:tcW w:w="194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B0803B9" w14:textId="58AEC145" w:rsidR="00BB480D" w:rsidRPr="00DE6C8C" w:rsidRDefault="00361969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E6C8C">
              <w:rPr>
                <w:noProof/>
                <w:sz w:val="20"/>
                <w:szCs w:val="20"/>
              </w:rPr>
              <w:t xml:space="preserve">Polo Cerdá </w:t>
            </w:r>
            <w:r w:rsidR="00306413">
              <w:rPr>
                <w:noProof/>
                <w:sz w:val="20"/>
                <w:szCs w:val="20"/>
              </w:rPr>
              <w:t>&amp;</w:t>
            </w:r>
            <w:r w:rsidR="00306413" w:rsidRPr="00DE6C8C">
              <w:rPr>
                <w:noProof/>
                <w:sz w:val="20"/>
                <w:szCs w:val="20"/>
              </w:rPr>
              <w:t xml:space="preserve"> </w:t>
            </w:r>
            <w:r w:rsidRPr="00DE6C8C">
              <w:rPr>
                <w:noProof/>
                <w:sz w:val="20"/>
                <w:szCs w:val="20"/>
              </w:rPr>
              <w:t>García Prósper, 2009: 406</w:t>
            </w:r>
          </w:p>
        </w:tc>
      </w:tr>
      <w:tr w:rsidR="00BB480D" w:rsidRPr="009D0261" w14:paraId="5807653F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9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6" w:type="dxa"/>
            <w:tcBorders>
              <w:top w:val="nil"/>
              <w:bottom w:val="nil"/>
            </w:tcBorders>
            <w:vAlign w:val="center"/>
            <w:hideMark/>
          </w:tcPr>
          <w:p w14:paraId="308F667B" w14:textId="77777777" w:rsidR="00BB480D" w:rsidRPr="00C20007" w:rsidRDefault="00BB480D" w:rsidP="002F744C">
            <w:pPr>
              <w:jc w:val="center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C20007">
              <w:rPr>
                <w:b w:val="0"/>
                <w:color w:val="000000"/>
                <w:sz w:val="20"/>
                <w:szCs w:val="20"/>
                <w:lang w:val="en-GB"/>
              </w:rPr>
              <w:t>GE 310-563 | 7611</w:t>
            </w:r>
          </w:p>
        </w:tc>
        <w:tc>
          <w:tcPr>
            <w:tcW w:w="1179" w:type="dxa"/>
            <w:tcBorders>
              <w:top w:val="nil"/>
              <w:bottom w:val="nil"/>
            </w:tcBorders>
            <w:vAlign w:val="center"/>
            <w:hideMark/>
          </w:tcPr>
          <w:p w14:paraId="085B569A" w14:textId="77777777" w:rsidR="00BB480D" w:rsidRPr="009D0261" w:rsidRDefault="00BB480D" w:rsidP="0030641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239" w:type="dxa"/>
            <w:tcBorders>
              <w:top w:val="nil"/>
              <w:bottom w:val="nil"/>
            </w:tcBorders>
            <w:vAlign w:val="center"/>
            <w:hideMark/>
          </w:tcPr>
          <w:p w14:paraId="33160439" w14:textId="433957B9" w:rsidR="00BB480D" w:rsidRPr="009D0261" w:rsidRDefault="00BB480D" w:rsidP="0030641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E (26-</w:t>
            </w:r>
            <w:r w:rsidR="00306413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)</w:t>
            </w:r>
          </w:p>
        </w:tc>
        <w:tc>
          <w:tcPr>
            <w:tcW w:w="1783" w:type="dxa"/>
            <w:tcBorders>
              <w:top w:val="nil"/>
              <w:bottom w:val="nil"/>
            </w:tcBorders>
            <w:vAlign w:val="center"/>
            <w:hideMark/>
          </w:tcPr>
          <w:p w14:paraId="6EACD3F9" w14:textId="77777777" w:rsidR="00BB480D" w:rsidRPr="009D0261" w:rsidRDefault="00BB480D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ostamar</w:t>
            </w:r>
          </w:p>
        </w:tc>
        <w:tc>
          <w:tcPr>
            <w:tcW w:w="2589" w:type="dxa"/>
            <w:tcBorders>
              <w:top w:val="nil"/>
              <w:bottom w:val="nil"/>
            </w:tcBorders>
            <w:vAlign w:val="center"/>
            <w:hideMark/>
          </w:tcPr>
          <w:p w14:paraId="774CEC6B" w14:textId="77777777" w:rsidR="00BB480D" w:rsidRPr="00A43BD6" w:rsidRDefault="00A43BD6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A43BD6">
              <w:rPr>
                <w:color w:val="000000"/>
                <w:sz w:val="20"/>
                <w:szCs w:val="20"/>
                <w:lang w:val="en-GB"/>
              </w:rPr>
              <w:t>Incisal fractures in the lower incisors</w:t>
            </w:r>
          </w:p>
        </w:tc>
        <w:tc>
          <w:tcPr>
            <w:tcW w:w="2407" w:type="dxa"/>
            <w:tcBorders>
              <w:top w:val="nil"/>
              <w:bottom w:val="nil"/>
            </w:tcBorders>
            <w:vAlign w:val="center"/>
            <w:hideMark/>
          </w:tcPr>
          <w:p w14:paraId="5D16B38A" w14:textId="77777777" w:rsidR="00BB480D" w:rsidRPr="00A43BD6" w:rsidRDefault="00A43BD6" w:rsidP="0030641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A43BD6">
              <w:rPr>
                <w:color w:val="000000"/>
                <w:sz w:val="20"/>
                <w:szCs w:val="20"/>
                <w:lang w:val="en-GB"/>
              </w:rPr>
              <w:t>Abrasive diet or activities involving holding ropes or strings in the mouth</w:t>
            </w:r>
          </w:p>
        </w:tc>
        <w:tc>
          <w:tcPr>
            <w:tcW w:w="194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AF299E9" w14:textId="09E71E04" w:rsidR="00BB480D" w:rsidRPr="00DE6C8C" w:rsidRDefault="00361969" w:rsidP="00D862C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E6C8C">
              <w:rPr>
                <w:noProof/>
                <w:sz w:val="20"/>
                <w:szCs w:val="20"/>
              </w:rPr>
              <w:t xml:space="preserve">Polo Cerdá </w:t>
            </w:r>
            <w:r w:rsidR="00306413">
              <w:rPr>
                <w:noProof/>
                <w:sz w:val="20"/>
                <w:szCs w:val="20"/>
              </w:rPr>
              <w:t>&amp;</w:t>
            </w:r>
            <w:r w:rsidR="00306413" w:rsidRPr="00DE6C8C">
              <w:rPr>
                <w:noProof/>
                <w:sz w:val="20"/>
                <w:szCs w:val="20"/>
              </w:rPr>
              <w:t xml:space="preserve"> </w:t>
            </w:r>
            <w:r w:rsidRPr="00DE6C8C">
              <w:rPr>
                <w:noProof/>
                <w:sz w:val="20"/>
                <w:szCs w:val="20"/>
              </w:rPr>
              <w:t>García Prósper, 2009: 40</w:t>
            </w:r>
            <w:r w:rsidRPr="00DE6C8C">
              <w:rPr>
                <w:sz w:val="20"/>
                <w:szCs w:val="20"/>
              </w:rPr>
              <w:t>5</w:t>
            </w:r>
          </w:p>
        </w:tc>
      </w:tr>
      <w:tr w:rsidR="00BB480D" w:rsidRPr="009D0261" w14:paraId="0F45596A" w14:textId="77777777" w:rsidTr="00F170B9">
        <w:trPr>
          <w:trHeight w:val="6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6" w:type="dxa"/>
            <w:tcBorders>
              <w:top w:val="nil"/>
              <w:bottom w:val="nil"/>
            </w:tcBorders>
            <w:vAlign w:val="center"/>
            <w:hideMark/>
          </w:tcPr>
          <w:p w14:paraId="2EC4076A" w14:textId="77777777" w:rsidR="00BB480D" w:rsidRPr="00C20007" w:rsidRDefault="00BB480D" w:rsidP="002F744C">
            <w:pPr>
              <w:jc w:val="center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C20007">
              <w:rPr>
                <w:b w:val="0"/>
                <w:color w:val="000000"/>
                <w:sz w:val="20"/>
                <w:szCs w:val="20"/>
                <w:lang w:val="en-GB"/>
              </w:rPr>
              <w:t>Rein 11 | Ind. 11</w:t>
            </w:r>
          </w:p>
        </w:tc>
        <w:tc>
          <w:tcPr>
            <w:tcW w:w="1179" w:type="dxa"/>
            <w:tcBorders>
              <w:top w:val="nil"/>
              <w:bottom w:val="nil"/>
            </w:tcBorders>
            <w:vAlign w:val="center"/>
            <w:hideMark/>
          </w:tcPr>
          <w:p w14:paraId="315D4C12" w14:textId="77777777" w:rsidR="00BB480D" w:rsidRPr="009D0261" w:rsidRDefault="00BB480D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239" w:type="dxa"/>
            <w:tcBorders>
              <w:top w:val="nil"/>
              <w:bottom w:val="nil"/>
            </w:tcBorders>
            <w:vAlign w:val="center"/>
            <w:hideMark/>
          </w:tcPr>
          <w:p w14:paraId="633C0ADB" w14:textId="77777777" w:rsidR="00BB480D" w:rsidRPr="009D0261" w:rsidRDefault="00BB480D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783" w:type="dxa"/>
            <w:tcBorders>
              <w:top w:val="nil"/>
              <w:bottom w:val="nil"/>
            </w:tcBorders>
            <w:vAlign w:val="center"/>
            <w:hideMark/>
          </w:tcPr>
          <w:p w14:paraId="117955DE" w14:textId="77777777" w:rsidR="00BB480D" w:rsidRPr="009D0261" w:rsidRDefault="00BB480D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2589" w:type="dxa"/>
            <w:tcBorders>
              <w:top w:val="nil"/>
              <w:bottom w:val="nil"/>
            </w:tcBorders>
            <w:vAlign w:val="center"/>
            <w:hideMark/>
          </w:tcPr>
          <w:p w14:paraId="76DFE51C" w14:textId="77777777" w:rsidR="00BB480D" w:rsidRPr="00A43BD6" w:rsidRDefault="00A43BD6" w:rsidP="00D862C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A43BD6">
              <w:rPr>
                <w:color w:val="000000"/>
                <w:sz w:val="20"/>
                <w:szCs w:val="20"/>
                <w:lang w:val="en-GB"/>
              </w:rPr>
              <w:t>Exceptional enthesopathies in the lower limbs</w:t>
            </w:r>
          </w:p>
        </w:tc>
        <w:tc>
          <w:tcPr>
            <w:tcW w:w="2407" w:type="dxa"/>
            <w:tcBorders>
              <w:top w:val="nil"/>
              <w:bottom w:val="nil"/>
            </w:tcBorders>
            <w:vAlign w:val="center"/>
            <w:hideMark/>
          </w:tcPr>
          <w:p w14:paraId="06655D9C" w14:textId="77777777" w:rsidR="00BB480D" w:rsidRPr="00A43BD6" w:rsidRDefault="009B5E2B" w:rsidP="0030641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A43BD6">
              <w:rPr>
                <w:color w:val="000000"/>
                <w:sz w:val="20"/>
                <w:szCs w:val="20"/>
                <w:lang w:val="en-GB"/>
              </w:rPr>
              <w:t>Not mentioned</w:t>
            </w:r>
          </w:p>
        </w:tc>
        <w:tc>
          <w:tcPr>
            <w:tcW w:w="1943" w:type="dxa"/>
            <w:tcBorders>
              <w:top w:val="nil"/>
              <w:bottom w:val="nil"/>
            </w:tcBorders>
            <w:vAlign w:val="center"/>
            <w:hideMark/>
          </w:tcPr>
          <w:p w14:paraId="79C4D5A7" w14:textId="02772FB6" w:rsidR="00BB480D" w:rsidRPr="009D0261" w:rsidRDefault="00361969" w:rsidP="00D862C7">
            <w:pPr>
              <w:keepNext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306413" w:rsidRPr="00D862C7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10</w:t>
            </w:r>
          </w:p>
        </w:tc>
      </w:tr>
    </w:tbl>
    <w:p w14:paraId="7283E0CA" w14:textId="28864919" w:rsidR="00E64DF4" w:rsidRPr="00D862C7" w:rsidRDefault="007A2F5D" w:rsidP="00D862C7">
      <w:pPr>
        <w:pStyle w:val="Caption"/>
        <w:spacing w:before="120"/>
        <w:rPr>
          <w:b w:val="0"/>
          <w:color w:val="auto"/>
          <w:sz w:val="24"/>
          <w:szCs w:val="24"/>
          <w:lang w:val="en-GB"/>
        </w:rPr>
      </w:pPr>
      <w:r w:rsidRPr="00D862C7">
        <w:rPr>
          <w:b w:val="0"/>
          <w:color w:val="auto"/>
          <w:sz w:val="24"/>
          <w:szCs w:val="24"/>
          <w:lang w:val="en-GB"/>
        </w:rPr>
        <w:t xml:space="preserve">ID Pub: individual according to publication. </w:t>
      </w:r>
      <w:r w:rsidR="007850B9" w:rsidRPr="00D862C7">
        <w:rPr>
          <w:b w:val="0"/>
          <w:color w:val="auto"/>
          <w:sz w:val="24"/>
          <w:szCs w:val="24"/>
          <w:lang w:val="en-GB"/>
        </w:rPr>
        <w:t>F</w:t>
      </w:r>
      <w:r w:rsidR="00272C25">
        <w:rPr>
          <w:b w:val="0"/>
          <w:color w:val="auto"/>
          <w:sz w:val="24"/>
          <w:szCs w:val="24"/>
          <w:lang w:val="en-GB"/>
        </w:rPr>
        <w:t>/F?</w:t>
      </w:r>
      <w:r w:rsidR="007850B9" w:rsidRPr="00D862C7">
        <w:rPr>
          <w:b w:val="0"/>
          <w:color w:val="auto"/>
          <w:sz w:val="24"/>
          <w:szCs w:val="24"/>
          <w:lang w:val="en-GB"/>
        </w:rPr>
        <w:t xml:space="preserve">: female or </w:t>
      </w:r>
      <w:r w:rsidR="004A2E95">
        <w:rPr>
          <w:b w:val="0"/>
          <w:color w:val="auto"/>
          <w:sz w:val="24"/>
          <w:szCs w:val="24"/>
          <w:lang w:val="en-GB"/>
        </w:rPr>
        <w:t>probably</w:t>
      </w:r>
      <w:r w:rsidR="004A2E95" w:rsidRPr="00D862C7">
        <w:rPr>
          <w:b w:val="0"/>
          <w:color w:val="auto"/>
          <w:sz w:val="24"/>
          <w:szCs w:val="24"/>
          <w:lang w:val="en-GB"/>
        </w:rPr>
        <w:t xml:space="preserve"> </w:t>
      </w:r>
      <w:r w:rsidR="007850B9" w:rsidRPr="00D862C7">
        <w:rPr>
          <w:b w:val="0"/>
          <w:color w:val="auto"/>
          <w:sz w:val="24"/>
          <w:szCs w:val="24"/>
          <w:lang w:val="en-GB"/>
        </w:rPr>
        <w:t>female; M</w:t>
      </w:r>
      <w:r w:rsidR="00272C25">
        <w:rPr>
          <w:b w:val="0"/>
          <w:color w:val="auto"/>
          <w:sz w:val="24"/>
          <w:szCs w:val="24"/>
          <w:lang w:val="en-GB"/>
        </w:rPr>
        <w:t>?M?</w:t>
      </w:r>
      <w:r w:rsidR="007850B9" w:rsidRPr="00D862C7">
        <w:rPr>
          <w:b w:val="0"/>
          <w:color w:val="auto"/>
          <w:sz w:val="24"/>
          <w:szCs w:val="24"/>
          <w:lang w:val="en-GB"/>
        </w:rPr>
        <w:t xml:space="preserve">: male or </w:t>
      </w:r>
      <w:r w:rsidR="00376D64">
        <w:rPr>
          <w:b w:val="0"/>
          <w:color w:val="auto"/>
          <w:sz w:val="24"/>
          <w:szCs w:val="24"/>
          <w:lang w:val="en-GB"/>
        </w:rPr>
        <w:t>probably</w:t>
      </w:r>
      <w:r w:rsidR="00376D64" w:rsidRPr="00D862C7">
        <w:rPr>
          <w:b w:val="0"/>
          <w:color w:val="auto"/>
          <w:sz w:val="24"/>
          <w:szCs w:val="24"/>
          <w:lang w:val="en-GB"/>
        </w:rPr>
        <w:t xml:space="preserve"> </w:t>
      </w:r>
      <w:r w:rsidR="007850B9" w:rsidRPr="00D862C7">
        <w:rPr>
          <w:b w:val="0"/>
          <w:color w:val="auto"/>
          <w:sz w:val="24"/>
          <w:szCs w:val="24"/>
          <w:lang w:val="en-GB"/>
        </w:rPr>
        <w:t xml:space="preserve">male; UND: adult undetermined sex; NAD: non-adult undetermined sex; AO: adolescent/juvenile; YA: young adult; AME: adult middle age; AMA: adult mature age. </w:t>
      </w:r>
    </w:p>
    <w:p w14:paraId="4853A8CF" w14:textId="77777777" w:rsidR="00DF193D" w:rsidRDefault="00DF193D">
      <w:pPr>
        <w:rPr>
          <w:b/>
          <w:i/>
          <w:lang w:val="en-GB"/>
        </w:rPr>
      </w:pPr>
    </w:p>
    <w:p w14:paraId="02C2C721" w14:textId="77777777" w:rsidR="00F170B9" w:rsidRDefault="00F170B9">
      <w:pPr>
        <w:rPr>
          <w:b/>
          <w:i/>
          <w:lang w:val="en-GB"/>
        </w:rPr>
      </w:pPr>
      <w:r>
        <w:rPr>
          <w:b/>
          <w:i/>
          <w:lang w:val="en-GB"/>
        </w:rPr>
        <w:br w:type="page"/>
      </w:r>
    </w:p>
    <w:p w14:paraId="4C7FD7C1" w14:textId="2BD0C282" w:rsidR="00CD6760" w:rsidRPr="009D0261" w:rsidRDefault="00CD6760" w:rsidP="004E2682">
      <w:pPr>
        <w:spacing w:line="360" w:lineRule="auto"/>
        <w:rPr>
          <w:lang w:val="en-GB"/>
        </w:rPr>
      </w:pPr>
      <w:r w:rsidRPr="00D862C7">
        <w:rPr>
          <w:b/>
          <w:i/>
          <w:lang w:val="en-GB"/>
        </w:rPr>
        <w:lastRenderedPageBreak/>
        <w:t>Tabl</w:t>
      </w:r>
      <w:r w:rsidR="00E647C5" w:rsidRPr="00D862C7">
        <w:rPr>
          <w:b/>
          <w:i/>
          <w:lang w:val="en-GB"/>
        </w:rPr>
        <w:t>e</w:t>
      </w:r>
      <w:r w:rsidRPr="00D862C7">
        <w:rPr>
          <w:b/>
          <w:i/>
          <w:lang w:val="en-GB"/>
        </w:rPr>
        <w:t xml:space="preserve"> 3.</w:t>
      </w:r>
      <w:r w:rsidRPr="009D0261">
        <w:rPr>
          <w:lang w:val="en-GB"/>
        </w:rPr>
        <w:t xml:space="preserve"> </w:t>
      </w:r>
      <w:r w:rsidR="00FA231A" w:rsidRPr="00BC0C39">
        <w:rPr>
          <w:i/>
          <w:lang w:val="en-GB"/>
        </w:rPr>
        <w:t>Values of δ</w:t>
      </w:r>
      <w:r w:rsidR="00FA231A" w:rsidRPr="00BC0C39">
        <w:rPr>
          <w:i/>
          <w:vertAlign w:val="superscript"/>
          <w:lang w:val="en-GB"/>
        </w:rPr>
        <w:t>13</w:t>
      </w:r>
      <w:r w:rsidR="00FA231A" w:rsidRPr="00BC0C39">
        <w:rPr>
          <w:i/>
          <w:lang w:val="en-GB"/>
        </w:rPr>
        <w:t>C and δ</w:t>
      </w:r>
      <w:r w:rsidR="00FA231A" w:rsidRPr="00BC0C39">
        <w:rPr>
          <w:i/>
          <w:vertAlign w:val="superscript"/>
          <w:lang w:val="en-GB"/>
        </w:rPr>
        <w:t>15</w:t>
      </w:r>
      <w:r w:rsidR="00FA231A" w:rsidRPr="00BC0C39">
        <w:rPr>
          <w:i/>
          <w:lang w:val="en-GB"/>
        </w:rPr>
        <w:t>N for Iberian Neolithic people.</w:t>
      </w:r>
    </w:p>
    <w:tbl>
      <w:tblPr>
        <w:tblStyle w:val="PlainTable2"/>
        <w:tblW w:w="13926" w:type="dxa"/>
        <w:jc w:val="center"/>
        <w:tblLook w:val="04A0" w:firstRow="1" w:lastRow="0" w:firstColumn="1" w:lastColumn="0" w:noHBand="0" w:noVBand="1"/>
      </w:tblPr>
      <w:tblGrid>
        <w:gridCol w:w="2320"/>
        <w:gridCol w:w="740"/>
        <w:gridCol w:w="1460"/>
        <w:gridCol w:w="2699"/>
        <w:gridCol w:w="800"/>
        <w:gridCol w:w="820"/>
        <w:gridCol w:w="767"/>
        <w:gridCol w:w="748"/>
        <w:gridCol w:w="566"/>
        <w:gridCol w:w="6"/>
        <w:gridCol w:w="3000"/>
      </w:tblGrid>
      <w:tr w:rsidR="00CD6760" w:rsidRPr="009D0261" w14:paraId="37FDB0A5" w14:textId="77777777" w:rsidTr="008B58D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noWrap/>
            <w:vAlign w:val="center"/>
            <w:hideMark/>
          </w:tcPr>
          <w:p w14:paraId="5F84D6AF" w14:textId="77777777" w:rsidR="00CD6760" w:rsidRPr="00500888" w:rsidRDefault="00CD6760" w:rsidP="00BC5ACD">
            <w:pPr>
              <w:jc w:val="left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Ind Pub</w:t>
            </w:r>
          </w:p>
        </w:tc>
        <w:tc>
          <w:tcPr>
            <w:tcW w:w="740" w:type="dxa"/>
            <w:noWrap/>
            <w:vAlign w:val="center"/>
            <w:hideMark/>
          </w:tcPr>
          <w:p w14:paraId="062CF409" w14:textId="77777777" w:rsidR="00CD6760" w:rsidRPr="00500888" w:rsidRDefault="00CD6760" w:rsidP="00BC5AC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Sex</w:t>
            </w:r>
          </w:p>
        </w:tc>
        <w:tc>
          <w:tcPr>
            <w:tcW w:w="1460" w:type="dxa"/>
            <w:noWrap/>
            <w:vAlign w:val="center"/>
            <w:hideMark/>
          </w:tcPr>
          <w:p w14:paraId="059AA56F" w14:textId="77777777" w:rsidR="00CD6760" w:rsidRPr="00500888" w:rsidRDefault="00E647C5" w:rsidP="00BC5AC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Age</w:t>
            </w:r>
          </w:p>
        </w:tc>
        <w:tc>
          <w:tcPr>
            <w:tcW w:w="2699" w:type="dxa"/>
            <w:noWrap/>
            <w:vAlign w:val="center"/>
            <w:hideMark/>
          </w:tcPr>
          <w:p w14:paraId="18C95497" w14:textId="77777777" w:rsidR="00CD6760" w:rsidRPr="00500888" w:rsidRDefault="00E647C5" w:rsidP="00BC5AC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Site</w:t>
            </w:r>
          </w:p>
        </w:tc>
        <w:tc>
          <w:tcPr>
            <w:tcW w:w="800" w:type="dxa"/>
            <w:noWrap/>
            <w:vAlign w:val="center"/>
            <w:hideMark/>
          </w:tcPr>
          <w:p w14:paraId="7EBEE058" w14:textId="77777777" w:rsidR="00CD6760" w:rsidRPr="00500888" w:rsidRDefault="00CD6760" w:rsidP="00BC5AC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δ</w:t>
            </w:r>
            <w:r w:rsidR="00705944" w:rsidRPr="00500888">
              <w:rPr>
                <w:sz w:val="20"/>
                <w:szCs w:val="20"/>
                <w:vertAlign w:val="superscript"/>
                <w:lang w:val="en-GB"/>
              </w:rPr>
              <w:t>13</w:t>
            </w:r>
            <w:r w:rsidRPr="00500888">
              <w:rPr>
                <w:sz w:val="20"/>
                <w:szCs w:val="20"/>
                <w:lang w:val="en-GB"/>
              </w:rPr>
              <w:t>C‰</w:t>
            </w:r>
          </w:p>
        </w:tc>
        <w:tc>
          <w:tcPr>
            <w:tcW w:w="820" w:type="dxa"/>
            <w:noWrap/>
            <w:vAlign w:val="center"/>
            <w:hideMark/>
          </w:tcPr>
          <w:p w14:paraId="7BB198B6" w14:textId="77777777" w:rsidR="00CD6760" w:rsidRPr="00500888" w:rsidRDefault="00CD6760" w:rsidP="00BC5AC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δ</w:t>
            </w:r>
            <w:r w:rsidR="00705944" w:rsidRPr="00500888">
              <w:rPr>
                <w:sz w:val="20"/>
                <w:szCs w:val="20"/>
                <w:vertAlign w:val="superscript"/>
                <w:lang w:val="en-GB"/>
              </w:rPr>
              <w:t>15</w:t>
            </w:r>
            <w:r w:rsidRPr="00500888">
              <w:rPr>
                <w:sz w:val="20"/>
                <w:szCs w:val="20"/>
                <w:lang w:val="en-GB"/>
              </w:rPr>
              <w:t>N‰</w:t>
            </w:r>
          </w:p>
        </w:tc>
        <w:tc>
          <w:tcPr>
            <w:tcW w:w="767" w:type="dxa"/>
            <w:noWrap/>
            <w:vAlign w:val="center"/>
            <w:hideMark/>
          </w:tcPr>
          <w:p w14:paraId="673C6AFC" w14:textId="77777777" w:rsidR="00CD6760" w:rsidRPr="00500888" w:rsidRDefault="00CD6760" w:rsidP="00BC5AC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C (%)</w:t>
            </w:r>
          </w:p>
        </w:tc>
        <w:tc>
          <w:tcPr>
            <w:tcW w:w="748" w:type="dxa"/>
            <w:noWrap/>
            <w:vAlign w:val="center"/>
            <w:hideMark/>
          </w:tcPr>
          <w:p w14:paraId="13E142E8" w14:textId="77777777" w:rsidR="00CD6760" w:rsidRPr="00500888" w:rsidRDefault="00CD6760" w:rsidP="00BC5AC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N (%)</w:t>
            </w:r>
          </w:p>
        </w:tc>
        <w:tc>
          <w:tcPr>
            <w:tcW w:w="572" w:type="dxa"/>
            <w:gridSpan w:val="2"/>
            <w:noWrap/>
            <w:vAlign w:val="center"/>
            <w:hideMark/>
          </w:tcPr>
          <w:p w14:paraId="43D06D56" w14:textId="77777777" w:rsidR="00CD6760" w:rsidRPr="00500888" w:rsidRDefault="00CD6760" w:rsidP="00BC5AC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C:N</w:t>
            </w:r>
          </w:p>
        </w:tc>
        <w:tc>
          <w:tcPr>
            <w:tcW w:w="3000" w:type="dxa"/>
            <w:noWrap/>
            <w:vAlign w:val="center"/>
            <w:hideMark/>
          </w:tcPr>
          <w:p w14:paraId="2DFF58C8" w14:textId="77777777" w:rsidR="00CD6760" w:rsidRPr="00500888" w:rsidRDefault="00CD6760" w:rsidP="00BC5AC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Referenc</w:t>
            </w:r>
            <w:r w:rsidR="00E647C5" w:rsidRPr="00500888">
              <w:rPr>
                <w:sz w:val="20"/>
                <w:szCs w:val="20"/>
                <w:lang w:val="en-GB"/>
              </w:rPr>
              <w:t>e</w:t>
            </w:r>
          </w:p>
        </w:tc>
      </w:tr>
      <w:tr w:rsidR="00CD6760" w:rsidRPr="009D0261" w14:paraId="18A40128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0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bottom w:val="nil"/>
            </w:tcBorders>
            <w:vAlign w:val="center"/>
            <w:hideMark/>
          </w:tcPr>
          <w:p w14:paraId="1A6E886E" w14:textId="77777777" w:rsidR="00CD6760" w:rsidRPr="00500888" w:rsidRDefault="00CD6760" w:rsidP="00BC5ACD">
            <w:pPr>
              <w:jc w:val="left"/>
              <w:rPr>
                <w:b w:val="0"/>
                <w:sz w:val="20"/>
                <w:szCs w:val="20"/>
                <w:lang w:val="en-GB"/>
              </w:rPr>
            </w:pPr>
            <w:r w:rsidRPr="00500888">
              <w:rPr>
                <w:b w:val="0"/>
                <w:sz w:val="20"/>
                <w:szCs w:val="20"/>
                <w:lang w:val="en-GB"/>
              </w:rPr>
              <w:t>No</w:t>
            </w:r>
            <w:r w:rsidR="00E647C5" w:rsidRPr="00500888">
              <w:rPr>
                <w:b w:val="0"/>
                <w:sz w:val="20"/>
                <w:szCs w:val="20"/>
                <w:lang w:val="en-GB"/>
              </w:rPr>
              <w:t>t</w:t>
            </w:r>
            <w:r w:rsidRPr="00500888">
              <w:rPr>
                <w:b w:val="0"/>
                <w:sz w:val="20"/>
                <w:szCs w:val="20"/>
                <w:lang w:val="en-GB"/>
              </w:rPr>
              <w:t xml:space="preserve"> individualiz</w:t>
            </w:r>
            <w:r w:rsidR="00E647C5" w:rsidRPr="00500888">
              <w:rPr>
                <w:b w:val="0"/>
                <w:sz w:val="20"/>
                <w:szCs w:val="20"/>
                <w:lang w:val="en-GB"/>
              </w:rPr>
              <w:t>e</w:t>
            </w:r>
            <w:r w:rsidRPr="00500888">
              <w:rPr>
                <w:b w:val="0"/>
                <w:sz w:val="20"/>
                <w:szCs w:val="20"/>
                <w:lang w:val="en-GB"/>
              </w:rPr>
              <w:t>d</w:t>
            </w:r>
          </w:p>
        </w:tc>
        <w:tc>
          <w:tcPr>
            <w:tcW w:w="740" w:type="dxa"/>
            <w:tcBorders>
              <w:bottom w:val="nil"/>
            </w:tcBorders>
            <w:vAlign w:val="center"/>
            <w:hideMark/>
          </w:tcPr>
          <w:p w14:paraId="1D749950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bottom w:val="nil"/>
            </w:tcBorders>
            <w:vAlign w:val="center"/>
            <w:hideMark/>
          </w:tcPr>
          <w:p w14:paraId="1D2A5221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2699" w:type="dxa"/>
            <w:tcBorders>
              <w:bottom w:val="nil"/>
            </w:tcBorders>
            <w:vAlign w:val="center"/>
            <w:hideMark/>
          </w:tcPr>
          <w:p w14:paraId="7B9D7B13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Algar do Barr</w:t>
            </w:r>
            <w:r w:rsidR="00500888">
              <w:rPr>
                <w:sz w:val="20"/>
                <w:szCs w:val="20"/>
                <w:lang w:val="en-GB"/>
              </w:rPr>
              <w:t>ã</w:t>
            </w:r>
            <w:r w:rsidRPr="009D0261">
              <w:rPr>
                <w:sz w:val="20"/>
                <w:szCs w:val="20"/>
                <w:lang w:val="en-GB"/>
              </w:rPr>
              <w:t>o</w:t>
            </w:r>
          </w:p>
        </w:tc>
        <w:tc>
          <w:tcPr>
            <w:tcW w:w="800" w:type="dxa"/>
            <w:tcBorders>
              <w:bottom w:val="nil"/>
            </w:tcBorders>
            <w:vAlign w:val="center"/>
            <w:hideMark/>
          </w:tcPr>
          <w:p w14:paraId="638785DB" w14:textId="4FC03F13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-19</w:t>
            </w:r>
            <w:r w:rsidR="00532179">
              <w:rPr>
                <w:sz w:val="20"/>
                <w:szCs w:val="20"/>
                <w:lang w:val="en-GB"/>
              </w:rPr>
              <w:t>.</w:t>
            </w:r>
            <w:r w:rsidRPr="009D0261">
              <w:rPr>
                <w:sz w:val="20"/>
                <w:szCs w:val="20"/>
                <w:lang w:val="en-GB"/>
              </w:rPr>
              <w:t>1</w:t>
            </w:r>
          </w:p>
        </w:tc>
        <w:tc>
          <w:tcPr>
            <w:tcW w:w="820" w:type="dxa"/>
            <w:tcBorders>
              <w:bottom w:val="nil"/>
            </w:tcBorders>
            <w:vAlign w:val="center"/>
            <w:hideMark/>
          </w:tcPr>
          <w:p w14:paraId="6127096F" w14:textId="666BD376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9</w:t>
            </w:r>
            <w:r w:rsidR="00532179">
              <w:rPr>
                <w:sz w:val="20"/>
                <w:szCs w:val="20"/>
                <w:lang w:val="en-GB"/>
              </w:rPr>
              <w:t>.</w:t>
            </w:r>
            <w:r w:rsidRPr="009D0261">
              <w:rPr>
                <w:sz w:val="20"/>
                <w:szCs w:val="20"/>
                <w:lang w:val="en-GB"/>
              </w:rPr>
              <w:t>9</w:t>
            </w:r>
          </w:p>
        </w:tc>
        <w:tc>
          <w:tcPr>
            <w:tcW w:w="767" w:type="dxa"/>
            <w:tcBorders>
              <w:bottom w:val="nil"/>
            </w:tcBorders>
            <w:vAlign w:val="center"/>
            <w:hideMark/>
          </w:tcPr>
          <w:p w14:paraId="31A1D03A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43.47</w:t>
            </w:r>
          </w:p>
        </w:tc>
        <w:tc>
          <w:tcPr>
            <w:tcW w:w="748" w:type="dxa"/>
            <w:tcBorders>
              <w:bottom w:val="nil"/>
            </w:tcBorders>
            <w:vAlign w:val="center"/>
            <w:hideMark/>
          </w:tcPr>
          <w:p w14:paraId="27BDFFF0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15.78</w:t>
            </w:r>
          </w:p>
        </w:tc>
        <w:tc>
          <w:tcPr>
            <w:tcW w:w="566" w:type="dxa"/>
            <w:tcBorders>
              <w:bottom w:val="nil"/>
            </w:tcBorders>
            <w:vAlign w:val="center"/>
            <w:hideMark/>
          </w:tcPr>
          <w:p w14:paraId="3F105CE0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3.21</w:t>
            </w:r>
          </w:p>
        </w:tc>
        <w:tc>
          <w:tcPr>
            <w:tcW w:w="3006" w:type="dxa"/>
            <w:gridSpan w:val="2"/>
            <w:tcBorders>
              <w:bottom w:val="nil"/>
            </w:tcBorders>
            <w:vAlign w:val="center"/>
            <w:hideMark/>
          </w:tcPr>
          <w:p w14:paraId="71C7CA2C" w14:textId="519C461C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noProof/>
                <w:sz w:val="20"/>
                <w:szCs w:val="20"/>
                <w:lang w:val="en-GB"/>
              </w:rPr>
              <w:t xml:space="preserve">Carvalho </w:t>
            </w:r>
            <w:r w:rsidR="00FE1A68">
              <w:rPr>
                <w:noProof/>
                <w:sz w:val="20"/>
                <w:szCs w:val="20"/>
                <w:lang w:val="en-GB"/>
              </w:rPr>
              <w:t>&amp;</w:t>
            </w:r>
            <w:r w:rsidR="00FE1A68" w:rsidRPr="009D0261">
              <w:rPr>
                <w:noProof/>
                <w:sz w:val="20"/>
                <w:szCs w:val="20"/>
                <w:lang w:val="en-GB"/>
              </w:rPr>
              <w:t xml:space="preserve"> </w:t>
            </w:r>
            <w:r w:rsidRPr="009D0261">
              <w:rPr>
                <w:noProof/>
                <w:sz w:val="20"/>
                <w:szCs w:val="20"/>
                <w:lang w:val="en-GB"/>
              </w:rPr>
              <w:t>Petchey, 2014</w:t>
            </w:r>
            <w:r w:rsidRPr="009D0261">
              <w:rPr>
                <w:sz w:val="20"/>
                <w:szCs w:val="20"/>
                <w:lang w:val="en-GB"/>
              </w:rPr>
              <w:t>: 365</w:t>
            </w:r>
          </w:p>
        </w:tc>
      </w:tr>
      <w:tr w:rsidR="00CD6760" w:rsidRPr="009D0261" w14:paraId="156099B4" w14:textId="77777777" w:rsidTr="00F170B9">
        <w:trPr>
          <w:trHeight w:hRule="exact" w:val="30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6CD2914" w14:textId="77777777" w:rsidR="00CD6760" w:rsidRPr="00500888" w:rsidRDefault="00CD6760" w:rsidP="00BC5ACD">
            <w:pPr>
              <w:jc w:val="left"/>
              <w:rPr>
                <w:b w:val="0"/>
                <w:sz w:val="20"/>
                <w:szCs w:val="20"/>
                <w:lang w:val="en-GB"/>
              </w:rPr>
            </w:pPr>
            <w:r w:rsidRPr="00500888">
              <w:rPr>
                <w:b w:val="0"/>
                <w:sz w:val="20"/>
                <w:szCs w:val="20"/>
                <w:lang w:val="en-GB"/>
              </w:rPr>
              <w:t>No</w:t>
            </w:r>
            <w:r w:rsidR="00E647C5" w:rsidRPr="00500888">
              <w:rPr>
                <w:b w:val="0"/>
                <w:sz w:val="20"/>
                <w:szCs w:val="20"/>
                <w:lang w:val="en-GB"/>
              </w:rPr>
              <w:t>t</w:t>
            </w:r>
            <w:r w:rsidRPr="00500888">
              <w:rPr>
                <w:b w:val="0"/>
                <w:sz w:val="20"/>
                <w:szCs w:val="20"/>
                <w:lang w:val="en-GB"/>
              </w:rPr>
              <w:t xml:space="preserve"> individualiz</w:t>
            </w:r>
            <w:r w:rsidR="00E647C5" w:rsidRPr="00500888">
              <w:rPr>
                <w:b w:val="0"/>
                <w:sz w:val="20"/>
                <w:szCs w:val="20"/>
                <w:lang w:val="en-GB"/>
              </w:rPr>
              <w:t>e</w:t>
            </w:r>
            <w:r w:rsidRPr="00500888">
              <w:rPr>
                <w:b w:val="0"/>
                <w:sz w:val="20"/>
                <w:szCs w:val="20"/>
                <w:lang w:val="en-GB"/>
              </w:rPr>
              <w:t>d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7ADE464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51FC166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7E4B1D33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 xml:space="preserve">Algar do </w:t>
            </w:r>
            <w:r w:rsidR="00500888" w:rsidRPr="009D0261">
              <w:rPr>
                <w:sz w:val="20"/>
                <w:szCs w:val="20"/>
                <w:lang w:val="en-GB"/>
              </w:rPr>
              <w:t>Barr</w:t>
            </w:r>
            <w:r w:rsidR="00500888">
              <w:rPr>
                <w:sz w:val="20"/>
                <w:szCs w:val="20"/>
                <w:lang w:val="en-GB"/>
              </w:rPr>
              <w:t>ã</w:t>
            </w:r>
            <w:r w:rsidR="00500888" w:rsidRPr="009D0261">
              <w:rPr>
                <w:sz w:val="20"/>
                <w:szCs w:val="20"/>
                <w:lang w:val="en-GB"/>
              </w:rPr>
              <w:t>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2AC21BE" w14:textId="733A7DC1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-19</w:t>
            </w:r>
            <w:r w:rsidR="00532179">
              <w:rPr>
                <w:sz w:val="20"/>
                <w:szCs w:val="20"/>
                <w:lang w:val="en-GB"/>
              </w:rPr>
              <w:t>.</w:t>
            </w:r>
            <w:r w:rsidRPr="009D0261">
              <w:rPr>
                <w:sz w:val="20"/>
                <w:szCs w:val="20"/>
                <w:lang w:val="en-GB"/>
              </w:rPr>
              <w:t>7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4097455F" w14:textId="25F7504C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8</w:t>
            </w:r>
            <w:r w:rsidR="00532179">
              <w:rPr>
                <w:sz w:val="20"/>
                <w:szCs w:val="20"/>
                <w:lang w:val="en-GB"/>
              </w:rPr>
              <w:t>.</w:t>
            </w:r>
            <w:r w:rsidRPr="009D0261">
              <w:rPr>
                <w:sz w:val="20"/>
                <w:szCs w:val="20"/>
                <w:lang w:val="en-GB"/>
              </w:rPr>
              <w:t>59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064D3511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43.96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5AF981B3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15.61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30F19688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3.29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3F28A577" w14:textId="1F049FCD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noProof/>
                <w:sz w:val="20"/>
                <w:szCs w:val="20"/>
                <w:lang w:val="en-GB"/>
              </w:rPr>
              <w:t xml:space="preserve">Carvalho </w:t>
            </w:r>
            <w:r w:rsidR="00FE1A68">
              <w:rPr>
                <w:noProof/>
                <w:sz w:val="20"/>
                <w:szCs w:val="20"/>
                <w:lang w:val="en-GB"/>
              </w:rPr>
              <w:t xml:space="preserve">&amp; </w:t>
            </w:r>
            <w:r w:rsidRPr="009D0261">
              <w:rPr>
                <w:noProof/>
                <w:sz w:val="20"/>
                <w:szCs w:val="20"/>
                <w:lang w:val="en-GB"/>
              </w:rPr>
              <w:t>Petchey, 2014</w:t>
            </w:r>
            <w:r w:rsidRPr="009D0261">
              <w:rPr>
                <w:sz w:val="20"/>
                <w:szCs w:val="20"/>
                <w:lang w:val="en-GB"/>
              </w:rPr>
              <w:t>: 365</w:t>
            </w:r>
          </w:p>
        </w:tc>
      </w:tr>
      <w:tr w:rsidR="00CD6760" w:rsidRPr="009D0261" w14:paraId="20758692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0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35F54F34" w14:textId="77777777" w:rsidR="00CD6760" w:rsidRPr="00500888" w:rsidRDefault="00CD6760" w:rsidP="00BC5ACD">
            <w:pPr>
              <w:jc w:val="left"/>
              <w:rPr>
                <w:b w:val="0"/>
                <w:sz w:val="20"/>
                <w:szCs w:val="20"/>
                <w:lang w:val="en-GB"/>
              </w:rPr>
            </w:pPr>
            <w:r w:rsidRPr="00500888">
              <w:rPr>
                <w:b w:val="0"/>
                <w:sz w:val="20"/>
                <w:szCs w:val="20"/>
                <w:lang w:val="en-GB"/>
              </w:rPr>
              <w:t>No</w:t>
            </w:r>
            <w:r w:rsidR="00E647C5" w:rsidRPr="00500888">
              <w:rPr>
                <w:b w:val="0"/>
                <w:sz w:val="20"/>
                <w:szCs w:val="20"/>
                <w:lang w:val="en-GB"/>
              </w:rPr>
              <w:t>t</w:t>
            </w:r>
            <w:r w:rsidRPr="00500888">
              <w:rPr>
                <w:b w:val="0"/>
                <w:sz w:val="20"/>
                <w:szCs w:val="20"/>
                <w:lang w:val="en-GB"/>
              </w:rPr>
              <w:t xml:space="preserve"> individualiz</w:t>
            </w:r>
            <w:r w:rsidR="00E647C5" w:rsidRPr="00500888">
              <w:rPr>
                <w:b w:val="0"/>
                <w:sz w:val="20"/>
                <w:szCs w:val="20"/>
                <w:lang w:val="en-GB"/>
              </w:rPr>
              <w:t>e</w:t>
            </w:r>
            <w:r w:rsidRPr="00500888">
              <w:rPr>
                <w:b w:val="0"/>
                <w:sz w:val="20"/>
                <w:szCs w:val="20"/>
                <w:lang w:val="en-GB"/>
              </w:rPr>
              <w:t>d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1EEC5C4D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C9DCAB7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7C76B906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 xml:space="preserve">Algar do </w:t>
            </w:r>
            <w:r w:rsidR="00500888" w:rsidRPr="009D0261">
              <w:rPr>
                <w:sz w:val="20"/>
                <w:szCs w:val="20"/>
                <w:lang w:val="en-GB"/>
              </w:rPr>
              <w:t>Barr</w:t>
            </w:r>
            <w:r w:rsidR="00500888">
              <w:rPr>
                <w:sz w:val="20"/>
                <w:szCs w:val="20"/>
                <w:lang w:val="en-GB"/>
              </w:rPr>
              <w:t>ã</w:t>
            </w:r>
            <w:r w:rsidR="00500888" w:rsidRPr="009D0261">
              <w:rPr>
                <w:sz w:val="20"/>
                <w:szCs w:val="20"/>
                <w:lang w:val="en-GB"/>
              </w:rPr>
              <w:t>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71A526C5" w14:textId="0F73309A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-19</w:t>
            </w:r>
            <w:r w:rsidR="00532179">
              <w:rPr>
                <w:sz w:val="20"/>
                <w:szCs w:val="20"/>
                <w:lang w:val="en-GB"/>
              </w:rPr>
              <w:t>.</w:t>
            </w:r>
            <w:r w:rsidRPr="009D0261">
              <w:rPr>
                <w:sz w:val="20"/>
                <w:szCs w:val="20"/>
                <w:lang w:val="en-GB"/>
              </w:rPr>
              <w:t>1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7CD3CB0" w14:textId="511C2F1A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9</w:t>
            </w:r>
            <w:r w:rsidR="00532179">
              <w:rPr>
                <w:sz w:val="20"/>
                <w:szCs w:val="20"/>
                <w:lang w:val="en-GB"/>
              </w:rPr>
              <w:t>.</w:t>
            </w:r>
            <w:r w:rsidRPr="009D0261">
              <w:rPr>
                <w:sz w:val="20"/>
                <w:szCs w:val="20"/>
                <w:lang w:val="en-GB"/>
              </w:rPr>
              <w:t>35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479E2625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43.44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192A3D19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15.77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0476B1E4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3.21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58932815" w14:textId="4147EA43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noProof/>
                <w:sz w:val="20"/>
                <w:szCs w:val="20"/>
                <w:lang w:val="en-GB"/>
              </w:rPr>
              <w:t xml:space="preserve">Carvalho </w:t>
            </w:r>
            <w:r w:rsidR="00FE1A68">
              <w:rPr>
                <w:noProof/>
                <w:sz w:val="20"/>
                <w:szCs w:val="20"/>
                <w:lang w:val="en-GB"/>
              </w:rPr>
              <w:t>&amp;</w:t>
            </w:r>
            <w:r w:rsidR="00FE1A68" w:rsidRPr="009D0261">
              <w:rPr>
                <w:noProof/>
                <w:sz w:val="20"/>
                <w:szCs w:val="20"/>
                <w:lang w:val="en-GB"/>
              </w:rPr>
              <w:t xml:space="preserve"> </w:t>
            </w:r>
            <w:r w:rsidRPr="009D0261">
              <w:rPr>
                <w:noProof/>
                <w:sz w:val="20"/>
                <w:szCs w:val="20"/>
                <w:lang w:val="en-GB"/>
              </w:rPr>
              <w:t>Petchey, 2014</w:t>
            </w:r>
            <w:r w:rsidRPr="009D0261">
              <w:rPr>
                <w:sz w:val="20"/>
                <w:szCs w:val="20"/>
                <w:lang w:val="en-GB"/>
              </w:rPr>
              <w:t>: 365</w:t>
            </w:r>
          </w:p>
        </w:tc>
      </w:tr>
      <w:tr w:rsidR="00CD6760" w:rsidRPr="009D0261" w14:paraId="3820BFA1" w14:textId="77777777" w:rsidTr="00F170B9">
        <w:trPr>
          <w:trHeight w:hRule="exact" w:val="30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57B859D1" w14:textId="77777777" w:rsidR="00CD6760" w:rsidRPr="00500888" w:rsidRDefault="00CD6760" w:rsidP="00BC5ACD">
            <w:pPr>
              <w:jc w:val="left"/>
              <w:rPr>
                <w:b w:val="0"/>
                <w:sz w:val="20"/>
                <w:szCs w:val="20"/>
                <w:lang w:val="en-GB"/>
              </w:rPr>
            </w:pPr>
            <w:r w:rsidRPr="00500888">
              <w:rPr>
                <w:b w:val="0"/>
                <w:sz w:val="20"/>
                <w:szCs w:val="20"/>
                <w:lang w:val="en-GB"/>
              </w:rPr>
              <w:t>No</w:t>
            </w:r>
            <w:r w:rsidR="00E647C5" w:rsidRPr="00500888">
              <w:rPr>
                <w:b w:val="0"/>
                <w:sz w:val="20"/>
                <w:szCs w:val="20"/>
                <w:lang w:val="en-GB"/>
              </w:rPr>
              <w:t>t</w:t>
            </w:r>
            <w:r w:rsidRPr="00500888">
              <w:rPr>
                <w:b w:val="0"/>
                <w:sz w:val="20"/>
                <w:szCs w:val="20"/>
                <w:lang w:val="en-GB"/>
              </w:rPr>
              <w:t xml:space="preserve"> individualiz</w:t>
            </w:r>
            <w:r w:rsidR="00E647C5" w:rsidRPr="00500888">
              <w:rPr>
                <w:b w:val="0"/>
                <w:sz w:val="20"/>
                <w:szCs w:val="20"/>
                <w:lang w:val="en-GB"/>
              </w:rPr>
              <w:t>e</w:t>
            </w:r>
            <w:r w:rsidRPr="00500888">
              <w:rPr>
                <w:b w:val="0"/>
                <w:sz w:val="20"/>
                <w:szCs w:val="20"/>
                <w:lang w:val="en-GB"/>
              </w:rPr>
              <w:t>d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65A8B67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AA2DE82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053F173E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 xml:space="preserve">Algar do </w:t>
            </w:r>
            <w:r w:rsidR="00500888" w:rsidRPr="009D0261">
              <w:rPr>
                <w:sz w:val="20"/>
                <w:szCs w:val="20"/>
                <w:lang w:val="en-GB"/>
              </w:rPr>
              <w:t>Barr</w:t>
            </w:r>
            <w:r w:rsidR="00500888">
              <w:rPr>
                <w:sz w:val="20"/>
                <w:szCs w:val="20"/>
                <w:lang w:val="en-GB"/>
              </w:rPr>
              <w:t>ã</w:t>
            </w:r>
            <w:r w:rsidR="00500888" w:rsidRPr="009D0261">
              <w:rPr>
                <w:sz w:val="20"/>
                <w:szCs w:val="20"/>
                <w:lang w:val="en-GB"/>
              </w:rPr>
              <w:t>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606B5C38" w14:textId="7EF2E2CE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-19</w:t>
            </w:r>
            <w:r w:rsidR="00532179">
              <w:rPr>
                <w:sz w:val="20"/>
                <w:szCs w:val="20"/>
                <w:lang w:val="en-GB"/>
              </w:rPr>
              <w:t>.</w:t>
            </w:r>
            <w:r w:rsidRPr="009D0261">
              <w:rPr>
                <w:sz w:val="20"/>
                <w:szCs w:val="20"/>
                <w:lang w:val="en-GB"/>
              </w:rPr>
              <w:t>51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11BDC11D" w14:textId="46F3EA34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8</w:t>
            </w:r>
            <w:r w:rsidR="00532179">
              <w:rPr>
                <w:sz w:val="20"/>
                <w:szCs w:val="20"/>
                <w:lang w:val="en-GB"/>
              </w:rPr>
              <w:t>.</w:t>
            </w:r>
            <w:r w:rsidRPr="009D0261">
              <w:rPr>
                <w:sz w:val="20"/>
                <w:szCs w:val="20"/>
                <w:lang w:val="en-GB"/>
              </w:rPr>
              <w:t>39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37A6372C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43.21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7E9F7151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15.77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45CB2491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3.20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1D469722" w14:textId="6042713E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noProof/>
                <w:sz w:val="20"/>
                <w:szCs w:val="20"/>
                <w:lang w:val="en-GB"/>
              </w:rPr>
              <w:t xml:space="preserve">Carvalho </w:t>
            </w:r>
            <w:r w:rsidR="00FE1A68">
              <w:rPr>
                <w:noProof/>
                <w:sz w:val="20"/>
                <w:szCs w:val="20"/>
                <w:lang w:val="en-GB"/>
              </w:rPr>
              <w:t>&amp;</w:t>
            </w:r>
            <w:r w:rsidR="00FE1A68" w:rsidRPr="009D0261">
              <w:rPr>
                <w:noProof/>
                <w:sz w:val="20"/>
                <w:szCs w:val="20"/>
                <w:lang w:val="en-GB"/>
              </w:rPr>
              <w:t xml:space="preserve"> </w:t>
            </w:r>
            <w:r w:rsidRPr="009D0261">
              <w:rPr>
                <w:noProof/>
                <w:sz w:val="20"/>
                <w:szCs w:val="20"/>
                <w:lang w:val="en-GB"/>
              </w:rPr>
              <w:t>Petchey, 2014</w:t>
            </w:r>
            <w:r w:rsidRPr="009D0261">
              <w:rPr>
                <w:sz w:val="20"/>
                <w:szCs w:val="20"/>
                <w:lang w:val="en-GB"/>
              </w:rPr>
              <w:t>: 365</w:t>
            </w:r>
          </w:p>
        </w:tc>
      </w:tr>
      <w:tr w:rsidR="00CD6760" w:rsidRPr="009D0261" w14:paraId="799FE9F8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5B6459E1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M-11.2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33D8F723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258DD0DC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C9244EA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s Duran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26A994E" w14:textId="2FDB6301" w:rsidR="00CD6760" w:rsidRPr="009D0261" w:rsidRDefault="007B507A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E880612" w14:textId="0E71F34F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735DDE57" w14:textId="448FDE4A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1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7327AEE8" w14:textId="5E4F8663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546DEB7F" w14:textId="2BE36513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17F052A9" w14:textId="4DA94CF6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532179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2CF656A6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06DFC15D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M-11.3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109C069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7E275BC0" w14:textId="72FA6902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2 (7</w:t>
            </w:r>
            <w:r w:rsidR="00FE1A68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2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6F7CC43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s Duran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B63F564" w14:textId="636360BE" w:rsidR="00CD6760" w:rsidRPr="009D0261" w:rsidRDefault="007B507A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34C9C902" w14:textId="76834E82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3C3116BC" w14:textId="2667CA3D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9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42420F4D" w14:textId="76C6471F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B51D11D" w14:textId="2FA35C9C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0CD04511" w14:textId="29249953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Fontanals-Coll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532179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61C03340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0166DDFF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M-11.4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25F423F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7B7D5715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1282B106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s Duran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3ACDF857" w14:textId="2CDE33F9" w:rsidR="00CD6760" w:rsidRPr="009D0261" w:rsidRDefault="007B507A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0ABCEE30" w14:textId="637CB08C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0D0A4CFB" w14:textId="418DC393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5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5F37ECBC" w14:textId="7694BAA3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6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F81C0EF" w14:textId="42C8F00F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2FD38C75" w14:textId="31AE3835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532179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</w:t>
            </w:r>
            <w:r w:rsidRPr="009D0261">
              <w:rPr>
                <w:i/>
                <w:noProof/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, 2015: 165</w:t>
            </w:r>
          </w:p>
        </w:tc>
      </w:tr>
      <w:tr w:rsidR="00CD6760" w:rsidRPr="009D0261" w14:paraId="1A16DB1E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257B1AC8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M-G.4A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7EBF4025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0A0CD550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296019EF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s Duran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66CF9E51" w14:textId="6D476AE7" w:rsidR="00CD6760" w:rsidRPr="009D0261" w:rsidRDefault="007B507A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45F987FB" w14:textId="67DD0BD0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10E27A02" w14:textId="261B19FC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4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5B6F5FB0" w14:textId="78C08FD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6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5AB6CF48" w14:textId="0E5B2D42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323AF006" w14:textId="5AE40415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532179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</w:t>
            </w:r>
            <w:r w:rsidRPr="009D0261">
              <w:rPr>
                <w:i/>
                <w:noProof/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, 2015: 165</w:t>
            </w:r>
          </w:p>
        </w:tc>
      </w:tr>
      <w:tr w:rsidR="00CD6760" w:rsidRPr="009D0261" w14:paraId="69A24F5A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79E0C591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M-G.5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3F084A4E" w14:textId="77777777" w:rsidR="00CD6760" w:rsidRPr="009D0261" w:rsidRDefault="0099760A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C176B47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697B4D92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s Duran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3A5BBE85" w14:textId="01EE5B4F" w:rsidR="00CD6760" w:rsidRPr="009D0261" w:rsidRDefault="007B507A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CA8BE0B" w14:textId="3031A311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208FA203" w14:textId="7B4993F3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6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414703DD" w14:textId="50BDBAC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6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5C6C06A8" w14:textId="19B3348B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37483EE9" w14:textId="0AF38095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532179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 xml:space="preserve">, 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2015: 165</w:t>
            </w:r>
          </w:p>
        </w:tc>
      </w:tr>
      <w:tr w:rsidR="00CD6760" w:rsidRPr="009D0261" w14:paraId="7148F0E4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12CB2051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M-G.7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15A37721" w14:textId="77777777" w:rsidR="00CD6760" w:rsidRPr="009D0261" w:rsidRDefault="0099760A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B1DED34" w14:textId="3A987D91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 w:rsidR="00FE1A68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0621B0EC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s Duran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558CF6B8" w14:textId="6E7E0739" w:rsidR="00CD6760" w:rsidRPr="009D0261" w:rsidRDefault="007B507A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1BE1D866" w14:textId="73E7FE74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42377594" w14:textId="2619A5F2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4A69544" w14:textId="41000DDB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65B93E1F" w14:textId="3A205556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0E912519" w14:textId="0576A8BA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532179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029D8AEE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164E5F9B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M-G.9B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7B66BB0" w14:textId="77777777" w:rsidR="00CD6760" w:rsidRPr="009D0261" w:rsidRDefault="0099760A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0C4E297D" w14:textId="77777777" w:rsidR="00CD6760" w:rsidRPr="009D0261" w:rsidRDefault="0099760A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2D9A5F20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s Duran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164029BE" w14:textId="3865E8D6" w:rsidR="00CD6760" w:rsidRPr="009D0261" w:rsidRDefault="007B507A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368E0CB4" w14:textId="38A236CE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028A3574" w14:textId="421D473D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4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0B315160" w14:textId="7842D728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6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E0B861F" w14:textId="37451E3B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1B255794" w14:textId="71A58B48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532179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6BE9055A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70E78ED8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M-G.10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7E5FF21F" w14:textId="77777777" w:rsidR="00CD6760" w:rsidRPr="009D0261" w:rsidRDefault="0099760A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41D8978E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2D3B0C03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s Duran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4D48985F" w14:textId="76DD3ECA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20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750A40B6" w14:textId="20BED27B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25617BE8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27DB3B70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20840E75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052B5F05" w14:textId="539D7F5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Gibaja Bao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532179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="005E1AC5" w:rsidRPr="009D0261">
              <w:rPr>
                <w:noProof/>
                <w:color w:val="000000"/>
                <w:sz w:val="20"/>
                <w:szCs w:val="20"/>
                <w:lang w:val="en-GB"/>
              </w:rPr>
              <w:t>20</w:t>
            </w:r>
            <w:r w:rsidR="005E1AC5" w:rsidRPr="009D0261">
              <w:rPr>
                <w:color w:val="000000"/>
                <w:sz w:val="20"/>
                <w:szCs w:val="20"/>
                <w:lang w:val="en-GB"/>
              </w:rPr>
              <w:t>17</w:t>
            </w:r>
          </w:p>
        </w:tc>
      </w:tr>
      <w:tr w:rsidR="00CD6760" w:rsidRPr="009D0261" w14:paraId="71489C53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57F32EC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M-G.12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BD170DB" w14:textId="77777777" w:rsidR="00CD6760" w:rsidRPr="009D0261" w:rsidRDefault="0099760A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0CE37BB2" w14:textId="5C2B1175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 w:rsidR="00532179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0E0D11FE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s Duran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677E4D6" w14:textId="52DB944F" w:rsidR="00CD6760" w:rsidRPr="009D0261" w:rsidRDefault="007B507A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B25A11">
              <w:rPr>
                <w:color w:val="000000"/>
                <w:sz w:val="20"/>
                <w:szCs w:val="20"/>
                <w:lang w:val="en-GB"/>
              </w:rPr>
              <w:t>.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092BBFC" w14:textId="4CD579A2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78428F01" w14:textId="34A81B03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2C751F1D" w14:textId="30210FCB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243757DB" w14:textId="7F67A014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B25A11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7A32287F" w14:textId="45752E74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2B5B7B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14B0AD2C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09A216AA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M-G.13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2A4C2AA3" w14:textId="77777777" w:rsidR="00CD6760" w:rsidRPr="009D0261" w:rsidRDefault="0099760A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470C6F81" w14:textId="3B83F67A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31E7BDC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s Duran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03827227" w14:textId="43D9AB63" w:rsidR="00CD6760" w:rsidRPr="009D0261" w:rsidRDefault="007B507A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B25A11">
              <w:rPr>
                <w:color w:val="000000"/>
                <w:sz w:val="20"/>
                <w:szCs w:val="20"/>
                <w:lang w:val="en-GB"/>
              </w:rPr>
              <w:t>.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3E6203BB" w14:textId="1090D9AC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135F44D" w14:textId="1FFB53C2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1DE9FFDF" w14:textId="07C8FCC4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3509D5F2" w14:textId="4495A306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B25A11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556166C6" w14:textId="3B9C0362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2B5B7B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451FCC3F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58F03265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M-G.14A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11CA3C7D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67F3B30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2A0E679F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s Duran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05AA07AC" w14:textId="41C570C2" w:rsidR="00CD6760" w:rsidRPr="009D0261" w:rsidRDefault="007B507A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20</w:t>
            </w:r>
            <w:r w:rsidR="00B25A11">
              <w:rPr>
                <w:color w:val="000000"/>
                <w:sz w:val="20"/>
                <w:szCs w:val="20"/>
                <w:lang w:val="en-GB"/>
              </w:rPr>
              <w:t>.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6F4FAD8" w14:textId="4E83A84E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F48147F" w14:textId="2BDC8C68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3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B4738C8" w14:textId="470343FA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265A3909" w14:textId="6353B19F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B25A11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6E4AC2CB" w14:textId="1CD21EDE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2B5B7B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487D469A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FEB794E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M-G.17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37999F2C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B7C1BF3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0348FF44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s Duran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27579D8" w14:textId="74BC34DE" w:rsidR="00CD6760" w:rsidRPr="009D0261" w:rsidRDefault="007B507A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B25A11">
              <w:rPr>
                <w:color w:val="000000"/>
                <w:sz w:val="20"/>
                <w:szCs w:val="20"/>
                <w:lang w:val="en-GB"/>
              </w:rPr>
              <w:t>.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0FD01869" w14:textId="734512BE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3D451C75" w14:textId="3BED0B05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3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1F6183B5" w14:textId="0FCC8C5F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B066A00" w14:textId="3531CBEA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B25A11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401D8B7E" w14:textId="52689AB6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2B5B7B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4AE8F5CE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090A5605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M-G.18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C92A9A6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183291C" w14:textId="120415A1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2FCCEEEA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s Duran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63F65562" w14:textId="468DCBE1" w:rsidR="00CD6760" w:rsidRPr="009D0261" w:rsidRDefault="007B507A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B25A11">
              <w:rPr>
                <w:color w:val="000000"/>
                <w:sz w:val="20"/>
                <w:szCs w:val="20"/>
                <w:lang w:val="en-GB"/>
              </w:rPr>
              <w:t>.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7C366A4A" w14:textId="48D35752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4E9882FB" w14:textId="6EC9C3CC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1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4BE5B8D1" w14:textId="4D694F3C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46EFF767" w14:textId="5C11A0D0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B25A11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7EF2FD36" w14:textId="2B533A9C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2B5B7B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415A390C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62ABCF8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M-H.3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10A06DD5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75A241E4" w14:textId="32FC2D7E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1 (0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6CC6CCE6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s Duran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1AF842D" w14:textId="714717FE" w:rsidR="00CD6760" w:rsidRPr="009D0261" w:rsidRDefault="007B507A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20</w:t>
            </w:r>
            <w:r w:rsidR="00B25A11">
              <w:rPr>
                <w:color w:val="000000"/>
                <w:sz w:val="20"/>
                <w:szCs w:val="20"/>
                <w:lang w:val="en-GB"/>
              </w:rPr>
              <w:t>.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56E661F" w14:textId="4F705E36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750A0CE" w14:textId="24DB3009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4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4B35EE1B" w14:textId="07CE8AC3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6EFC5188" w14:textId="19AE04E1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60D0B26F" w14:textId="43FDDB65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2B5B7B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35E798B0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3D4B4A57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M-H.9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C6FC24D" w14:textId="77777777" w:rsidR="00CD6760" w:rsidRPr="009D0261" w:rsidRDefault="0099760A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67DBD85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10DC5DFA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s Duran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710DFE4F" w14:textId="4AF651A2" w:rsidR="00CD6760" w:rsidRPr="009D0261" w:rsidRDefault="007B507A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B25A11">
              <w:rPr>
                <w:color w:val="000000"/>
                <w:sz w:val="20"/>
                <w:szCs w:val="20"/>
                <w:lang w:val="en-GB"/>
              </w:rPr>
              <w:t>.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40E20945" w14:textId="66A6957B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3A8A7D8C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3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DFF49C2" w14:textId="1FC18386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5BD98E0" w14:textId="5DDF7E79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059EBDE4" w14:textId="6203DD25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2B5B7B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571F552C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10D96F02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M-H.10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08455C1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FDA7F2A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2C4D54FD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s Duran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DC22E20" w14:textId="5E744C23" w:rsidR="00CD6760" w:rsidRPr="009D0261" w:rsidRDefault="007B507A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B25A11">
              <w:rPr>
                <w:color w:val="000000"/>
                <w:sz w:val="20"/>
                <w:szCs w:val="20"/>
                <w:lang w:val="en-GB"/>
              </w:rPr>
              <w:t>.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0D704EA8" w14:textId="2E99BE98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28862C05" w14:textId="5B31ABED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4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3E537D01" w14:textId="1B9D93B8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6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23EF6A41" w14:textId="0738AD8C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32CBFFC1" w14:textId="24669413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2B5B7B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6269FEEE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8134C74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M-H.1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768E551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E3232D6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06D5107D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s Duran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36E64F99" w14:textId="0E4B69EF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B25A11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3C885F4C" w14:textId="7E2B9ECE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6BCC1B9" w14:textId="6A7852BF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4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2260AB41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6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196964E" w14:textId="250B6ACA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3911294B" w14:textId="420C9575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2B5B7B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, 2015: 165</w:t>
            </w:r>
          </w:p>
        </w:tc>
      </w:tr>
      <w:tr w:rsidR="00CD6760" w:rsidRPr="009D0261" w14:paraId="5190EDF4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1765E4C1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M-M.7A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3B056FFE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AA63FBC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36E7EEAE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s Duran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7ABC6BD0" w14:textId="4A1E46CB" w:rsidR="00CD6760" w:rsidRPr="009D0261" w:rsidRDefault="007B507A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B25A11">
              <w:rPr>
                <w:color w:val="000000"/>
                <w:sz w:val="20"/>
                <w:szCs w:val="20"/>
                <w:lang w:val="en-GB"/>
              </w:rPr>
              <w:t>.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29810C44" w14:textId="068EB9E2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6C0505D" w14:textId="2C7DC84D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1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2AD7DA73" w14:textId="707A0A76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1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35E43F60" w14:textId="14F03E91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1060184D" w14:textId="5F9CF12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2B5B7B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31B7E23F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40059B62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M-M.7B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3226CE1A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5BD8A93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2379D5B0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s Duran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140781D4" w14:textId="22DC5304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B25A11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7F0C6107" w14:textId="79697EDD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18F34088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46FF65F7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4EF79649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0B4D5B65" w14:textId="5F34F040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Gibaja Bao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2B5B7B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="007B31BE" w:rsidRPr="009D0261">
              <w:rPr>
                <w:noProof/>
                <w:color w:val="000000"/>
                <w:sz w:val="20"/>
                <w:szCs w:val="20"/>
                <w:lang w:val="en-GB"/>
              </w:rPr>
              <w:t>2017</w:t>
            </w:r>
          </w:p>
        </w:tc>
      </w:tr>
      <w:tr w:rsidR="00CD6760" w:rsidRPr="009D0261" w14:paraId="2AA43611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766F5955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M-M.9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28C318E7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F9F15AE" w14:textId="0CF1ACC8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2 (7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2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750FA427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s Duran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7419543E" w14:textId="398B89E0" w:rsidR="00CD6760" w:rsidRPr="009D0261" w:rsidRDefault="007B507A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B25A11">
              <w:rPr>
                <w:color w:val="000000"/>
                <w:sz w:val="20"/>
                <w:szCs w:val="20"/>
                <w:lang w:val="en-GB"/>
              </w:rPr>
              <w:t>.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0AC1B3E8" w14:textId="393538AF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441F759E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4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05EFF9EE" w14:textId="49CC510A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6253D688" w14:textId="3E4DC0B4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455A0CA7" w14:textId="47E68B96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2B5B7B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5D8B7CDB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78BAE404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M-M.15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34CA7659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62B08C6" w14:textId="7285DD4B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1 (0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BFC88F8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s Duran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321F614B" w14:textId="2DED3F26" w:rsidR="00CD6760" w:rsidRPr="009D0261" w:rsidRDefault="007B507A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20</w:t>
            </w:r>
            <w:r w:rsidR="00B25A11">
              <w:rPr>
                <w:color w:val="000000"/>
                <w:sz w:val="20"/>
                <w:szCs w:val="20"/>
                <w:lang w:val="en-GB"/>
              </w:rPr>
              <w:t>.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78E453DB" w14:textId="019C4F1A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6A72020D" w14:textId="6493580F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3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32C5928D" w14:textId="03A61976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2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6093FF4A" w14:textId="162B72ED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28B5B272" w14:textId="1BE4A446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2B5B7B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312D9871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4B41B54D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-6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32D51959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43A4506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3A76BAEA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Sector B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77ED84A3" w14:textId="2D7ED16B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B25A11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E06550D" w14:textId="7534D45A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03F9CD09" w14:textId="06C382C6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1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213B88BF" w14:textId="157CA5FF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 w:rsidR="007B507A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03F9BCE4" w14:textId="69F8E6B9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1ED01E78" w14:textId="0CB8452A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2B5B7B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59D51F2B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3D3DFF64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-10A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E7B7F17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2C74E14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230B1C00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Sector B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7C3DF175" w14:textId="14421CB3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20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F64FDF4" w14:textId="4753BA98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106F5B93" w14:textId="722A4291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3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1B18D977" w14:textId="5A489D59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235B7383" w14:textId="2EC95618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066B34CC" w14:textId="7CF8ACBC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2B5B7B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40110122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019A324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B-15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29472D8" w14:textId="77777777" w:rsidR="00CD6760" w:rsidRPr="009D0261" w:rsidRDefault="0099760A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2406AF59" w14:textId="6B07963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2F81ABDF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Sector B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1CAB48E1" w14:textId="1D1AA7CE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7217A26C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0FBEFC67" w14:textId="22A44C00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7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2CE5B5F0" w14:textId="14045E64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3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03818CB6" w14:textId="06A5D343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1BFFD166" w14:textId="22A655E8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2B5B7B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49DAFAF2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7654F57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MF-10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34A19C37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6F2BB21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1901AFF7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Ferrocarriles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70C85B70" w14:textId="623A7155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5168C72E" w14:textId="771AB1BA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3BAE1457" w14:textId="56212355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9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204F2546" w14:textId="505549F9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1755B5D7" w14:textId="7303A3FB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4E2DB08D" w14:textId="6DB6BBCF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F02FA4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5F81870D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70D9FB11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MF-18A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75819D41" w14:textId="77777777" w:rsidR="00CD6760" w:rsidRPr="009D0261" w:rsidRDefault="0099760A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087ABDFA" w14:textId="164FD622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67D6E0EE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Ferrocarriles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398004BF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20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7F42D7A5" w14:textId="0FD6996A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4257C0FD" w14:textId="36C840CA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1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3B93810D" w14:textId="3B6A5196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24CAB314" w14:textId="78C8B6EA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0F44DA90" w14:textId="471E1D8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F02FA4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7ABAC1B9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0726D52B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MF-18B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77CC851F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7C1BE06F" w14:textId="695F9AE2" w:rsidR="00CD6760" w:rsidRPr="009D0261" w:rsidRDefault="0099760A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YA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 xml:space="preserve"> (18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–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25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547DEB00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Ferrocarriles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7DAD2F65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20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78003212" w14:textId="13C5BDF3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3A8DCA76" w14:textId="2414D1B2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5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C9CD653" w14:textId="4DBD58E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57D7169A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,5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718AF3E0" w14:textId="74087B71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F02FA4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4A363977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9A6BF08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MS-1A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3CFB743E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5A73C4D" w14:textId="0474A2FA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2 (7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2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BC11E47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durell Sud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4AB36E7F" w14:textId="099D0D4B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0A2DCC5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62FC5B37" w14:textId="691399C3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8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06442B2B" w14:textId="2FFEAB6D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3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0038D077" w14:textId="5803496A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1EA20F6B" w14:textId="1124590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F02FA4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</w:t>
            </w:r>
            <w:r w:rsidRPr="009D0261">
              <w:rPr>
                <w:i/>
                <w:noProof/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, 2015: 165</w:t>
            </w:r>
          </w:p>
        </w:tc>
      </w:tr>
      <w:tr w:rsidR="00F170B9" w:rsidRPr="009D0261" w14:paraId="38F1EC97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noWrap/>
            <w:vAlign w:val="center"/>
            <w:hideMark/>
          </w:tcPr>
          <w:p w14:paraId="13655F15" w14:textId="77777777" w:rsidR="00F170B9" w:rsidRPr="00500888" w:rsidRDefault="00F170B9" w:rsidP="00F170B9">
            <w:pPr>
              <w:jc w:val="left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lastRenderedPageBreak/>
              <w:t>Ind Pub</w:t>
            </w:r>
          </w:p>
        </w:tc>
        <w:tc>
          <w:tcPr>
            <w:tcW w:w="740" w:type="dxa"/>
            <w:noWrap/>
            <w:vAlign w:val="center"/>
            <w:hideMark/>
          </w:tcPr>
          <w:p w14:paraId="32FD5D61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Sex</w:t>
            </w:r>
          </w:p>
        </w:tc>
        <w:tc>
          <w:tcPr>
            <w:tcW w:w="1460" w:type="dxa"/>
            <w:noWrap/>
            <w:vAlign w:val="center"/>
            <w:hideMark/>
          </w:tcPr>
          <w:p w14:paraId="3CF42748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Age</w:t>
            </w:r>
          </w:p>
        </w:tc>
        <w:tc>
          <w:tcPr>
            <w:tcW w:w="2699" w:type="dxa"/>
            <w:noWrap/>
            <w:vAlign w:val="center"/>
            <w:hideMark/>
          </w:tcPr>
          <w:p w14:paraId="7D93D536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Site</w:t>
            </w:r>
          </w:p>
        </w:tc>
        <w:tc>
          <w:tcPr>
            <w:tcW w:w="800" w:type="dxa"/>
            <w:noWrap/>
            <w:vAlign w:val="center"/>
            <w:hideMark/>
          </w:tcPr>
          <w:p w14:paraId="2B677393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δ</w:t>
            </w:r>
            <w:r w:rsidRPr="00500888">
              <w:rPr>
                <w:sz w:val="20"/>
                <w:szCs w:val="20"/>
                <w:vertAlign w:val="superscript"/>
                <w:lang w:val="en-GB"/>
              </w:rPr>
              <w:t>13</w:t>
            </w:r>
            <w:r w:rsidRPr="00500888">
              <w:rPr>
                <w:sz w:val="20"/>
                <w:szCs w:val="20"/>
                <w:lang w:val="en-GB"/>
              </w:rPr>
              <w:t>C‰</w:t>
            </w:r>
          </w:p>
        </w:tc>
        <w:tc>
          <w:tcPr>
            <w:tcW w:w="820" w:type="dxa"/>
            <w:noWrap/>
            <w:vAlign w:val="center"/>
            <w:hideMark/>
          </w:tcPr>
          <w:p w14:paraId="3AC9AB17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δ</w:t>
            </w:r>
            <w:r w:rsidRPr="00500888">
              <w:rPr>
                <w:sz w:val="20"/>
                <w:szCs w:val="20"/>
                <w:vertAlign w:val="superscript"/>
                <w:lang w:val="en-GB"/>
              </w:rPr>
              <w:t>15</w:t>
            </w:r>
            <w:r w:rsidRPr="00500888">
              <w:rPr>
                <w:sz w:val="20"/>
                <w:szCs w:val="20"/>
                <w:lang w:val="en-GB"/>
              </w:rPr>
              <w:t>N‰</w:t>
            </w:r>
          </w:p>
        </w:tc>
        <w:tc>
          <w:tcPr>
            <w:tcW w:w="767" w:type="dxa"/>
            <w:noWrap/>
            <w:vAlign w:val="center"/>
            <w:hideMark/>
          </w:tcPr>
          <w:p w14:paraId="65B55F47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C (%)</w:t>
            </w:r>
          </w:p>
        </w:tc>
        <w:tc>
          <w:tcPr>
            <w:tcW w:w="748" w:type="dxa"/>
            <w:noWrap/>
            <w:vAlign w:val="center"/>
            <w:hideMark/>
          </w:tcPr>
          <w:p w14:paraId="7A152365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N (%)</w:t>
            </w:r>
          </w:p>
        </w:tc>
        <w:tc>
          <w:tcPr>
            <w:tcW w:w="572" w:type="dxa"/>
            <w:gridSpan w:val="2"/>
            <w:noWrap/>
            <w:vAlign w:val="center"/>
            <w:hideMark/>
          </w:tcPr>
          <w:p w14:paraId="17FBDC85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C:N</w:t>
            </w:r>
          </w:p>
        </w:tc>
        <w:tc>
          <w:tcPr>
            <w:tcW w:w="3000" w:type="dxa"/>
            <w:noWrap/>
            <w:vAlign w:val="center"/>
            <w:hideMark/>
          </w:tcPr>
          <w:p w14:paraId="3447937D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Reference</w:t>
            </w:r>
          </w:p>
        </w:tc>
      </w:tr>
      <w:tr w:rsidR="00CD6760" w:rsidRPr="009D0261" w14:paraId="53C6C605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1D4757EF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MS-5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5052D29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42A266B8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6B4B7F1A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durell Sud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4A57F59E" w14:textId="3A781C23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2B767AE7" w14:textId="2CDC4634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7B55B4D9" w14:textId="197E0A6A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2207ED3C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2524C8C7" w14:textId="13624FF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0F3733B1" w14:textId="3DA266D6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F02FA4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286AC153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0BA79AEA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MS-5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37EEC878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E8D65AE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7182A5FD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durell Sud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3C26DCB0" w14:textId="1A4FEABF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39ED167E" w14:textId="06ED7469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784AF59" w14:textId="5E979D82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1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1847BF6D" w14:textId="79827B5C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13878720" w14:textId="1DC37149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515797E3" w14:textId="6DDDB08B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F02FA4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1C51857B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2287492C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MS-8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3B0EE36B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45374FD2" w14:textId="6CCAB915" w:rsidR="00CD6760" w:rsidRPr="009D0261" w:rsidRDefault="0099760A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YA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 xml:space="preserve"> (18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–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25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75FDFDDB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durell Sud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C00C135" w14:textId="382B4CBF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3400D177" w14:textId="702C0770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1E709973" w14:textId="64263B89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8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0BB94BC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1745E6D6" w14:textId="29C6EDAF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6FB560DA" w14:textId="4F99102A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F02FA4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28786ED4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7E7A83F1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MS-9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3D24A099" w14:textId="77777777" w:rsidR="00CD6760" w:rsidRPr="009D0261" w:rsidRDefault="0099760A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4131E4B9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32207090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durell Sud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18B189C" w14:textId="3E0E00F0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703BD968" w14:textId="3A46BD52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43106896" w14:textId="46D9CD3A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1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7891B6E" w14:textId="2CA30D21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11EE3C1B" w14:textId="063B636A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7B8495EC" w14:textId="2F61845E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F02FA4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272CF0FA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2F408AAA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MS-12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A1478D1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E6BDAB1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6AB1A04D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durell Sud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3B5F884F" w14:textId="4B1FE01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5AFD0C79" w14:textId="20E4B94F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38D46CA0" w14:textId="01A5D535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26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48581AD4" w14:textId="51F10CFF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70A15A6" w14:textId="278C7C10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58ED6AF4" w14:textId="5380468E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F02FA4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2054F75F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0225749A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MS-15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71F6D9E3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2611BE2C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11B96D56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durell Sud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11A43D6F" w14:textId="7B1FA021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20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4D57FD9" w14:textId="074F1D6F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6D968E55" w14:textId="0128E02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43DF3F4D" w14:textId="182BEDD2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668C4084" w14:textId="684F46DD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2D93F619" w14:textId="445E6CC1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F02FA4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6D6B91D8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76A2CCA1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MS-16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E912383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010C4F81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5052C574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durell Sud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126DD8D3" w14:textId="757F0FD0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1B23C1E3" w14:textId="268E8764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45D1F3E3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22861DD0" w14:textId="44ECBF4D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0E327FF2" w14:textId="4973BABF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4263100D" w14:textId="77D0200D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F02FA4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0E2A846E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52C7047A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MS-20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3803A3A6" w14:textId="77777777" w:rsidR="00CD6760" w:rsidRPr="009D0261" w:rsidRDefault="0099760A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7EA9DD49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559B2C62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durell Sud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3D0296F9" w14:textId="066A9DCB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2766B376" w14:textId="43342D04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29FF8A03" w14:textId="43AFDC1A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4</w:t>
            </w:r>
            <w:r w:rsidR="002B5B7B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4B5E6E41" w14:textId="4C9BAFA1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6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00B8934D" w14:textId="0BAD99B2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F02FA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43F7A2BA" w14:textId="1DEDEBDA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F02FA4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4E36B5C0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10271A26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MS-6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722E165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202DC55F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16F993A6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durell Sud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7FA1FB60" w14:textId="4B7DC7C9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04359B4C" w14:textId="33664FB3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17936B2F" w14:textId="770C4C28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0D83A2E0" w14:textId="2DD29B56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0E0C12B7" w14:textId="039DEF03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0036B7D2" w14:textId="5CE7057A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CC2B84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005CA23A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23E76503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MS-65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7F1AF948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48DA2D27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7502FD84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durell Sud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0EC4B4AE" w14:textId="25CA0CC9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2B543747" w14:textId="53595156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8D95DE2" w14:textId="249233AD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25F37EB2" w14:textId="17D528C0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0950331B" w14:textId="67890A5D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64C54E60" w14:textId="0F5F8FF8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CC2B84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6FF91699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7CC84D61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MS-70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2B4D78EE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624F988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6385C3A6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durell Sud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1DAFB111" w14:textId="6022CC12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78289304" w14:textId="31FBCA79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479D0959" w14:textId="23934812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1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E7C6FC6" w14:textId="64409249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36D8F3F8" w14:textId="1C38D9C2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3C144072" w14:textId="4C0695C8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CC2B84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216F3625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41E4ECD5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MS-78A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65E8DF6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7478BD07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56F8AB41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durell Sud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1CCEC43E" w14:textId="33ACFD3D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434B3A04" w14:textId="0E7BD000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37FD8DD6" w14:textId="3EE74460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1537112D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C9ABB4B" w14:textId="4936EF71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5710252E" w14:textId="5B8C9059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CC2B84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</w:t>
            </w:r>
            <w:r w:rsidRPr="009D0261">
              <w:rPr>
                <w:i/>
                <w:noProof/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, 2015: 165</w:t>
            </w:r>
          </w:p>
        </w:tc>
      </w:tr>
      <w:tr w:rsidR="00CD6760" w:rsidRPr="009D0261" w14:paraId="52F02504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427CFA84" w14:textId="77777777" w:rsidR="00CD6760" w:rsidRPr="00500888" w:rsidRDefault="00CD6760" w:rsidP="00BC5AC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MS-78B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FA361F5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49F1E332" w14:textId="3A8A9F6B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1 (0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5FA5E448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durell Sud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7A33864E" w14:textId="731293B9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8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25B44A9C" w14:textId="2ABA27D4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2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109F0849" w14:textId="4296C12A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6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400D822E" w14:textId="2C7D373C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3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6147F840" w14:textId="5ABCBD81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210B8B6A" w14:textId="15BEED5C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CC2B84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02FBA385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1C8FD8B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MS-78C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76B39755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2C18FEA" w14:textId="58A4A0B0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1 (0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36BADD8C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durell Sud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39D22006" w14:textId="3EB5579B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4D2349B1" w14:textId="4DEE9CB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DCED807" w14:textId="55FEF64A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3425E61" w14:textId="313B5E9C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042BA747" w14:textId="4DA94576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19BD01D2" w14:textId="71DAA1F2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CC2B84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7572192B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0ABCCAB6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MS-78D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7B94DBD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AE7F6CF" w14:textId="6B83B833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1 (0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5FF445C2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durell Sud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3924FF44" w14:textId="373E5CF6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20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5B619ABC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4A79FFA1" w14:textId="6E811A83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0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45509B74" w14:textId="69E308ED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4068946C" w14:textId="45DA5752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0712C090" w14:textId="6454BBDB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CC2B84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3C23F5F3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353C840D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MS-79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DA2C342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829A155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101EF227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. (Madurell Sud)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0E3C8575" w14:textId="21B79CF3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42D89153" w14:textId="1C0CC855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094C035C" w14:textId="316E253E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4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44298A9B" w14:textId="6997967C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2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08B74044" w14:textId="77750084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79293004" w14:textId="5EA1B040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CC2B84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114081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5</w:t>
            </w:r>
          </w:p>
        </w:tc>
      </w:tr>
      <w:tr w:rsidR="00CD6760" w:rsidRPr="009D0261" w14:paraId="5BFCE630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4A9F45B7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#0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B426089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C7E468E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336586CF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gar do Bom Sant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58F18924" w14:textId="7BF38174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45271108" w14:textId="47BA4929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06C5296A" w14:textId="509573D9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4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54D28240" w14:textId="108A3064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6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2ADBBAAD" w14:textId="206F16AA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4A954821" w14:textId="159D91E4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Petchey, 2014: 149</w:t>
            </w:r>
            <w:r w:rsidR="00712D30">
              <w:rPr>
                <w:noProof/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50</w:t>
            </w:r>
          </w:p>
        </w:tc>
      </w:tr>
      <w:tr w:rsidR="00CD6760" w:rsidRPr="009D0261" w14:paraId="422E00FC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1017B53A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#0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78903A39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01699D6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0E188DC6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gar do Bom Sant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5F038F0A" w14:textId="58F284DC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8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1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26934F9F" w14:textId="6ADFCC21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08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7C624A32" w14:textId="26A6F085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4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1C54C49" w14:textId="6D65F2C2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4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690C6A8D" w14:textId="7B1EF183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1C60A1DB" w14:textId="724F2AF0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Petchey, 2014: 149</w:t>
            </w:r>
            <w:r w:rsidR="00712D30">
              <w:rPr>
                <w:noProof/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50</w:t>
            </w:r>
          </w:p>
        </w:tc>
      </w:tr>
      <w:tr w:rsidR="00CD6760" w:rsidRPr="009D0261" w14:paraId="33CB7D66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79E8A6C0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#0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D520078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7DE8EB02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6B8CAFD3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gar do Bom Sant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0F42147C" w14:textId="622F21DC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7518A300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4D321B8E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1657E770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455666CA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1EB22894" w14:textId="697D8BAD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Petchey, 2014: 149</w:t>
            </w:r>
            <w:r w:rsidR="00712D30">
              <w:rPr>
                <w:noProof/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50</w:t>
            </w:r>
          </w:p>
        </w:tc>
      </w:tr>
      <w:tr w:rsidR="00CD6760" w:rsidRPr="009D0261" w14:paraId="540A75A8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20967E69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#02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87C3924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0A9005B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E7F7A93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gar do Bom Sant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0B8E393D" w14:textId="10644D55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A3698D9" w14:textId="72F7756A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3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4B92A5CE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4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53EFBC08" w14:textId="1A6064E9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9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2F0D63D6" w14:textId="7F0C0CCB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2FBBD5EB" w14:textId="7717C626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Petchey, 2014: 149</w:t>
            </w:r>
            <w:r w:rsidR="00712D30">
              <w:rPr>
                <w:noProof/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50</w:t>
            </w:r>
          </w:p>
        </w:tc>
      </w:tr>
      <w:tr w:rsidR="00CD6760" w:rsidRPr="009D0261" w14:paraId="61B013D3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30508D57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#02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1D4B1E3F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5D40FFB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1375F9C3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gar do Bom Sant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FFB5EB2" w14:textId="6619A1CE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596C969F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35DB484D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38717316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358E6E9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349F6345" w14:textId="1E414DC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Petchey, 2014: 149</w:t>
            </w:r>
            <w:r w:rsidR="00712D30">
              <w:rPr>
                <w:noProof/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50</w:t>
            </w:r>
          </w:p>
        </w:tc>
      </w:tr>
      <w:tr w:rsidR="00CD6760" w:rsidRPr="009D0261" w14:paraId="18A95516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3AF5639D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#03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72FB4F54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2E1F4CCB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01D1C438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gar do Bom Sant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67613BDC" w14:textId="4A519326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18424483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1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414B1B0C" w14:textId="3686FA10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5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795983CE" w14:textId="733408CF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6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8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A227DFA" w14:textId="2E42D49A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1847E1AC" w14:textId="48E619A6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Petchey, 2014: 149</w:t>
            </w:r>
            <w:r w:rsidR="00712D30">
              <w:rPr>
                <w:noProof/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50</w:t>
            </w:r>
          </w:p>
        </w:tc>
      </w:tr>
      <w:tr w:rsidR="00CD6760" w:rsidRPr="009D0261" w14:paraId="247C0005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3331D90D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#04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1A609A12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07036FEC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29E959DF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gar do Bom Sant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78298F22" w14:textId="3E72DF54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8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D65045C" w14:textId="57EE742D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1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76524BF" w14:textId="71EBDA4E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3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5E3F9FCE" w14:textId="0022DB20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8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49E29BAB" w14:textId="543D069B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157AD64D" w14:textId="55149208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Petchey, 2014: 149</w:t>
            </w:r>
            <w:r w:rsidR="00712D30">
              <w:rPr>
                <w:noProof/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50</w:t>
            </w:r>
          </w:p>
        </w:tc>
      </w:tr>
      <w:tr w:rsidR="00CD6760" w:rsidRPr="009D0261" w14:paraId="021A2454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4419948F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#05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24651C80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6031937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FEB2E18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gar do Bom Sant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0C5423C4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12ECCFE7" w14:textId="11332AD4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21F07F27" w14:textId="72FECC65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224AB16B" w14:textId="33F4468A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4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26851CD4" w14:textId="3D42DBBF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5BAFCB61" w14:textId="18AFDAFD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Petchey, 2014: 149</w:t>
            </w:r>
            <w:r w:rsidR="00712D30">
              <w:rPr>
                <w:noProof/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50</w:t>
            </w:r>
          </w:p>
        </w:tc>
      </w:tr>
      <w:tr w:rsidR="00CD6760" w:rsidRPr="009D0261" w14:paraId="6C30466E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3FF0670F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#06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4AE7B4E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4BD0314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522BE264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gar do Bom Sant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78990525" w14:textId="2D70CF03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21674F15" w14:textId="5BC27B48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1351AF2D" w14:textId="4F006726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3FB9FCF5" w14:textId="5D820F85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6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03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5D2A11E7" w14:textId="619A3EAD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31FDAF06" w14:textId="4D933CC5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Petchey, 2014: 149</w:t>
            </w:r>
            <w:r w:rsidR="00712D30">
              <w:rPr>
                <w:noProof/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50</w:t>
            </w:r>
          </w:p>
        </w:tc>
      </w:tr>
      <w:tr w:rsidR="00CD6760" w:rsidRPr="009D0261" w14:paraId="413A1DB9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130ACE38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#07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2095EF52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30AE060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34E9692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gar do Bom Sant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38F334C2" w14:textId="248F4196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53BC885" w14:textId="26D3E02D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4188928C" w14:textId="294BD92B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4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2F6AE4D8" w14:textId="5DD710A6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8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32DA0018" w14:textId="1EA69BD4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70427973" w14:textId="134964DD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Petchey, 2014: 149</w:t>
            </w:r>
            <w:r w:rsidR="00712D30">
              <w:rPr>
                <w:noProof/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50</w:t>
            </w:r>
          </w:p>
        </w:tc>
      </w:tr>
      <w:tr w:rsidR="00CD6760" w:rsidRPr="009D0261" w14:paraId="7420EC11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D93203D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#08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048C2CA" w14:textId="77777777" w:rsidR="00CD6760" w:rsidRPr="009D0261" w:rsidRDefault="0099760A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42659853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E9172EE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gar do Bom Sant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3CF2F8F1" w14:textId="01AF1D13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5044FF48" w14:textId="35FB0A84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02023CCF" w14:textId="7ACF2EA9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3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2AE387E6" w14:textId="793E0FE3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1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5E14CF5" w14:textId="5CF479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5F525201" w14:textId="07D018B3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Petchey, 2014: 149</w:t>
            </w:r>
            <w:r w:rsidR="006D3BE9">
              <w:rPr>
                <w:noProof/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50</w:t>
            </w:r>
          </w:p>
        </w:tc>
      </w:tr>
      <w:tr w:rsidR="00CD6760" w:rsidRPr="009D0261" w14:paraId="70F437C5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2E0D441C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#09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DFAAA6E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24692A02" w14:textId="55504F5C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O (13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7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717D65B7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gar do Bom Sant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72B41942" w14:textId="05016F71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0239FBE1" w14:textId="231CEE8F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0580A6CE" w14:textId="27F8B9BE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338BEBEE" w14:textId="0BFA870B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3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19E6D1AF" w14:textId="251B5C62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CC2B8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4706F510" w14:textId="0DBDE411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Petchey, 2014: 149</w:t>
            </w:r>
            <w:r w:rsidR="006D3BE9">
              <w:rPr>
                <w:noProof/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50</w:t>
            </w:r>
          </w:p>
        </w:tc>
      </w:tr>
      <w:tr w:rsidR="00CD6760" w:rsidRPr="009D0261" w14:paraId="477E6200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40C77B3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#10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D590709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B6FCB85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3ADF92B2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gar do Bom Sant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E0B875D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0B54C651" w14:textId="48E328A2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4E48C87F" w14:textId="4D9A9B21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4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59409D62" w14:textId="3F3E1762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1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1EE28C00" w14:textId="4C13CEA3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742195D7" w14:textId="326CCECE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Petchey, 2014: 149</w:t>
            </w:r>
            <w:r w:rsidR="006D3BE9">
              <w:rPr>
                <w:noProof/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50</w:t>
            </w:r>
          </w:p>
        </w:tc>
      </w:tr>
      <w:tr w:rsidR="00CD6760" w:rsidRPr="009D0261" w14:paraId="2D501546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56826E71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#1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4D3DA16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2E62738E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11F7E834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gar do Bom Sant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6E93CFA8" w14:textId="13467594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8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4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379245C9" w14:textId="11195FD9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1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018BFD46" w14:textId="157EBA56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3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72802451" w14:textId="39BF390E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3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38FE38FB" w14:textId="77FC9052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0BDCB673" w14:textId="06C0DB3B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Petchey, 2014: 149</w:t>
            </w:r>
            <w:r w:rsidR="006D3BE9">
              <w:rPr>
                <w:noProof/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50</w:t>
            </w:r>
          </w:p>
        </w:tc>
      </w:tr>
      <w:tr w:rsidR="00CD6760" w:rsidRPr="009D0261" w14:paraId="3268809A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744CDA72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#12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3653436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C90CB91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79DE4C3E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gar do Bom Sant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601FED2B" w14:textId="2FA72AD8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43DA7432" w14:textId="3B23741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2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2EA87962" w14:textId="5A29651B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4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10456891" w14:textId="011892FB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3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51C92C7C" w14:textId="26CB5651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2DBC7886" w14:textId="5EB41953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Petchey, 2014: 149</w:t>
            </w:r>
            <w:r w:rsidR="006D3BE9">
              <w:rPr>
                <w:noProof/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50</w:t>
            </w:r>
          </w:p>
        </w:tc>
      </w:tr>
      <w:tr w:rsidR="00CD6760" w:rsidRPr="009D0261" w14:paraId="0581F55C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E1A5834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#13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3B6AEF1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2620455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554CEDDF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gar do Bom Sant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034E584F" w14:textId="3E3C746C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F9E8F6F" w14:textId="304B22F6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30F19322" w14:textId="4D88F508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3EA648DB" w14:textId="1A2D208E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1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0C45DAAB" w14:textId="5046A999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6EE2952E" w14:textId="1EB78A40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Petchey, 2014: 149</w:t>
            </w:r>
            <w:r w:rsidR="006D3BE9">
              <w:rPr>
                <w:noProof/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50</w:t>
            </w:r>
          </w:p>
        </w:tc>
      </w:tr>
      <w:tr w:rsidR="00CD6760" w:rsidRPr="009D0261" w14:paraId="1EDC2F5D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5AE7069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#14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701B4981" w14:textId="77777777" w:rsidR="00CD6760" w:rsidRPr="009D0261" w:rsidRDefault="0099760A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1DFC023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5FDAFCAB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gar do Bom Sant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6F1C12EC" w14:textId="023F8C59" w:rsidR="00CD6760" w:rsidRPr="009D0261" w:rsidRDefault="00712D3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39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230EC9AB" w14:textId="5AF7F6AA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1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1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095B6830" w14:textId="75BECAC6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5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12B89C5B" w14:textId="3375F7CE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1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4F531B43" w14:textId="4FB066A3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4249A8C4" w14:textId="74B722B2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Petchey, 2014: 149</w:t>
            </w:r>
            <w:r w:rsidR="006D3BE9">
              <w:rPr>
                <w:noProof/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50</w:t>
            </w:r>
          </w:p>
        </w:tc>
      </w:tr>
      <w:tr w:rsidR="00F170B9" w:rsidRPr="009D0261" w14:paraId="2408452A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noWrap/>
            <w:vAlign w:val="center"/>
            <w:hideMark/>
          </w:tcPr>
          <w:p w14:paraId="340E2FF4" w14:textId="77777777" w:rsidR="00F170B9" w:rsidRPr="00500888" w:rsidRDefault="00F170B9" w:rsidP="00F170B9">
            <w:pPr>
              <w:jc w:val="left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lastRenderedPageBreak/>
              <w:t>Ind Pub</w:t>
            </w:r>
          </w:p>
        </w:tc>
        <w:tc>
          <w:tcPr>
            <w:tcW w:w="740" w:type="dxa"/>
            <w:noWrap/>
            <w:vAlign w:val="center"/>
            <w:hideMark/>
          </w:tcPr>
          <w:p w14:paraId="1F5267FA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Sex</w:t>
            </w:r>
          </w:p>
        </w:tc>
        <w:tc>
          <w:tcPr>
            <w:tcW w:w="1460" w:type="dxa"/>
            <w:noWrap/>
            <w:vAlign w:val="center"/>
            <w:hideMark/>
          </w:tcPr>
          <w:p w14:paraId="376BAE79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Age</w:t>
            </w:r>
          </w:p>
        </w:tc>
        <w:tc>
          <w:tcPr>
            <w:tcW w:w="2699" w:type="dxa"/>
            <w:noWrap/>
            <w:vAlign w:val="center"/>
            <w:hideMark/>
          </w:tcPr>
          <w:p w14:paraId="39112AD4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Site</w:t>
            </w:r>
          </w:p>
        </w:tc>
        <w:tc>
          <w:tcPr>
            <w:tcW w:w="800" w:type="dxa"/>
            <w:noWrap/>
            <w:vAlign w:val="center"/>
            <w:hideMark/>
          </w:tcPr>
          <w:p w14:paraId="62A4DCCF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δ</w:t>
            </w:r>
            <w:r w:rsidRPr="00500888">
              <w:rPr>
                <w:sz w:val="20"/>
                <w:szCs w:val="20"/>
                <w:vertAlign w:val="superscript"/>
                <w:lang w:val="en-GB"/>
              </w:rPr>
              <w:t>13</w:t>
            </w:r>
            <w:r w:rsidRPr="00500888">
              <w:rPr>
                <w:sz w:val="20"/>
                <w:szCs w:val="20"/>
                <w:lang w:val="en-GB"/>
              </w:rPr>
              <w:t>C‰</w:t>
            </w:r>
          </w:p>
        </w:tc>
        <w:tc>
          <w:tcPr>
            <w:tcW w:w="820" w:type="dxa"/>
            <w:noWrap/>
            <w:vAlign w:val="center"/>
            <w:hideMark/>
          </w:tcPr>
          <w:p w14:paraId="69B7CA36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δ</w:t>
            </w:r>
            <w:r w:rsidRPr="00500888">
              <w:rPr>
                <w:sz w:val="20"/>
                <w:szCs w:val="20"/>
                <w:vertAlign w:val="superscript"/>
                <w:lang w:val="en-GB"/>
              </w:rPr>
              <w:t>15</w:t>
            </w:r>
            <w:r w:rsidRPr="00500888">
              <w:rPr>
                <w:sz w:val="20"/>
                <w:szCs w:val="20"/>
                <w:lang w:val="en-GB"/>
              </w:rPr>
              <w:t>N‰</w:t>
            </w:r>
          </w:p>
        </w:tc>
        <w:tc>
          <w:tcPr>
            <w:tcW w:w="767" w:type="dxa"/>
            <w:noWrap/>
            <w:vAlign w:val="center"/>
            <w:hideMark/>
          </w:tcPr>
          <w:p w14:paraId="4AD571BA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C (%)</w:t>
            </w:r>
          </w:p>
        </w:tc>
        <w:tc>
          <w:tcPr>
            <w:tcW w:w="748" w:type="dxa"/>
            <w:noWrap/>
            <w:vAlign w:val="center"/>
            <w:hideMark/>
          </w:tcPr>
          <w:p w14:paraId="7978CCED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N (%)</w:t>
            </w:r>
          </w:p>
        </w:tc>
        <w:tc>
          <w:tcPr>
            <w:tcW w:w="572" w:type="dxa"/>
            <w:gridSpan w:val="2"/>
            <w:noWrap/>
            <w:vAlign w:val="center"/>
            <w:hideMark/>
          </w:tcPr>
          <w:p w14:paraId="2A5A9091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C:N</w:t>
            </w:r>
          </w:p>
        </w:tc>
        <w:tc>
          <w:tcPr>
            <w:tcW w:w="3000" w:type="dxa"/>
            <w:noWrap/>
            <w:vAlign w:val="center"/>
            <w:hideMark/>
          </w:tcPr>
          <w:p w14:paraId="6F68D6E0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Reference</w:t>
            </w:r>
          </w:p>
        </w:tc>
      </w:tr>
      <w:tr w:rsidR="00CD6760" w:rsidRPr="009D0261" w14:paraId="597E9A5A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0011B331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hunter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2141F50" w14:textId="77777777" w:rsidR="00CD6760" w:rsidRPr="009D0261" w:rsidRDefault="0099760A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90228F7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02EA583C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gar do Bom Sant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7347BABA" w14:textId="30BAF7BB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21D375F9" w14:textId="0FBE9E86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2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48619A5D" w14:textId="1ED42923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36BB182" w14:textId="4C3AEEDE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3585AC42" w14:textId="0BEA9B9C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642E2642" w14:textId="4E1C8D4E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Petchey, 2014: 149</w:t>
            </w:r>
            <w:r w:rsidR="006D3BE9">
              <w:rPr>
                <w:noProof/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50</w:t>
            </w:r>
          </w:p>
        </w:tc>
      </w:tr>
      <w:tr w:rsidR="00CD6760" w:rsidRPr="009D0261" w14:paraId="58D994FA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8F44982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Est. 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7EB4DFC2" w14:textId="77777777" w:rsidR="00CD6760" w:rsidRPr="009D0261" w:rsidRDefault="0099760A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7BF90604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1B68C110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stelo Belinh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1CC35529" w14:textId="3865BFCE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8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0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0CA6D147" w14:textId="327C0CD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0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76B739ED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E362E95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2FA60324" w14:textId="5C056720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0ED33D0B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Gomes, 2012: 120</w:t>
            </w:r>
          </w:p>
        </w:tc>
      </w:tr>
      <w:tr w:rsidR="00CD6760" w:rsidRPr="009D0261" w14:paraId="33C1921D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2E352DB0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Est. 2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9267DDF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4B7B20B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76364E9F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stelo Belinh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1C7328EB" w14:textId="56521A5B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8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0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08F57C4B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4CADF035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47E50C7A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391C7B63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14B6615B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Gomes, 2012: 120</w:t>
            </w:r>
          </w:p>
        </w:tc>
      </w:tr>
      <w:tr w:rsidR="00CD6760" w:rsidRPr="009D0261" w14:paraId="3F560EF0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240F22E7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Est. 4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73BAAC84" w14:textId="77777777" w:rsidR="00CD6760" w:rsidRPr="009D0261" w:rsidRDefault="0099760A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B79316C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5369E49C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stelo Belinh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0740F7D" w14:textId="26C9E5D5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1F82E795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7BFB094E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8A0EECB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00F5CC86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70B3DDEF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Gomes, 2012: 120</w:t>
            </w:r>
          </w:p>
        </w:tc>
      </w:tr>
      <w:tr w:rsidR="00CD6760" w:rsidRPr="009D0261" w14:paraId="5E3BF96F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387EEF8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Est. 4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70E77B81" w14:textId="77777777" w:rsidR="00CD6760" w:rsidRPr="009D0261" w:rsidRDefault="0099760A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7B79F4C7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10B06C4F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stelo Belinh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5B37C978" w14:textId="2A82EEE0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8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0638F855" w14:textId="7C12E0B0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29B9265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354C0B67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415E38AC" w14:textId="7B42AD8E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56B0F88C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Gomes, 2012: 120</w:t>
            </w:r>
          </w:p>
        </w:tc>
      </w:tr>
      <w:tr w:rsidR="00CD6760" w:rsidRPr="009D0261" w14:paraId="51C90C0C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3DDD0AB7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Est. 38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3F0DDD4" w14:textId="77777777" w:rsidR="00CD6760" w:rsidRPr="009D0261" w:rsidRDefault="0099760A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2A7AF591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A2B9690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stelo Belinh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053BF8D1" w14:textId="480916E6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0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8C52FFB" w14:textId="1FC04834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0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6FCEAA04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65D42A1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22D1F8FA" w14:textId="2E9EB3C8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6C49442B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Gomes, 2012: 120</w:t>
            </w:r>
          </w:p>
        </w:tc>
      </w:tr>
      <w:tr w:rsidR="00CD6760" w:rsidRPr="009D0261" w14:paraId="692CD7DC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28E00DE4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Est. 43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36819C06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254B74DD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5ACEFE3A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stelo Belinh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51FBDCE6" w14:textId="1963BEAC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8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0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465637A0" w14:textId="22969D1C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0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74A0C752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570B7898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6E1E36F5" w14:textId="0715FFBC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182F49BF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Gomes, 2012: 120</w:t>
            </w:r>
          </w:p>
        </w:tc>
      </w:tr>
      <w:tr w:rsidR="00CD6760" w:rsidRPr="009D0261" w14:paraId="04C63D4C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78620AF4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Est. 52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44B3264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3D91AFE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2AED54FF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stelo Belinh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6DE2827E" w14:textId="72008A7D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0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25B4FD08" w14:textId="19CDCA49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0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2B5BED0E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00A20111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620F8785" w14:textId="06D6032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08CEE8D1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Gomes, 2012: 120</w:t>
            </w:r>
          </w:p>
        </w:tc>
      </w:tr>
      <w:tr w:rsidR="00CD6760" w:rsidRPr="009D0261" w14:paraId="60952D2C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442A35E5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Est. 53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22626F41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552DB05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6A91074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stelo Belinh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5EE91079" w14:textId="5B439E39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7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2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2E29E619" w14:textId="4C19CD3E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1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03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186D1564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2BDA5BAC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2FB8DC1" w14:textId="14E3A9E1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377A0EC3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Gomes, 2012: 120</w:t>
            </w:r>
          </w:p>
        </w:tc>
      </w:tr>
      <w:tr w:rsidR="00CD6760" w:rsidRPr="009D0261" w14:paraId="15738D48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55F2E51F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Est. 58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24CC4EE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62BC32A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7EB00E4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stelo Belinh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1D8E147B" w14:textId="7CF8D4DB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0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EB46A81" w14:textId="710AD7A2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1A66BD11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727005B9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4E986E29" w14:textId="47FF484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48C700B9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Gomes, 2012: 120</w:t>
            </w:r>
          </w:p>
        </w:tc>
      </w:tr>
      <w:tr w:rsidR="00CD6760" w:rsidRPr="009D0261" w14:paraId="0B9B82A9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0CFFAEFE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Est. 59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7E903B7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1405B39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2CF86815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stelo Belinh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50BDC751" w14:textId="2784B153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8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02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1B945887" w14:textId="2893755A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6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2514EE50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2F07408A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4443C0EE" w14:textId="3C09BA03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764D3948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Gomes, 2012: 120</w:t>
            </w:r>
          </w:p>
        </w:tc>
      </w:tr>
      <w:tr w:rsidR="00CD6760" w:rsidRPr="009D0261" w14:paraId="52B2A29D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7F0387A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Est. 59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5B38B2C" w14:textId="77777777" w:rsidR="00CD6760" w:rsidRPr="009D0261" w:rsidRDefault="0099760A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3EECB35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0AF6A140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stelo Belinh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3294C46E" w14:textId="5C31E765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8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0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104081F0" w14:textId="0186F386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0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15C57CBA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544EA94F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68C22F50" w14:textId="31390963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7C9DF450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Gomes, 2012: 120</w:t>
            </w:r>
          </w:p>
        </w:tc>
      </w:tr>
      <w:tr w:rsidR="00CD6760" w:rsidRPr="009D0261" w14:paraId="73425EC3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2A153D20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GE 285-538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BD6B12C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46578F78" w14:textId="7429ED29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2827C80F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ostamar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1932BCA5" w14:textId="077C2D34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07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4A7BCD93" w14:textId="41DEE3F4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4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0A8A4CC2" w14:textId="1EDBED19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4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76AF6579" w14:textId="7623894F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8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41D4B93C" w14:textId="4C578280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18D30A64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Salazar García, 2009: 415</w:t>
            </w:r>
          </w:p>
        </w:tc>
      </w:tr>
      <w:tr w:rsidR="00CD6760" w:rsidRPr="009D0261" w14:paraId="49D9107D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543A6722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GE 310-563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F936CC6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5C0D793" w14:textId="54364A6E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E (26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5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21AEE9B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ostamar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1E407FBC" w14:textId="41D2474F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8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9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2B711774" w14:textId="3B068A60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9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2C9D93E9" w14:textId="04F75534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34401229" w14:textId="1F8C5494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4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1905716F" w14:textId="65957D71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00DD6E31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Salazar García, 2009: 415</w:t>
            </w:r>
          </w:p>
        </w:tc>
      </w:tr>
      <w:tr w:rsidR="00CD6760" w:rsidRPr="009D0261" w14:paraId="1580560A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275A5837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GE 000-090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FF6FBE3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12A1F5C" w14:textId="32FA436D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O (13</w:t>
            </w:r>
            <w:r w:rsidR="006D3BE9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7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5801FBD7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ostamar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5F2744C4" w14:textId="45F96B3D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7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3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0085EEFF" w14:textId="0C93D74F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5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2D2E4D4F" w14:textId="1EB7A481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7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4588AAB" w14:textId="062EA230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3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4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33CCA597" w14:textId="4610BD31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4CF95D62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Salazar García, 2009: 415</w:t>
            </w:r>
          </w:p>
        </w:tc>
      </w:tr>
      <w:tr w:rsidR="00CD6760" w:rsidRPr="009D0261" w14:paraId="2B4A8097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77718483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GE 000-096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8F58F59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F89299D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2C0E5589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ostamar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3CF43905" w14:textId="0B36CBA8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8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6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003C3CE7" w14:textId="502FB11D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8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21F9135B" w14:textId="50AA9182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0</w:t>
            </w:r>
            <w:r w:rsidR="00E97E52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B684EB1" w14:textId="3A9CF840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 w:rsidR="008B58D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7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1B9FD337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,4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5D76A2A5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Salazar García, 2009: 415</w:t>
            </w:r>
          </w:p>
        </w:tc>
      </w:tr>
      <w:tr w:rsidR="00CD6760" w:rsidRPr="009D0261" w14:paraId="398B0324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433E2DE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70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35933976" w14:textId="77777777" w:rsidR="00CD6760" w:rsidRPr="009D0261" w:rsidRDefault="0099760A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C104366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6F69099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7C1610D3" w14:textId="32EC88CA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8B58D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75906749" w14:textId="3748898C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8B58D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3FD74671" w14:textId="74D1835E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 w:rsidR="008B58D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40B63EAF" w14:textId="24A9A03E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8B58D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2A8F8D0D" w14:textId="1A751E00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8B58D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6022FE84" w14:textId="77777777" w:rsidR="00CD6760" w:rsidRPr="009D0261" w:rsidRDefault="00114081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Fontanals-Coll et al., 2015: 165</w:t>
            </w:r>
          </w:p>
        </w:tc>
      </w:tr>
      <w:tr w:rsidR="00CD6760" w:rsidRPr="009D0261" w14:paraId="7395943B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25045937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11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32DF645B" w14:textId="77777777" w:rsidR="00CD6760" w:rsidRPr="009D0261" w:rsidRDefault="0099760A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F19B493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58314A1C" w14:textId="77777777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75F504C9" w14:textId="1A0CB7AD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8B58D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53C59372" w14:textId="74EF1ADF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8B58D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DB66324" w14:textId="13E6D19A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1</w:t>
            </w:r>
            <w:r w:rsidR="008B58D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3906370B" w14:textId="1903CCB3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 w:rsidR="008B58D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3E7A681A" w14:textId="41D0BB01" w:rsidR="00CD6760" w:rsidRPr="009D0261" w:rsidRDefault="00CD6760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8B58D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78F895BE" w14:textId="77777777" w:rsidR="00CD6760" w:rsidRPr="009D0261" w:rsidRDefault="00114081" w:rsidP="00FE1A6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Fontanals-Coll et al., 2015: 165</w:t>
            </w:r>
          </w:p>
        </w:tc>
      </w:tr>
      <w:tr w:rsidR="00CD6760" w:rsidRPr="009D0261" w14:paraId="130E87D6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4C647F2A" w14:textId="77777777" w:rsidR="00CD6760" w:rsidRPr="00500888" w:rsidRDefault="00CD6760" w:rsidP="00FE1A68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112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66F3F1B" w14:textId="77777777" w:rsidR="00CD6760" w:rsidRPr="009D0261" w:rsidRDefault="0099760A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4D4C846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6213FA9F" w14:textId="77777777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338293C2" w14:textId="29CDA368" w:rsidR="00CD6760" w:rsidRPr="009D0261" w:rsidRDefault="006D3BE9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20</w:t>
            </w:r>
            <w:r w:rsidR="008B58D3">
              <w:rPr>
                <w:color w:val="000000"/>
                <w:sz w:val="20"/>
                <w:szCs w:val="20"/>
                <w:lang w:val="en-GB"/>
              </w:rPr>
              <w:t>.</w:t>
            </w:r>
            <w:r w:rsidR="00CD6760"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336B45D4" w14:textId="5102A26C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8B58D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3562B361" w14:textId="6D1DFAAC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6</w:t>
            </w:r>
            <w:r w:rsidR="008B58D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26885027" w14:textId="322698D6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7</w:t>
            </w:r>
            <w:r w:rsidR="008B58D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5677BFAF" w14:textId="0DC2296E" w:rsidR="00CD6760" w:rsidRPr="009D0261" w:rsidRDefault="00CD6760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8B58D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4B017C68" w14:textId="77777777" w:rsidR="00CD6760" w:rsidRPr="009D0261" w:rsidRDefault="00FD4A22" w:rsidP="00FE1A6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Fontanals-Coll et al., 2015: 166</w:t>
            </w:r>
          </w:p>
        </w:tc>
      </w:tr>
      <w:tr w:rsidR="008B58D3" w:rsidRPr="009D0261" w14:paraId="51D0955B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2F7DDF5B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115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AEE6BE5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77ADEEC1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66AD55A7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2BBC51B" w14:textId="0626C156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188563B2" w14:textId="17D3C56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04E50B2" w14:textId="3248CCFF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77A9CDF" w14:textId="2DED1E8A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65E0F98A" w14:textId="7CB96E0B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02D21DDF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Fontanals-Coll et al., 2015: 166</w:t>
            </w:r>
          </w:p>
        </w:tc>
      </w:tr>
      <w:tr w:rsidR="008B58D3" w:rsidRPr="009D0261" w14:paraId="4BE80554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49FE9762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116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702547B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F6FD045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3F95BBE3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6E55BE9E" w14:textId="01AA2459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0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A7E945A" w14:textId="7741199C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150E42B3" w14:textId="1780671E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1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5F21861F" w14:textId="3400A910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24233CD6" w14:textId="1862A960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76E1B4F5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Fontanals-Coll et al., 2015: 166</w:t>
            </w:r>
          </w:p>
        </w:tc>
      </w:tr>
      <w:tr w:rsidR="008B58D3" w:rsidRPr="009D0261" w14:paraId="0439F865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1F2137C4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122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8652248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AE11A52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68BB806C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7C3A97C2" w14:textId="0DC42E1C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EDCD639" w14:textId="3A29A7A3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29134683" w14:textId="6B10EC48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384E887" w14:textId="03457EB8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CD9742E" w14:textId="1C1B165D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3D4B138E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Fontanals-Coll et al., 2015: 166</w:t>
            </w:r>
          </w:p>
        </w:tc>
      </w:tr>
      <w:tr w:rsidR="008B58D3" w:rsidRPr="009D0261" w14:paraId="7289D835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3EFAEAF2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127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3B141EDB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0DF08257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5EC501B8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46DFDFF0" w14:textId="6333479B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159EC9D7" w14:textId="414EFCAB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07B1F3CF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50E2F03D" w14:textId="0E40138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2D273C29" w14:textId="4B39C8A1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553BCF3A" w14:textId="02D2B73D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Fontanals-Coll et al., 2015: 166</w:t>
            </w:r>
          </w:p>
        </w:tc>
      </w:tr>
      <w:tr w:rsidR="008B58D3" w:rsidRPr="009D0261" w14:paraId="04450BDE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2D3857ED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130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591DD83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27EBD032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1C9ECD55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1337EE14" w14:textId="7E776C52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6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3B53195" w14:textId="468386D1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393C0370" w14:textId="3ED7D1AC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4E5C9F27" w14:textId="789393D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52526F3D" w14:textId="509B8F92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3F82495B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Fontanals-Coll et al., 2015: 166</w:t>
            </w:r>
          </w:p>
        </w:tc>
      </w:tr>
      <w:tr w:rsidR="008B58D3" w:rsidRPr="009D0261" w14:paraId="218261CB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7E4F506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137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598DBEB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439A00F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11BE498D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4C18617E" w14:textId="75D2F7BB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5E60EC3F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4754260C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02446930" w14:textId="3976AF74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15840D37" w14:textId="1935CBFC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05FBA1FF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Fontanals-Coll et al., 2015: 166</w:t>
            </w:r>
          </w:p>
        </w:tc>
      </w:tr>
      <w:tr w:rsidR="008B58D3" w:rsidRPr="009D0261" w14:paraId="608C1438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21EE7E64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162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5738D68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4D04A8C5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6CB6D2D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05282880" w14:textId="7427D352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70A65F1C" w14:textId="36E2D665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399BA03F" w14:textId="37479FDB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225F5A18" w14:textId="51CC731E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3F100FF4" w14:textId="2B692895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6640D72F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Fontanals-Coll et al., 2015: 166</w:t>
            </w:r>
          </w:p>
        </w:tc>
      </w:tr>
      <w:tr w:rsidR="008B58D3" w:rsidRPr="009D0261" w14:paraId="0920E39D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78F082A1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166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3DD055F8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7C7EF21E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2D1B5FBC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0E348C70" w14:textId="3B44D05E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10FC4FB3" w14:textId="59FA7A4B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3A8A438B" w14:textId="79326868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54E0A34" w14:textId="1DDC63D5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DEA5D81" w14:textId="2AEE9435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23121E4B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Fontanals-Coll et al., 2015: 166</w:t>
            </w:r>
          </w:p>
        </w:tc>
      </w:tr>
      <w:tr w:rsidR="008B58D3" w:rsidRPr="009D0261" w14:paraId="21DE8108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4DC8B2A2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170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2779DE53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0952D818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A38BE33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7DE58E2E" w14:textId="4B22CB3A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A8C6AE0" w14:textId="10DB5C6B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27ED106F" w14:textId="4A75415F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4C9C2BDE" w14:textId="0F59C4D0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1E4BD0AC" w14:textId="01E0173D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5D9114F9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Fontanals-Coll et al., 2015: 166</w:t>
            </w:r>
          </w:p>
        </w:tc>
      </w:tr>
      <w:tr w:rsidR="008B58D3" w:rsidRPr="009D0261" w14:paraId="44EBA67F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7008CAF2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175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1C5EAB37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76DB15D9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DE220DD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7713A203" w14:textId="42AF0B9B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473B443A" w14:textId="505D0D25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47B537B7" w14:textId="1CCE18D0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0E274EBC" w14:textId="299AAB45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15044151" w14:textId="2DA94963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5F4A6AAF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Fontanals-Coll et al., 2015: 166</w:t>
            </w:r>
          </w:p>
        </w:tc>
      </w:tr>
      <w:tr w:rsidR="008B58D3" w:rsidRPr="009D0261" w14:paraId="0D511603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1F5F37B2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180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22E86E2C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49D764E7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6746C05E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04EB6CF" w14:textId="5BEC958A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06C7E2D1" w14:textId="1E31C97E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3D552792" w14:textId="770BB200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1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06DBD5FF" w14:textId="16B891EE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3AAD55D4" w14:textId="41C3088A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26C276B7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Fontanals-Coll et al., 2015: 166</w:t>
            </w:r>
          </w:p>
        </w:tc>
      </w:tr>
      <w:tr w:rsidR="008B58D3" w:rsidRPr="009D0261" w14:paraId="34106933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7AC62829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184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1EFF9A24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4EC92A9F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167503E9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223B592" w14:textId="074E16D0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4EF97728" w14:textId="59CDEBDF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35D208F" w14:textId="4BDEC0B3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4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36B6DE6C" w14:textId="3B936214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207FB239" w14:textId="202664F2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5DE4F824" w14:textId="7BFB5CEB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9D7CA6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9D7CA6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</w:tr>
      <w:tr w:rsidR="008B58D3" w:rsidRPr="009D0261" w14:paraId="63CD8B86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74A0A77C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186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24637B5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AD3F7BD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60D3F775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3EC92FA0" w14:textId="34C45CCE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0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4734EB16" w14:textId="6C292413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42B7C4A" w14:textId="0159D38F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5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234BFFCC" w14:textId="6E15C2BA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35A0F194" w14:textId="53DC5919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7A6084A4" w14:textId="4752FF4E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9D7CA6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9D7CA6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</w:tr>
      <w:tr w:rsidR="008B58D3" w:rsidRPr="009D0261" w14:paraId="38508621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5F6E8EEF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208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2F6E5F4F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84B3689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387801A2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6EE371D9" w14:textId="1E7C8DCF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26939568" w14:textId="2B58F041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06D78F20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4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169A7806" w14:textId="0E05ADFB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3EFB36E7" w14:textId="0AF02AC9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467602A6" w14:textId="3AA62821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9D7CA6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9D7CA6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</w:tr>
      <w:tr w:rsidR="00F170B9" w:rsidRPr="009D0261" w14:paraId="623D4470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noWrap/>
            <w:vAlign w:val="center"/>
            <w:hideMark/>
          </w:tcPr>
          <w:p w14:paraId="6C522469" w14:textId="77777777" w:rsidR="00F170B9" w:rsidRPr="00500888" w:rsidRDefault="00F170B9" w:rsidP="00F170B9">
            <w:pPr>
              <w:jc w:val="left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lastRenderedPageBreak/>
              <w:t>Ind Pub</w:t>
            </w:r>
          </w:p>
        </w:tc>
        <w:tc>
          <w:tcPr>
            <w:tcW w:w="740" w:type="dxa"/>
            <w:noWrap/>
            <w:vAlign w:val="center"/>
            <w:hideMark/>
          </w:tcPr>
          <w:p w14:paraId="264BCD47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Sex</w:t>
            </w:r>
          </w:p>
        </w:tc>
        <w:tc>
          <w:tcPr>
            <w:tcW w:w="1460" w:type="dxa"/>
            <w:noWrap/>
            <w:vAlign w:val="center"/>
            <w:hideMark/>
          </w:tcPr>
          <w:p w14:paraId="450EDD75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Age</w:t>
            </w:r>
          </w:p>
        </w:tc>
        <w:tc>
          <w:tcPr>
            <w:tcW w:w="2699" w:type="dxa"/>
            <w:noWrap/>
            <w:vAlign w:val="center"/>
            <w:hideMark/>
          </w:tcPr>
          <w:p w14:paraId="6652A1FA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Site</w:t>
            </w:r>
          </w:p>
        </w:tc>
        <w:tc>
          <w:tcPr>
            <w:tcW w:w="800" w:type="dxa"/>
            <w:noWrap/>
            <w:vAlign w:val="center"/>
            <w:hideMark/>
          </w:tcPr>
          <w:p w14:paraId="0B1CD0CF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δ</w:t>
            </w:r>
            <w:r w:rsidRPr="00500888">
              <w:rPr>
                <w:sz w:val="20"/>
                <w:szCs w:val="20"/>
                <w:vertAlign w:val="superscript"/>
                <w:lang w:val="en-GB"/>
              </w:rPr>
              <w:t>13</w:t>
            </w:r>
            <w:r w:rsidRPr="00500888">
              <w:rPr>
                <w:sz w:val="20"/>
                <w:szCs w:val="20"/>
                <w:lang w:val="en-GB"/>
              </w:rPr>
              <w:t>C‰</w:t>
            </w:r>
          </w:p>
        </w:tc>
        <w:tc>
          <w:tcPr>
            <w:tcW w:w="820" w:type="dxa"/>
            <w:noWrap/>
            <w:vAlign w:val="center"/>
            <w:hideMark/>
          </w:tcPr>
          <w:p w14:paraId="6B8358A2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δ</w:t>
            </w:r>
            <w:r w:rsidRPr="00500888">
              <w:rPr>
                <w:sz w:val="20"/>
                <w:szCs w:val="20"/>
                <w:vertAlign w:val="superscript"/>
                <w:lang w:val="en-GB"/>
              </w:rPr>
              <w:t>15</w:t>
            </w:r>
            <w:r w:rsidRPr="00500888">
              <w:rPr>
                <w:sz w:val="20"/>
                <w:szCs w:val="20"/>
                <w:lang w:val="en-GB"/>
              </w:rPr>
              <w:t>N‰</w:t>
            </w:r>
          </w:p>
        </w:tc>
        <w:tc>
          <w:tcPr>
            <w:tcW w:w="767" w:type="dxa"/>
            <w:noWrap/>
            <w:vAlign w:val="center"/>
            <w:hideMark/>
          </w:tcPr>
          <w:p w14:paraId="28EC2AFA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C (%)</w:t>
            </w:r>
          </w:p>
        </w:tc>
        <w:tc>
          <w:tcPr>
            <w:tcW w:w="748" w:type="dxa"/>
            <w:noWrap/>
            <w:vAlign w:val="center"/>
            <w:hideMark/>
          </w:tcPr>
          <w:p w14:paraId="0739707F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N (%)</w:t>
            </w:r>
          </w:p>
        </w:tc>
        <w:tc>
          <w:tcPr>
            <w:tcW w:w="572" w:type="dxa"/>
            <w:gridSpan w:val="2"/>
            <w:noWrap/>
            <w:vAlign w:val="center"/>
            <w:hideMark/>
          </w:tcPr>
          <w:p w14:paraId="419D6A0A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C:N</w:t>
            </w:r>
          </w:p>
        </w:tc>
        <w:tc>
          <w:tcPr>
            <w:tcW w:w="3000" w:type="dxa"/>
            <w:noWrap/>
            <w:vAlign w:val="center"/>
            <w:hideMark/>
          </w:tcPr>
          <w:p w14:paraId="4EF9DA6C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Reference</w:t>
            </w:r>
          </w:p>
        </w:tc>
      </w:tr>
      <w:tr w:rsidR="008B58D3" w:rsidRPr="009D0261" w14:paraId="23F00796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04366214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22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355D54AF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88698FC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3EA7EC77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4B2760CE" w14:textId="212DC6F2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40B994EE" w14:textId="7435EF34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2A933CFD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D97772C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66C3B4D7" w14:textId="54268E0F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7CFD7EA2" w14:textId="6624AC24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9D7CA6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9D7CA6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</w:tr>
      <w:tr w:rsidR="008B58D3" w:rsidRPr="009D0261" w14:paraId="7C4B0218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4A5FCD59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223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855B096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A6461DA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280ACF99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41CAED89" w14:textId="40B47091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21076927" w14:textId="654F4F8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3459C27A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72869CD5" w14:textId="2EAADA9E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313B8167" w14:textId="6B919A71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52E02728" w14:textId="4BDEBFFC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9D7CA6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9D7CA6">
              <w:rPr>
                <w:noProof/>
                <w:color w:val="000000"/>
                <w:sz w:val="20"/>
                <w:szCs w:val="20"/>
                <w:lang w:val="en-GB"/>
              </w:rPr>
              <w:t xml:space="preserve">, 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2015: 16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</w:tr>
      <w:tr w:rsidR="008B58D3" w:rsidRPr="009D0261" w14:paraId="029552E9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49C4761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228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A6B4D65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18510E1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8E564E0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35BB6C0" w14:textId="06829E54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107EA145" w14:textId="5C00B9BB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64FD8C69" w14:textId="22E22423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4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E0088C2" w14:textId="5891071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258B7AE8" w14:textId="4EC9D5EC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72F6D6A4" w14:textId="30208D09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9D7CA6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9D7CA6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</w:tr>
      <w:tr w:rsidR="008B58D3" w:rsidRPr="009D0261" w14:paraId="22DEC6F7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359A558A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247 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7CD05F01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0D9B255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1A9B4238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514821EE" w14:textId="0E622C22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574A7B28" w14:textId="6743CF51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F63833F" w14:textId="2F7554C2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8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07AF004D" w14:textId="43415365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2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5FAB397A" w14:textId="3C291705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46C8DD4E" w14:textId="0F64DFAE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9D7CA6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9D7CA6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</w:tr>
      <w:tr w:rsidR="008B58D3" w:rsidRPr="009D0261" w14:paraId="01B56FF5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5783AC19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247 2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716E2806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2A02726E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3AECB05E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536C7CA" w14:textId="290CDB65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419B485B" w14:textId="6D498A1B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7D3398D5" w14:textId="39441489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9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3F7B120C" w14:textId="03D4A6D0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6F703B23" w14:textId="1010214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3F999351" w14:textId="55D95E9C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9D7CA6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9D7CA6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</w:tr>
      <w:tr w:rsidR="008B58D3" w:rsidRPr="009D0261" w14:paraId="4FF95A6C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2894C234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44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DEB0135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B9A478F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18B83C27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6EE859BD" w14:textId="5B1EBCF6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2C7A2FE" w14:textId="454404EE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1FC4C384" w14:textId="5D7DF6F3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5A8D5F3E" w14:textId="4477B5F9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C8BA184" w14:textId="3F8CE84D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13C0368C" w14:textId="1BB89975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9D7CA6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9D7CA6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</w:tr>
      <w:tr w:rsidR="008B58D3" w:rsidRPr="009D0261" w14:paraId="04EA956E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2C0EB89A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442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BCCBDD7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089BCF67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5C706447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5EC3EB08" w14:textId="2778ABFA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1D1C79AF" w14:textId="5B6A54FC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6874F800" w14:textId="194B261C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A5B1880" w14:textId="7301BC7D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43C7D40C" w14:textId="24A8E9B8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641E9943" w14:textId="7F1AF74E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9D7CA6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9D7CA6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</w:tr>
      <w:tr w:rsidR="008B58D3" w:rsidRPr="009D0261" w14:paraId="41AED88C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36735AA1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497 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26898C6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01B9A5F2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A1FE95E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45488B51" w14:textId="19E308EA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0B158243" w14:textId="35D9C463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3330407" w14:textId="7E4FD976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72E6984" w14:textId="5856795B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A92D925" w14:textId="087A6AB5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6EA16BBB" w14:textId="5B5C62A4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9D7CA6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9D7CA6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</w:tr>
      <w:tr w:rsidR="008B58D3" w:rsidRPr="009D0261" w14:paraId="354D21B6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BB65730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497 2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D3BAE98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05A5D543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5F32F3A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1D678D47" w14:textId="158111A1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0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28A3A207" w14:textId="138E120E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288BBA17" w14:textId="4C574EEB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1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136ECC24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1C9A3502" w14:textId="4C7B712D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62F03C7B" w14:textId="36B1A31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9D7CA6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</w:t>
            </w:r>
            <w:r w:rsidRPr="009D0261">
              <w:rPr>
                <w:i/>
                <w:noProof/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, 2015: 16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</w:tr>
      <w:tr w:rsidR="008B58D3" w:rsidRPr="009D0261" w14:paraId="41FAD918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B131396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515 2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5E364D7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0FA075FB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19DAEAEA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7E72C67B" w14:textId="0D601AA0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0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143554B9" w14:textId="3AEA2FDC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CFFF062" w14:textId="453AEC8E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1B5BBC3" w14:textId="0091D111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13F111B7" w14:textId="750E259B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22416636" w14:textId="3AC5A080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9D7CA6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9D7CA6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</w:tr>
      <w:tr w:rsidR="008B58D3" w:rsidRPr="009D0261" w14:paraId="7BFD3B8F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4F673F64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516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6F7B8B8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28763912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5A78334A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50549039" w14:textId="1FB0CBE3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572DBB97" w14:textId="5C8A9283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10826461" w14:textId="4B239DA1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75518C84" w14:textId="306314DD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54889565" w14:textId="642420EC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16D81DD5" w14:textId="590FF83E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9D7CA6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9D7CA6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</w:tr>
      <w:tr w:rsidR="008B58D3" w:rsidRPr="009D0261" w14:paraId="664B3DEB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3CE2CC38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580 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3C15024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0A2C6014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636EA16D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633BB59" w14:textId="7B05AE9E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29A71CA0" w14:textId="2408E1E1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0B01F10F" w14:textId="03CE3F98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7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4897223" w14:textId="1A6A6F4E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07EC9092" w14:textId="003CC8F3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1972DB14" w14:textId="36F5BBF0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9D7CA6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9D7CA6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</w:tr>
      <w:tr w:rsidR="008B58D3" w:rsidRPr="009D0261" w14:paraId="6CA36C2F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F934E4A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665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12F58A2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067FA20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7FF344BC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32A0E4F5" w14:textId="51C32D1E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17C6896" w14:textId="47A6BCFA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7CC53DAC" w14:textId="62AC9DEE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35DBE100" w14:textId="1333AEDF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4F539E08" w14:textId="40C85AB5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55E27B5C" w14:textId="614CA659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9D7CA6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9D7CA6">
              <w:rPr>
                <w:noProof/>
                <w:color w:val="000000"/>
                <w:sz w:val="20"/>
                <w:szCs w:val="20"/>
                <w:lang w:val="en-GB"/>
              </w:rPr>
              <w:t xml:space="preserve">, 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2015: 16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</w:tr>
      <w:tr w:rsidR="008B58D3" w:rsidRPr="009D0261" w14:paraId="164D01D0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547A3944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668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FF3B8A5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73FF9510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2F068239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7BE7E7B" w14:textId="2CDD8ADF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5206E9E2" w14:textId="4A256760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6E475B97" w14:textId="17FBA9F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42919D8D" w14:textId="2CB42546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67560110" w14:textId="1606BF48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6973B0A8" w14:textId="1BE4E043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9D7CA6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9D7CA6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</w:tr>
      <w:tr w:rsidR="008B58D3" w:rsidRPr="009D0261" w14:paraId="16E9FEE8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234B47CE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674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1A0E6901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5DF038F" w14:textId="367C192C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J (18</w:t>
            </w:r>
            <w:r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5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79867A1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3CCC6DCB" w14:textId="5E2C9DC0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099CEA94" w14:textId="70ACAC1C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63DFDD78" w14:textId="2B539473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7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1E403D28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3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2176E4FA" w14:textId="4072D75E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693AFC32" w14:textId="10BD17F4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9D7CA6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9D7CA6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</w:tr>
      <w:tr w:rsidR="008B58D3" w:rsidRPr="009D0261" w14:paraId="365D9365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29E4BD9C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CG-1 693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74ACD68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BB6F06A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5431DFFC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1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186A9958" w14:textId="34B7859B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8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4C8993CB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0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4F7AFE2" w14:textId="7F8D4D9E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0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3D234279" w14:textId="6AE79D15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0CB9FFD7" w14:textId="5282240A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56989373" w14:textId="65AD85BF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9D7CA6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9D7CA6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</w:tr>
      <w:tr w:rsidR="008B58D3" w:rsidRPr="009D0261" w14:paraId="4F8100CA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3EEC63C1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UF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DBBC9B2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78355853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318A5DDE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2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43FCEEA" w14:textId="5036DA74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3EF1A280" w14:textId="636768A8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6F3EAE1" w14:textId="1126F10A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1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686A688" w14:textId="1DF9D7B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56AFA5B8" w14:textId="14D53B1C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9D7CA6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2B75566B" w14:textId="53495A6B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9D7CA6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9D7CA6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</w:tr>
      <w:tr w:rsidR="008B58D3" w:rsidRPr="009D0261" w14:paraId="3A5EDE93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23082EE2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UF2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BFB645A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464598C7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7702DA17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2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43758F5A" w14:textId="6EEE6ACA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10095839" w14:textId="4B83B274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18A4518" w14:textId="1661FBB6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1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40898103" w14:textId="48023A5A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6271B04" w14:textId="1885623E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55445ADE" w14:textId="5016AC4E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E54293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</w:tr>
      <w:tr w:rsidR="008B58D3" w:rsidRPr="009D0261" w14:paraId="03412424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48D84C4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UF5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242B4B77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2BFADC2A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51DCF91E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2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54DE724" w14:textId="0A53FD3F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9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38A9117E" w14:textId="53271A8D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4910D834" w14:textId="1E3263B3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3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26431D08" w14:textId="0E2780A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7BD8316" w14:textId="1C7F4A1B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3C5AD243" w14:textId="5A4AB391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E54293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</w:tr>
      <w:tr w:rsidR="008B58D3" w:rsidRPr="009D0261" w14:paraId="46DA8D6B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75143DB6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UF13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249057A6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07F2E55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3A21411B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-2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8CB7490" w14:textId="31140183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8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2043844B" w14:textId="678ADB93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936EBC4" w14:textId="55168033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2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2AFF92B9" w14:textId="5B4110A6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29AC98DA" w14:textId="6A288E43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5D70AE46" w14:textId="30E69800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Fontanals-Coll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E54293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5: 16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</w:tr>
      <w:tr w:rsidR="008B58D3" w:rsidRPr="009D0261" w14:paraId="548D89CE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4970217B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1 | Ind. 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DC13CD4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2947865B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37FA15EB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1027AF71" w14:textId="196214EA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5D823813" w14:textId="62C91179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67AE0951" w14:textId="56B03F33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8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1AA84F28" w14:textId="4275651D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3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2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45F16622" w14:textId="2CB4DE5B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58E7ED75" w14:textId="23EB3C94" w:rsidR="008B58D3" w:rsidRPr="00A115F8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A115F8">
              <w:rPr>
                <w:noProof/>
                <w:color w:val="000000"/>
                <w:sz w:val="20"/>
                <w:szCs w:val="20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</w:rPr>
              <w:t>et</w:t>
            </w:r>
            <w:r w:rsidR="009D7CA6">
              <w:rPr>
                <w:noProof/>
                <w:color w:val="000000"/>
                <w:sz w:val="20"/>
                <w:szCs w:val="20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</w:rPr>
              <w:t>al.</w:t>
            </w:r>
            <w:r w:rsidRPr="009D7CA6">
              <w:rPr>
                <w:noProof/>
                <w:color w:val="000000"/>
                <w:sz w:val="20"/>
                <w:szCs w:val="20"/>
              </w:rPr>
              <w:t>,</w:t>
            </w:r>
            <w:r w:rsidRPr="00A115F8">
              <w:rPr>
                <w:noProof/>
                <w:color w:val="000000"/>
                <w:sz w:val="20"/>
                <w:szCs w:val="20"/>
              </w:rPr>
              <w:t xml:space="preserve"> 2016: 7 </w:t>
            </w:r>
            <w:r w:rsidR="009D7CA6">
              <w:rPr>
                <w:noProof/>
                <w:color w:val="000000"/>
                <w:sz w:val="20"/>
                <w:szCs w:val="20"/>
              </w:rPr>
              <w:t>&amp;</w:t>
            </w:r>
            <w:r w:rsidRPr="00A115F8">
              <w:rPr>
                <w:noProof/>
                <w:color w:val="000000"/>
                <w:sz w:val="20"/>
                <w:szCs w:val="20"/>
              </w:rPr>
              <w:t xml:space="preserve"> SI</w:t>
            </w:r>
          </w:p>
        </w:tc>
      </w:tr>
      <w:tr w:rsidR="008B58D3" w:rsidRPr="009D0261" w14:paraId="369A3D4E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54EC77AE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2 | Ind. 2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EB831DE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4B5DDB74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6AB8C7C1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4DD4366A" w14:textId="127FAEE5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13871A6" w14:textId="4765325A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4D6CD1C8" w14:textId="1049722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0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2B8D5BF" w14:textId="6CACF245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67ECF666" w14:textId="41D7326F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08B5841F" w14:textId="340EB692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9D7CA6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9D7CA6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 w:rsidR="009D7CA6"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8B58D3" w:rsidRPr="009D0261" w14:paraId="21CD3250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562E9AF9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3 | Ind. 3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4FC20CA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782D985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21DFB1FD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1DBBF541" w14:textId="337ECBB1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4EBC76E2" w14:textId="2259182C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2F29A5C0" w14:textId="4F0125C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8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BC894EF" w14:textId="7A131C4E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09067B08" w14:textId="4A31D472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58AA8C17" w14:textId="1E10CAE8" w:rsidR="008B58D3" w:rsidRPr="00A115F8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A115F8">
              <w:rPr>
                <w:noProof/>
                <w:color w:val="000000"/>
                <w:sz w:val="20"/>
                <w:szCs w:val="20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</w:rPr>
              <w:t>et</w:t>
            </w:r>
            <w:r w:rsidR="00E54293">
              <w:rPr>
                <w:noProof/>
                <w:color w:val="000000"/>
                <w:sz w:val="20"/>
                <w:szCs w:val="20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</w:rPr>
              <w:t>,</w:t>
            </w:r>
            <w:r w:rsidRPr="00A115F8">
              <w:rPr>
                <w:noProof/>
                <w:color w:val="000000"/>
                <w:sz w:val="20"/>
                <w:szCs w:val="20"/>
              </w:rPr>
              <w:t xml:space="preserve"> 2016: 7 </w:t>
            </w:r>
            <w:r w:rsidR="00E54293">
              <w:rPr>
                <w:noProof/>
                <w:color w:val="000000"/>
                <w:sz w:val="20"/>
                <w:szCs w:val="20"/>
              </w:rPr>
              <w:t>&amp;</w:t>
            </w:r>
            <w:r w:rsidRPr="00A115F8">
              <w:rPr>
                <w:noProof/>
                <w:color w:val="000000"/>
                <w:sz w:val="20"/>
                <w:szCs w:val="20"/>
              </w:rPr>
              <w:t xml:space="preserve"> SI</w:t>
            </w:r>
          </w:p>
        </w:tc>
      </w:tr>
      <w:tr w:rsidR="008B58D3" w:rsidRPr="009D0261" w14:paraId="675A477C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580FE660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4 | Ind. 4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7505DD5E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7D0A5FF2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120FD069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03BB0B9D" w14:textId="0544EE71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39B933BE" w14:textId="407C1574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1102D239" w14:textId="734FEA04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0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34479226" w14:textId="5BD1845A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38BE938C" w14:textId="0FCF55ED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022F303D" w14:textId="0CA316D3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E54293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 w:rsidR="00E54293"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8B58D3" w:rsidRPr="009D0261" w14:paraId="068F2A3B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0D754A27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5 | Ind. 5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7AA6613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0F1AD1AE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12EAAD79" w14:textId="77777777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500DA358" w14:textId="67AF5718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36403D23" w14:textId="4CAD27A2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9763D35" w14:textId="29D64B9E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0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2816FDC3" w14:textId="1D1FB71B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1511DDB6" w14:textId="64C03DF4" w:rsidR="008B58D3" w:rsidRPr="009D0261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6973479C" w14:textId="60BB79D5" w:rsidR="008B58D3" w:rsidRPr="00A115F8" w:rsidRDefault="008B58D3" w:rsidP="008B58D3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A115F8">
              <w:rPr>
                <w:noProof/>
                <w:color w:val="000000"/>
                <w:sz w:val="20"/>
                <w:szCs w:val="20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</w:rPr>
              <w:t>et</w:t>
            </w:r>
            <w:r w:rsidR="00E54293">
              <w:rPr>
                <w:noProof/>
                <w:color w:val="000000"/>
                <w:sz w:val="20"/>
                <w:szCs w:val="20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</w:rPr>
              <w:t>,</w:t>
            </w:r>
            <w:r w:rsidRPr="00A115F8">
              <w:rPr>
                <w:noProof/>
                <w:color w:val="000000"/>
                <w:sz w:val="20"/>
                <w:szCs w:val="20"/>
              </w:rPr>
              <w:t xml:space="preserve"> 2016: 7 </w:t>
            </w:r>
            <w:r w:rsidR="00E54293">
              <w:rPr>
                <w:noProof/>
                <w:color w:val="000000"/>
                <w:sz w:val="20"/>
                <w:szCs w:val="20"/>
              </w:rPr>
              <w:t>&amp;</w:t>
            </w:r>
            <w:r w:rsidRPr="00A115F8">
              <w:rPr>
                <w:noProof/>
                <w:color w:val="000000"/>
                <w:sz w:val="20"/>
                <w:szCs w:val="20"/>
              </w:rPr>
              <w:t xml:space="preserve"> SI</w:t>
            </w:r>
          </w:p>
        </w:tc>
      </w:tr>
      <w:tr w:rsidR="008B58D3" w:rsidRPr="009D0261" w14:paraId="54ABB7A3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3D53C4E4" w14:textId="77777777" w:rsidR="008B58D3" w:rsidRPr="00500888" w:rsidRDefault="008B58D3" w:rsidP="008B58D3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6 | Ind. 6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1B54627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2513284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700BBE74" w14:textId="7777777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0D965371" w14:textId="133DC0F7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5B0BCDB9" w14:textId="43207C60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6EE00A78" w14:textId="50505500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9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23FE9CC0" w14:textId="34D9D0F2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9D02EAA" w14:textId="233195A1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 w:rsidR="00E54293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  <w:hideMark/>
          </w:tcPr>
          <w:p w14:paraId="429B2372" w14:textId="588B459D" w:rsidR="008B58D3" w:rsidRPr="009D0261" w:rsidRDefault="008B58D3" w:rsidP="008B58D3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E54293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 w:rsidR="00E54293"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481736" w:rsidRPr="009D0261" w14:paraId="6DDB26B8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5AB0BF48" w14:textId="77777777" w:rsidR="00481736" w:rsidRPr="00500888" w:rsidRDefault="00481736" w:rsidP="00481736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8 | Ind. 8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9A7098B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2825F1EA" w14:textId="71FA8713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52BE5E5F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6C373D79" w14:textId="331CEB73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1E3E386E" w14:textId="778164E1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40795F9" w14:textId="3A07FE3B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42114C45" w14:textId="5FB0E5E3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2CA7D29A" w14:textId="2070281B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3D472820" w14:textId="0F5A10EE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481736" w:rsidRPr="009D0261" w14:paraId="5289B3FF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0B694B8C" w14:textId="77777777" w:rsidR="00481736" w:rsidRPr="00500888" w:rsidRDefault="00481736" w:rsidP="00481736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9 | Ind. 9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183E025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B3AE4AE" w14:textId="0D482B3E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3D6396A4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3096EA98" w14:textId="24AFA684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28B29AF8" w14:textId="0193EA40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66EFD616" w14:textId="228E59FD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0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19F4FA76" w14:textId="4A1F165A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66394CFE" w14:textId="25A95F10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3F4B9B18" w14:textId="300BBF25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481736" w:rsidRPr="009D0261" w14:paraId="679B1BC5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07CB1408" w14:textId="77777777" w:rsidR="00481736" w:rsidRPr="00500888" w:rsidRDefault="00481736" w:rsidP="00481736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10 | Ind. 10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14CC3AF2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79FE06B0" w14:textId="4DB0B9E5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215397A8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1EEDDC7A" w14:textId="0FD85CA9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263002FF" w14:textId="7A678A65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1AEFBFD7" w14:textId="71353E13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0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7A9F4E5A" w14:textId="229B42A2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4C8DDC30" w14:textId="395811B3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79450343" w14:textId="15C38BF8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481736" w:rsidRPr="009D0261" w14:paraId="5EB34A06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44854D47" w14:textId="77777777" w:rsidR="00481736" w:rsidRPr="00500888" w:rsidRDefault="00481736" w:rsidP="00481736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12/2 | Inv. 2937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8F2682C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6932F7C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2 (7-12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2791772C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1295A5A2" w14:textId="09DD70BB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11FFF8BE" w14:textId="0F3A72EE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23F6500A" w14:textId="5057C264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0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3B696042" w14:textId="51C95D6E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549E8889" w14:textId="35121C6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60E8D153" w14:textId="14F1D855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481736" w:rsidRPr="009D0261" w14:paraId="5D78EEA5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1F2B9F19" w14:textId="1D04F71E" w:rsidR="00481736" w:rsidRPr="00500888" w:rsidRDefault="00481736" w:rsidP="00481736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13/2 | Inv. 1173</w:t>
            </w:r>
            <w:r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74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7835088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3B55211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E1A15CA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59C2C863" w14:textId="62890340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208E6E49" w14:textId="3D4EA7C9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1329A4B7" w14:textId="0D879553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7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3FA0AAD1" w14:textId="257859AF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11C5DF75" w14:textId="151561D3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6F1A4293" w14:textId="429B63B9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481736" w:rsidRPr="009D0261" w14:paraId="5430F47F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036829DB" w14:textId="5E4D83E7" w:rsidR="00481736" w:rsidRPr="00500888" w:rsidRDefault="00481736" w:rsidP="00481736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14 | Inv. 1171</w:t>
            </w:r>
            <w:r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72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E1A57FA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3ADEC1B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2247C34B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361BD4E9" w14:textId="5ECA0AA2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4C3BF1E" w14:textId="0806E144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4487BEE2" w14:textId="0AFC9D36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5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26B2CDE7" w14:textId="1827DA3D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3491DCAD" w14:textId="4BEC23C9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5ACBB6CE" w14:textId="6AE0D0B2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481736" w:rsidRPr="009D0261" w14:paraId="0B7D6541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7520890B" w14:textId="4DB31A8C" w:rsidR="00481736" w:rsidRPr="00500888" w:rsidRDefault="00481736" w:rsidP="00481736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15 | Inv. 1149</w:t>
            </w:r>
            <w:r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50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7C367430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01445C1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34C4E1BE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00150DB2" w14:textId="6B0E5DA0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42BB06B5" w14:textId="212AAB21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1BFD2B91" w14:textId="7CF3C8F5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6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5A7D2AAC" w14:textId="2F715325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0EDAEFE4" w14:textId="298F7AE6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0031A46C" w14:textId="1402E2C6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F170B9" w:rsidRPr="009D0261" w14:paraId="327B37AE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noWrap/>
            <w:vAlign w:val="center"/>
            <w:hideMark/>
          </w:tcPr>
          <w:p w14:paraId="63776968" w14:textId="77777777" w:rsidR="00F170B9" w:rsidRPr="00500888" w:rsidRDefault="00F170B9" w:rsidP="00F170B9">
            <w:pPr>
              <w:jc w:val="left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lastRenderedPageBreak/>
              <w:t>Ind Pub</w:t>
            </w:r>
          </w:p>
        </w:tc>
        <w:tc>
          <w:tcPr>
            <w:tcW w:w="740" w:type="dxa"/>
            <w:noWrap/>
            <w:vAlign w:val="center"/>
            <w:hideMark/>
          </w:tcPr>
          <w:p w14:paraId="7713AA1F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Sex</w:t>
            </w:r>
          </w:p>
        </w:tc>
        <w:tc>
          <w:tcPr>
            <w:tcW w:w="1460" w:type="dxa"/>
            <w:noWrap/>
            <w:vAlign w:val="center"/>
            <w:hideMark/>
          </w:tcPr>
          <w:p w14:paraId="48726451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Age</w:t>
            </w:r>
          </w:p>
        </w:tc>
        <w:tc>
          <w:tcPr>
            <w:tcW w:w="2699" w:type="dxa"/>
            <w:noWrap/>
            <w:vAlign w:val="center"/>
            <w:hideMark/>
          </w:tcPr>
          <w:p w14:paraId="677F5768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Site</w:t>
            </w:r>
          </w:p>
        </w:tc>
        <w:tc>
          <w:tcPr>
            <w:tcW w:w="800" w:type="dxa"/>
            <w:noWrap/>
            <w:vAlign w:val="center"/>
            <w:hideMark/>
          </w:tcPr>
          <w:p w14:paraId="1B4924C6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δ</w:t>
            </w:r>
            <w:r w:rsidRPr="00500888">
              <w:rPr>
                <w:sz w:val="20"/>
                <w:szCs w:val="20"/>
                <w:vertAlign w:val="superscript"/>
                <w:lang w:val="en-GB"/>
              </w:rPr>
              <w:t>13</w:t>
            </w:r>
            <w:r w:rsidRPr="00500888">
              <w:rPr>
                <w:sz w:val="20"/>
                <w:szCs w:val="20"/>
                <w:lang w:val="en-GB"/>
              </w:rPr>
              <w:t>C‰</w:t>
            </w:r>
          </w:p>
        </w:tc>
        <w:tc>
          <w:tcPr>
            <w:tcW w:w="820" w:type="dxa"/>
            <w:noWrap/>
            <w:vAlign w:val="center"/>
            <w:hideMark/>
          </w:tcPr>
          <w:p w14:paraId="60147A4C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δ</w:t>
            </w:r>
            <w:r w:rsidRPr="00500888">
              <w:rPr>
                <w:sz w:val="20"/>
                <w:szCs w:val="20"/>
                <w:vertAlign w:val="superscript"/>
                <w:lang w:val="en-GB"/>
              </w:rPr>
              <w:t>15</w:t>
            </w:r>
            <w:r w:rsidRPr="00500888">
              <w:rPr>
                <w:sz w:val="20"/>
                <w:szCs w:val="20"/>
                <w:lang w:val="en-GB"/>
              </w:rPr>
              <w:t>N‰</w:t>
            </w:r>
          </w:p>
        </w:tc>
        <w:tc>
          <w:tcPr>
            <w:tcW w:w="767" w:type="dxa"/>
            <w:noWrap/>
            <w:vAlign w:val="center"/>
            <w:hideMark/>
          </w:tcPr>
          <w:p w14:paraId="0CA4A28F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C (%)</w:t>
            </w:r>
          </w:p>
        </w:tc>
        <w:tc>
          <w:tcPr>
            <w:tcW w:w="748" w:type="dxa"/>
            <w:noWrap/>
            <w:vAlign w:val="center"/>
            <w:hideMark/>
          </w:tcPr>
          <w:p w14:paraId="22FCFF79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N (%)</w:t>
            </w:r>
          </w:p>
        </w:tc>
        <w:tc>
          <w:tcPr>
            <w:tcW w:w="572" w:type="dxa"/>
            <w:gridSpan w:val="2"/>
            <w:noWrap/>
            <w:vAlign w:val="center"/>
            <w:hideMark/>
          </w:tcPr>
          <w:p w14:paraId="5EE18F49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C:N</w:t>
            </w:r>
          </w:p>
        </w:tc>
        <w:tc>
          <w:tcPr>
            <w:tcW w:w="3000" w:type="dxa"/>
            <w:noWrap/>
            <w:vAlign w:val="center"/>
            <w:hideMark/>
          </w:tcPr>
          <w:p w14:paraId="0E42C48E" w14:textId="77777777" w:rsidR="00F170B9" w:rsidRPr="00500888" w:rsidRDefault="00F170B9" w:rsidP="00F170B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00888">
              <w:rPr>
                <w:sz w:val="20"/>
                <w:szCs w:val="20"/>
                <w:lang w:val="en-GB"/>
              </w:rPr>
              <w:t>Reference</w:t>
            </w:r>
          </w:p>
        </w:tc>
      </w:tr>
      <w:tr w:rsidR="00481736" w:rsidRPr="009D0261" w14:paraId="27486696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4A233EC" w14:textId="4DC289F7" w:rsidR="00481736" w:rsidRPr="00500888" w:rsidRDefault="00481736" w:rsidP="00481736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16 | Inv. 1158</w:t>
            </w:r>
            <w:r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60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3DAECDA0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76134911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5CE6F820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3C9D3A5" w14:textId="3B33AB60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10C929A0" w14:textId="48424D8D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104E99F2" w14:textId="32A60599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3274A2F2" w14:textId="26317D39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3F9BE313" w14:textId="539DC7DA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5A631C7A" w14:textId="5807DC1B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481736" w:rsidRPr="009D0261" w14:paraId="7681A7B4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1F946269" w14:textId="4093CFED" w:rsidR="00481736" w:rsidRPr="00500888" w:rsidRDefault="00481736" w:rsidP="00481736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17 | Inv. 1022</w:t>
            </w:r>
            <w:r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23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1A90086D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229FEC81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6C40DF76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0FC9A077" w14:textId="019C81F5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451DAC9A" w14:textId="6C3232B9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1E7372B4" w14:textId="5CD0CF2E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6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4E04264D" w14:textId="51A8F359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103E39AF" w14:textId="598C7CCA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3E379CA8" w14:textId="6D8EA038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481736" w:rsidRPr="009D0261" w14:paraId="705B4316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70B99F3" w14:textId="13A56EAC" w:rsidR="00481736" w:rsidRPr="00500888" w:rsidRDefault="00481736" w:rsidP="00481736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18 | Inv. 3102</w:t>
            </w:r>
            <w:r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05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31DFF54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70D9239D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55381FAA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6523B0AC" w14:textId="4C93665E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253D9040" w14:textId="4DCB1298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45D3B1F4" w14:textId="02952105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7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55EBB26" w14:textId="2E208174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E3E9504" w14:textId="3013014E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41E7B017" w14:textId="1D113BCC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481736" w:rsidRPr="009D0261" w14:paraId="283DF055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78298FEF" w14:textId="392FCCDD" w:rsidR="00481736" w:rsidRPr="00500888" w:rsidRDefault="00481736" w:rsidP="00481736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19 | Inv. 2867</w:t>
            </w:r>
            <w:r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70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D83C838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73A50B0B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1DA5AB32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77A55CED" w14:textId="79D30642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1DEAE00B" w14:textId="2FA41939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6A1C7DB" w14:textId="4568744D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8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177D0FCD" w14:textId="53428A95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33D3ECE3" w14:textId="3ACB6373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643389E5" w14:textId="1B0BFA2B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481736" w:rsidRPr="009D0261" w14:paraId="2EEE17C7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6B39B40F" w14:textId="3589002A" w:rsidR="00481736" w:rsidRPr="00500888" w:rsidRDefault="00481736" w:rsidP="00481736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20 | Inv. 2835</w:t>
            </w:r>
            <w:r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38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1FBD92B8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46B26CA4" w14:textId="63D81C1B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2 (7</w:t>
            </w:r>
            <w:r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2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5FEBA93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584881ED" w14:textId="74BB1145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70AD49D8" w14:textId="47927F9F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42F6E120" w14:textId="5A36E4D5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142753A2" w14:textId="06F592B4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43C01A82" w14:textId="1609B645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3BC5D0F5" w14:textId="22E5B80E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481736" w:rsidRPr="009D0261" w14:paraId="09EACB5D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7F12FFC9" w14:textId="61D2BC50" w:rsidR="00481736" w:rsidRPr="00500888" w:rsidRDefault="00481736" w:rsidP="00481736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21 | Inv. 1295</w:t>
            </w:r>
            <w:r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98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16EBC1B3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D72B748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64EE3B64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22695D72" w14:textId="6C8F30FC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3F32AA64" w14:textId="4C57314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15BF9F37" w14:textId="480A42D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734BAF22" w14:textId="4CB307F9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398AA75C" w14:textId="0B45BB72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17433F94" w14:textId="38AAEC95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481736" w:rsidRPr="009D0261" w14:paraId="1DBB5BBF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0F8863EA" w14:textId="1042D6B7" w:rsidR="00481736" w:rsidRPr="00500888" w:rsidRDefault="00481736" w:rsidP="00481736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22 | Inv. 2948</w:t>
            </w:r>
            <w:r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5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7E6DB32A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17F4413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1A636372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71EADE62" w14:textId="6F33E200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5A624ADD" w14:textId="34720AB1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07DEE478" w14:textId="16110956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0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0CEF7D74" w14:textId="269FE456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5AAC84E9" w14:textId="5F0784A4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2773BA35" w14:textId="2EE44D83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481736" w:rsidRPr="009D0261" w14:paraId="3BD71843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37BB75B8" w14:textId="077E775B" w:rsidR="00481736" w:rsidRPr="00500888" w:rsidRDefault="00481736" w:rsidP="00481736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23 | Inv. 1010</w:t>
            </w:r>
            <w:r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1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2D9FEAB0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AFB296B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4070D2A6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434E0FFC" w14:textId="19B58C9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24C7FCAF" w14:textId="64DF4EFA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273579A7" w14:textId="65E5A9A8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1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4988B85C" w14:textId="36AA6DE5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1D158035" w14:textId="4346B831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5CE4427A" w14:textId="41A1046E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481736" w:rsidRPr="009D0261" w14:paraId="3866DBC8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45CAA94B" w14:textId="5933CFB8" w:rsidR="00481736" w:rsidRPr="00500888" w:rsidRDefault="00481736" w:rsidP="00481736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24 | Inv. 2799</w:t>
            </w:r>
            <w:r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80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ACD6BC1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05AB85DC" w14:textId="33B4A4EE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O (13</w:t>
            </w:r>
            <w:r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7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203B0BFC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14478BD4" w14:textId="34280532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17CC1038" w14:textId="7E5C149E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0A9703C5" w14:textId="2D90003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5E7864B9" w14:textId="0864F98D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4BBCE3F9" w14:textId="24C65936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2882AE56" w14:textId="406A30C9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481736" w:rsidRPr="009D0261" w14:paraId="25F9C188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5D0A4685" w14:textId="44DE5E12" w:rsidR="00481736" w:rsidRPr="00500888" w:rsidRDefault="00481736" w:rsidP="00481736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28 | Inv. 1014</w:t>
            </w:r>
            <w:r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15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E40455D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2B1F3F3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6FE89228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483C036A" w14:textId="21CBA438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20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415BCF27" w14:textId="1C67BD5B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7A26D63E" w14:textId="52D80AB3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0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3EF608E0" w14:textId="451F492C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FBF590E" w14:textId="5C46F626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6AC86C90" w14:textId="13B9668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481736" w:rsidRPr="009D0261" w14:paraId="48A31F94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79824390" w14:textId="4A9F13E5" w:rsidR="00481736" w:rsidRPr="00500888" w:rsidRDefault="00481736" w:rsidP="00481736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28/2 | Inv. 1115</w:t>
            </w:r>
            <w:r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16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1566DE41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26692FAB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2C56749C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0BC45513" w14:textId="53CB23A3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06006990" w14:textId="33231030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58DE5A81" w14:textId="6330D176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0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542F29C" w14:textId="62E07568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54622C27" w14:textId="5804F2F1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5544BA12" w14:textId="1382AF54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481736" w:rsidRPr="009D0261" w14:paraId="76C92FBF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34FF3ED8" w14:textId="178CDCFF" w:rsidR="00481736" w:rsidRPr="00500888" w:rsidRDefault="00481736" w:rsidP="00481736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29 | Inv. 2499</w:t>
            </w:r>
            <w:r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50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3F1AA249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7BD09EBC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0D6698CC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34007F62" w14:textId="1206CDF3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20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1223B210" w14:textId="2A17964E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1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7E72D305" w14:textId="65EDFC8F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16166466" w14:textId="75FEEC10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6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4166103" w14:textId="4FB3142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1994A6A1" w14:textId="6DB66FFB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481736" w:rsidRPr="009D0261" w14:paraId="14A8AC62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1F39BA9C" w14:textId="77777777" w:rsidR="00481736" w:rsidRPr="00500888" w:rsidRDefault="00481736" w:rsidP="00481736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30 | Inv. 38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4B8AED8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C18427A" w14:textId="0AF2E3F4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09BB0A08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677C81DC" w14:textId="231FAD2F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20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2E8ED487" w14:textId="114397A1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387BFF55" w14:textId="691CADC3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1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07FF33E1" w14:textId="0C430D7A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6475E39A" w14:textId="0368A990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19A972E0" w14:textId="13771173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481736" w:rsidRPr="009D0261" w14:paraId="6662BBE6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25E9D723" w14:textId="59E5252B" w:rsidR="00481736" w:rsidRPr="00500888" w:rsidRDefault="00481736" w:rsidP="00481736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31 | Inv. 1000</w:t>
            </w:r>
            <w:r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02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16EF21A6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EEA9F2A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39E90180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3AEB4D10" w14:textId="46CFCBE5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20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6FF8362D" w14:textId="2CCDF1E6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2043549C" w14:textId="73C5D8FF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41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5211ACAD" w14:textId="0822A3AE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5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0B1A580B" w14:textId="33EDF333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0CB066C1" w14:textId="37C9C35F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481736" w:rsidRPr="009D0261" w14:paraId="1397386D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74CF52D3" w14:textId="5258D3A6" w:rsidR="00481736" w:rsidRPr="00500888" w:rsidRDefault="00481736" w:rsidP="00481736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32 | Inv. 1265</w:t>
            </w:r>
            <w:r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66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0A9548C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0B1D6E48" w14:textId="34BC73BA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O (13</w:t>
            </w:r>
            <w:r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7)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031C7775" w14:textId="77777777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761F78ED" w14:textId="3CB07A0A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20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306F097F" w14:textId="5946B8CF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0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2ECC1F2F" w14:textId="092CBB9D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7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67D523F1" w14:textId="1426246B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6D0B488" w14:textId="164FE10F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3FAAB965" w14:textId="060E1560" w:rsidR="00481736" w:rsidRPr="009D0261" w:rsidRDefault="00481736" w:rsidP="00481736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  <w:tr w:rsidR="00481736" w:rsidRPr="009D0261" w14:paraId="1A19CD46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nil"/>
              <w:bottom w:val="nil"/>
            </w:tcBorders>
            <w:vAlign w:val="center"/>
            <w:hideMark/>
          </w:tcPr>
          <w:p w14:paraId="2B5C742F" w14:textId="6556B28E" w:rsidR="00481736" w:rsidRPr="00500888" w:rsidRDefault="00481736" w:rsidP="00481736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Rein 33 |Inv. 2362</w:t>
            </w:r>
            <w:r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500888">
              <w:rPr>
                <w:b w:val="0"/>
                <w:color w:val="000000"/>
                <w:sz w:val="20"/>
                <w:szCs w:val="20"/>
                <w:lang w:val="en-GB"/>
              </w:rPr>
              <w:t>65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14E1E699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95845E9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2699" w:type="dxa"/>
            <w:tcBorders>
              <w:top w:val="nil"/>
              <w:bottom w:val="nil"/>
            </w:tcBorders>
            <w:vAlign w:val="center"/>
            <w:hideMark/>
          </w:tcPr>
          <w:p w14:paraId="0A7EDCAE" w14:textId="77777777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800" w:type="dxa"/>
            <w:tcBorders>
              <w:top w:val="nil"/>
              <w:bottom w:val="nil"/>
            </w:tcBorders>
            <w:vAlign w:val="center"/>
            <w:hideMark/>
          </w:tcPr>
          <w:p w14:paraId="3FE4BB4E" w14:textId="4A0CD1A5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820" w:type="dxa"/>
            <w:tcBorders>
              <w:top w:val="nil"/>
              <w:bottom w:val="nil"/>
            </w:tcBorders>
            <w:vAlign w:val="center"/>
            <w:hideMark/>
          </w:tcPr>
          <w:p w14:paraId="44F26CBD" w14:textId="68D37B89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767" w:type="dxa"/>
            <w:tcBorders>
              <w:top w:val="nil"/>
              <w:bottom w:val="nil"/>
            </w:tcBorders>
            <w:vAlign w:val="center"/>
            <w:hideMark/>
          </w:tcPr>
          <w:p w14:paraId="23425A7D" w14:textId="14371362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39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748" w:type="dxa"/>
            <w:tcBorders>
              <w:top w:val="nil"/>
              <w:bottom w:val="nil"/>
            </w:tcBorders>
            <w:vAlign w:val="center"/>
            <w:hideMark/>
          </w:tcPr>
          <w:p w14:paraId="4396405B" w14:textId="1FEF5D90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4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566" w:type="dxa"/>
            <w:tcBorders>
              <w:top w:val="nil"/>
              <w:bottom w:val="nil"/>
            </w:tcBorders>
            <w:vAlign w:val="center"/>
            <w:hideMark/>
          </w:tcPr>
          <w:p w14:paraId="762FBFD1" w14:textId="3CE51150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11</w:t>
            </w:r>
            <w:r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3006" w:type="dxa"/>
            <w:gridSpan w:val="2"/>
            <w:tcBorders>
              <w:top w:val="nil"/>
              <w:bottom w:val="nil"/>
            </w:tcBorders>
            <w:vAlign w:val="center"/>
          </w:tcPr>
          <w:p w14:paraId="20DEB02F" w14:textId="3FB6C2B6" w:rsidR="00481736" w:rsidRPr="009D0261" w:rsidRDefault="00481736" w:rsidP="00481736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E54293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 </w:t>
            </w:r>
            <w:r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SI</w:t>
            </w:r>
          </w:p>
        </w:tc>
      </w:tr>
    </w:tbl>
    <w:p w14:paraId="6AE4B3DE" w14:textId="5A168BC5" w:rsidR="00CD6760" w:rsidRPr="00FE1A68" w:rsidRDefault="00FE1A68" w:rsidP="00FE1A68">
      <w:pPr>
        <w:pStyle w:val="Caption"/>
        <w:spacing w:before="120"/>
        <w:rPr>
          <w:b w:val="0"/>
          <w:color w:val="auto"/>
          <w:sz w:val="24"/>
          <w:szCs w:val="24"/>
          <w:lang w:val="en-GB"/>
        </w:rPr>
      </w:pPr>
      <w:r w:rsidRPr="00FE1A68">
        <w:rPr>
          <w:b w:val="0"/>
          <w:color w:val="auto"/>
          <w:sz w:val="24"/>
          <w:szCs w:val="24"/>
          <w:lang w:val="en-GB"/>
        </w:rPr>
        <w:t>F</w:t>
      </w:r>
      <w:r w:rsidR="00272C25">
        <w:rPr>
          <w:b w:val="0"/>
          <w:color w:val="auto"/>
          <w:sz w:val="24"/>
          <w:szCs w:val="24"/>
          <w:lang w:val="en-GB"/>
        </w:rPr>
        <w:t>/F?</w:t>
      </w:r>
      <w:r w:rsidR="00705944" w:rsidRPr="00FE1A68">
        <w:rPr>
          <w:b w:val="0"/>
          <w:color w:val="auto"/>
          <w:sz w:val="24"/>
          <w:szCs w:val="24"/>
          <w:lang w:val="en-GB"/>
        </w:rPr>
        <w:t xml:space="preserve">: female or </w:t>
      </w:r>
      <w:r>
        <w:rPr>
          <w:b w:val="0"/>
          <w:color w:val="auto"/>
          <w:sz w:val="24"/>
          <w:szCs w:val="24"/>
          <w:lang w:val="en-GB"/>
        </w:rPr>
        <w:t>probably</w:t>
      </w:r>
      <w:r w:rsidRPr="00FE1A68">
        <w:rPr>
          <w:b w:val="0"/>
          <w:color w:val="auto"/>
          <w:sz w:val="24"/>
          <w:szCs w:val="24"/>
          <w:lang w:val="en-GB"/>
        </w:rPr>
        <w:t xml:space="preserve"> </w:t>
      </w:r>
      <w:r w:rsidR="00705944" w:rsidRPr="00FE1A68">
        <w:rPr>
          <w:b w:val="0"/>
          <w:color w:val="auto"/>
          <w:sz w:val="24"/>
          <w:szCs w:val="24"/>
          <w:lang w:val="en-GB"/>
        </w:rPr>
        <w:t>female; M</w:t>
      </w:r>
      <w:r w:rsidR="00272C25">
        <w:rPr>
          <w:b w:val="0"/>
          <w:color w:val="auto"/>
          <w:sz w:val="24"/>
          <w:szCs w:val="24"/>
          <w:lang w:val="en-GB"/>
        </w:rPr>
        <w:t>/M?</w:t>
      </w:r>
      <w:r w:rsidR="00705944" w:rsidRPr="00FE1A68">
        <w:rPr>
          <w:b w:val="0"/>
          <w:color w:val="auto"/>
          <w:sz w:val="24"/>
          <w:szCs w:val="24"/>
          <w:lang w:val="en-GB"/>
        </w:rPr>
        <w:t xml:space="preserve">: male or </w:t>
      </w:r>
      <w:r>
        <w:rPr>
          <w:b w:val="0"/>
          <w:color w:val="auto"/>
          <w:sz w:val="24"/>
          <w:szCs w:val="24"/>
          <w:lang w:val="en-GB"/>
        </w:rPr>
        <w:t>probably</w:t>
      </w:r>
      <w:r w:rsidRPr="00FE1A68">
        <w:rPr>
          <w:b w:val="0"/>
          <w:color w:val="auto"/>
          <w:sz w:val="24"/>
          <w:szCs w:val="24"/>
          <w:lang w:val="en-GB"/>
        </w:rPr>
        <w:t xml:space="preserve"> </w:t>
      </w:r>
      <w:r w:rsidR="00705944" w:rsidRPr="00FE1A68">
        <w:rPr>
          <w:b w:val="0"/>
          <w:color w:val="auto"/>
          <w:sz w:val="24"/>
          <w:szCs w:val="24"/>
          <w:lang w:val="en-GB"/>
        </w:rPr>
        <w:t>male; UND: adult undetermined sex; NAD: non-adult undetermined sex; AO: adolescent/juvenile; YA: young adult; AME: adult middle age; AMA: adult mature age; ND: no data.</w:t>
      </w:r>
    </w:p>
    <w:p w14:paraId="62D549C0" w14:textId="77777777" w:rsidR="00CD6760" w:rsidRDefault="00CD6760">
      <w:pPr>
        <w:rPr>
          <w:lang w:val="en-GB"/>
        </w:rPr>
      </w:pPr>
    </w:p>
    <w:p w14:paraId="2B7B3F91" w14:textId="77777777" w:rsidR="004E2682" w:rsidRPr="009D0261" w:rsidRDefault="004E2682">
      <w:pPr>
        <w:rPr>
          <w:lang w:val="en-GB"/>
        </w:rPr>
      </w:pPr>
    </w:p>
    <w:p w14:paraId="60DCE1DC" w14:textId="77777777" w:rsidR="00F170B9" w:rsidRDefault="00F170B9">
      <w:pPr>
        <w:rPr>
          <w:b/>
          <w:i/>
          <w:lang w:val="en-GB"/>
        </w:rPr>
      </w:pPr>
      <w:r>
        <w:rPr>
          <w:b/>
          <w:i/>
          <w:lang w:val="en-GB"/>
        </w:rPr>
        <w:br w:type="page"/>
      </w:r>
    </w:p>
    <w:p w14:paraId="324257F9" w14:textId="3C13DB9D" w:rsidR="00B73F08" w:rsidRPr="009D0261" w:rsidRDefault="00B73F08" w:rsidP="004E2682">
      <w:pPr>
        <w:spacing w:line="360" w:lineRule="auto"/>
        <w:rPr>
          <w:lang w:val="en-GB"/>
        </w:rPr>
      </w:pPr>
      <w:r w:rsidRPr="00D862C7">
        <w:rPr>
          <w:b/>
          <w:i/>
          <w:lang w:val="en-GB"/>
        </w:rPr>
        <w:lastRenderedPageBreak/>
        <w:t>Tabl</w:t>
      </w:r>
      <w:r w:rsidR="003920A8" w:rsidRPr="00D862C7">
        <w:rPr>
          <w:b/>
          <w:i/>
          <w:lang w:val="en-GB"/>
        </w:rPr>
        <w:t>e</w:t>
      </w:r>
      <w:r w:rsidRPr="00D862C7">
        <w:rPr>
          <w:b/>
          <w:i/>
          <w:lang w:val="en-GB"/>
        </w:rPr>
        <w:t xml:space="preserve"> </w:t>
      </w:r>
      <w:r w:rsidR="00B8138E" w:rsidRPr="00D862C7">
        <w:rPr>
          <w:b/>
          <w:i/>
          <w:lang w:val="en-GB"/>
        </w:rPr>
        <w:t>4</w:t>
      </w:r>
      <w:r w:rsidR="00FA231A" w:rsidRPr="00D862C7">
        <w:rPr>
          <w:b/>
          <w:i/>
          <w:lang w:val="en-GB"/>
        </w:rPr>
        <w:t>.</w:t>
      </w:r>
      <w:r w:rsidRPr="009D0261">
        <w:rPr>
          <w:lang w:val="en-GB"/>
        </w:rPr>
        <w:t xml:space="preserve"> </w:t>
      </w:r>
      <w:r w:rsidR="00FA231A" w:rsidRPr="00BC0C39">
        <w:rPr>
          <w:i/>
          <w:lang w:val="en-GB"/>
        </w:rPr>
        <w:t>Values of Sr and O isotopes for Iberian Neolithic people</w:t>
      </w:r>
      <w:r w:rsidRPr="009D0261">
        <w:rPr>
          <w:lang w:val="en-GB"/>
        </w:rPr>
        <w:t>.</w:t>
      </w:r>
    </w:p>
    <w:tbl>
      <w:tblPr>
        <w:tblStyle w:val="PlainTable2"/>
        <w:tblW w:w="11581" w:type="dxa"/>
        <w:jc w:val="center"/>
        <w:tblLook w:val="04A0" w:firstRow="1" w:lastRow="0" w:firstColumn="1" w:lastColumn="0" w:noHBand="0" w:noVBand="1"/>
      </w:tblPr>
      <w:tblGrid>
        <w:gridCol w:w="1149"/>
        <w:gridCol w:w="3119"/>
        <w:gridCol w:w="740"/>
        <w:gridCol w:w="1240"/>
        <w:gridCol w:w="1422"/>
        <w:gridCol w:w="1275"/>
        <w:gridCol w:w="2636"/>
      </w:tblGrid>
      <w:tr w:rsidR="00BB480D" w:rsidRPr="009D0261" w14:paraId="16CD65A2" w14:textId="77777777" w:rsidTr="00F170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  <w:tblHeader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tcBorders>
              <w:top w:val="single" w:sz="4" w:space="0" w:color="7F7F7F" w:themeColor="text1" w:themeTint="80"/>
              <w:bottom w:val="single" w:sz="4" w:space="0" w:color="auto"/>
            </w:tcBorders>
            <w:noWrap/>
            <w:vAlign w:val="center"/>
            <w:hideMark/>
          </w:tcPr>
          <w:p w14:paraId="3635AB12" w14:textId="77777777" w:rsidR="00BB480D" w:rsidRPr="005B0331" w:rsidRDefault="003920A8" w:rsidP="00DF193D">
            <w:pPr>
              <w:jc w:val="left"/>
              <w:rPr>
                <w:sz w:val="20"/>
                <w:szCs w:val="20"/>
                <w:lang w:val="en-GB"/>
              </w:rPr>
            </w:pPr>
            <w:r w:rsidRPr="005B0331">
              <w:rPr>
                <w:lang w:val="en-GB"/>
              </w:rPr>
              <w:t>Site</w:t>
            </w:r>
          </w:p>
        </w:tc>
        <w:tc>
          <w:tcPr>
            <w:tcW w:w="3119" w:type="dxa"/>
            <w:tcBorders>
              <w:top w:val="single" w:sz="4" w:space="0" w:color="7F7F7F" w:themeColor="text1" w:themeTint="80"/>
              <w:bottom w:val="single" w:sz="4" w:space="0" w:color="auto"/>
            </w:tcBorders>
            <w:noWrap/>
            <w:vAlign w:val="center"/>
            <w:hideMark/>
          </w:tcPr>
          <w:p w14:paraId="43F0B38C" w14:textId="77777777" w:rsidR="00BB480D" w:rsidRPr="005B0331" w:rsidRDefault="00BB480D" w:rsidP="00DF193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B0331">
              <w:rPr>
                <w:sz w:val="20"/>
                <w:szCs w:val="20"/>
                <w:lang w:val="en-GB"/>
              </w:rPr>
              <w:t>Ind Pub</w:t>
            </w:r>
          </w:p>
        </w:tc>
        <w:tc>
          <w:tcPr>
            <w:tcW w:w="740" w:type="dxa"/>
            <w:tcBorders>
              <w:top w:val="single" w:sz="4" w:space="0" w:color="7F7F7F" w:themeColor="text1" w:themeTint="80"/>
              <w:bottom w:val="single" w:sz="4" w:space="0" w:color="auto"/>
            </w:tcBorders>
            <w:noWrap/>
            <w:vAlign w:val="center"/>
            <w:hideMark/>
          </w:tcPr>
          <w:p w14:paraId="0424CBD1" w14:textId="77777777" w:rsidR="00BB480D" w:rsidRPr="005B0331" w:rsidRDefault="00BB480D" w:rsidP="00DF193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B0331">
              <w:rPr>
                <w:sz w:val="20"/>
                <w:szCs w:val="20"/>
                <w:lang w:val="en-GB"/>
              </w:rPr>
              <w:t>Sex</w:t>
            </w:r>
          </w:p>
        </w:tc>
        <w:tc>
          <w:tcPr>
            <w:tcW w:w="1240" w:type="dxa"/>
            <w:tcBorders>
              <w:top w:val="single" w:sz="4" w:space="0" w:color="7F7F7F" w:themeColor="text1" w:themeTint="80"/>
              <w:bottom w:val="single" w:sz="4" w:space="0" w:color="auto"/>
            </w:tcBorders>
            <w:noWrap/>
            <w:vAlign w:val="center"/>
            <w:hideMark/>
          </w:tcPr>
          <w:p w14:paraId="12ABCF1F" w14:textId="77777777" w:rsidR="00BB480D" w:rsidRPr="005B0331" w:rsidRDefault="003920A8" w:rsidP="00DF193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B0331">
              <w:rPr>
                <w:sz w:val="20"/>
                <w:szCs w:val="20"/>
                <w:lang w:val="en-GB"/>
              </w:rPr>
              <w:t>Age</w:t>
            </w:r>
          </w:p>
        </w:tc>
        <w:tc>
          <w:tcPr>
            <w:tcW w:w="1422" w:type="dxa"/>
            <w:tcBorders>
              <w:top w:val="single" w:sz="4" w:space="0" w:color="7F7F7F" w:themeColor="text1" w:themeTint="80"/>
              <w:bottom w:val="single" w:sz="4" w:space="0" w:color="auto"/>
            </w:tcBorders>
            <w:noWrap/>
            <w:vAlign w:val="center"/>
            <w:hideMark/>
          </w:tcPr>
          <w:p w14:paraId="64358298" w14:textId="77777777" w:rsidR="00BB480D" w:rsidRPr="005B0331" w:rsidRDefault="00BB480D" w:rsidP="00DF193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B0331">
              <w:rPr>
                <w:sz w:val="20"/>
                <w:szCs w:val="20"/>
                <w:lang w:val="en-GB"/>
              </w:rPr>
              <w:t>87Sr/86Sr</w:t>
            </w:r>
          </w:p>
        </w:tc>
        <w:tc>
          <w:tcPr>
            <w:tcW w:w="1275" w:type="dxa"/>
            <w:tcBorders>
              <w:top w:val="single" w:sz="4" w:space="0" w:color="7F7F7F" w:themeColor="text1" w:themeTint="80"/>
              <w:bottom w:val="single" w:sz="4" w:space="0" w:color="auto"/>
            </w:tcBorders>
            <w:noWrap/>
            <w:vAlign w:val="center"/>
            <w:hideMark/>
          </w:tcPr>
          <w:p w14:paraId="73DFF31B" w14:textId="77777777" w:rsidR="00BB480D" w:rsidRPr="005B0331" w:rsidRDefault="00BB480D" w:rsidP="00DF193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B0331">
              <w:rPr>
                <w:sz w:val="20"/>
                <w:szCs w:val="20"/>
                <w:lang w:val="en-GB"/>
              </w:rPr>
              <w:t>δ</w:t>
            </w:r>
            <w:r w:rsidR="00705944" w:rsidRPr="005B0331">
              <w:rPr>
                <w:sz w:val="20"/>
                <w:szCs w:val="20"/>
                <w:vertAlign w:val="superscript"/>
                <w:lang w:val="en-GB"/>
              </w:rPr>
              <w:t>18</w:t>
            </w:r>
            <w:r w:rsidRPr="005B0331">
              <w:rPr>
                <w:sz w:val="20"/>
                <w:szCs w:val="20"/>
                <w:lang w:val="en-GB"/>
              </w:rPr>
              <w:t>O</w:t>
            </w:r>
          </w:p>
        </w:tc>
        <w:tc>
          <w:tcPr>
            <w:tcW w:w="2636" w:type="dxa"/>
            <w:tcBorders>
              <w:top w:val="single" w:sz="4" w:space="0" w:color="7F7F7F" w:themeColor="text1" w:themeTint="80"/>
              <w:bottom w:val="single" w:sz="4" w:space="0" w:color="auto"/>
            </w:tcBorders>
            <w:noWrap/>
            <w:vAlign w:val="center"/>
            <w:hideMark/>
          </w:tcPr>
          <w:p w14:paraId="717E569B" w14:textId="77777777" w:rsidR="00BB480D" w:rsidRPr="005B0331" w:rsidRDefault="00BB480D" w:rsidP="00DF193D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5B0331">
              <w:rPr>
                <w:sz w:val="20"/>
                <w:szCs w:val="20"/>
                <w:lang w:val="en-GB"/>
              </w:rPr>
              <w:t>Ref</w:t>
            </w:r>
            <w:r w:rsidR="003920A8" w:rsidRPr="005B0331">
              <w:rPr>
                <w:sz w:val="20"/>
                <w:szCs w:val="20"/>
                <w:lang w:val="en-GB"/>
              </w:rPr>
              <w:t>erence</w:t>
            </w:r>
          </w:p>
        </w:tc>
      </w:tr>
      <w:tr w:rsidR="00BB480D" w:rsidRPr="009D0261" w14:paraId="374275ED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 w:val="restart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0C0ABED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b w:val="0"/>
                <w:color w:val="000000"/>
                <w:sz w:val="20"/>
                <w:szCs w:val="20"/>
                <w:lang w:val="en-GB"/>
              </w:rPr>
              <w:t>Algar do Bom Santo</w:t>
            </w:r>
          </w:p>
        </w:tc>
        <w:tc>
          <w:tcPr>
            <w:tcW w:w="0" w:type="dxa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A908627" w14:textId="77777777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#01</w:t>
            </w:r>
          </w:p>
        </w:tc>
        <w:tc>
          <w:tcPr>
            <w:tcW w:w="0" w:type="dxa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57764F3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0" w:type="dxa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068B5DE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0" w:type="dxa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C15B53A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10265</w:t>
            </w:r>
          </w:p>
        </w:tc>
        <w:tc>
          <w:tcPr>
            <w:tcW w:w="0" w:type="dxa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7D65905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3.10</w:t>
            </w:r>
          </w:p>
        </w:tc>
        <w:tc>
          <w:tcPr>
            <w:tcW w:w="0" w:type="dxa"/>
            <w:vMerge w:val="restart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5221311" w14:textId="7815793D" w:rsidR="00BB480D" w:rsidRPr="00DE6C8C" w:rsidRDefault="00C61CFB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E6C8C">
              <w:rPr>
                <w:noProof/>
                <w:color w:val="000000"/>
                <w:sz w:val="20"/>
                <w:szCs w:val="20"/>
              </w:rPr>
              <w:t xml:space="preserve">Fernández-Domínguez </w:t>
            </w:r>
            <w:r w:rsidR="00DF193D">
              <w:rPr>
                <w:noProof/>
                <w:color w:val="000000"/>
                <w:sz w:val="20"/>
                <w:szCs w:val="20"/>
              </w:rPr>
              <w:t>&amp;</w:t>
            </w:r>
            <w:r w:rsidR="00DF193D" w:rsidRPr="00DE6C8C">
              <w:rPr>
                <w:noProof/>
                <w:color w:val="000000"/>
                <w:sz w:val="20"/>
                <w:szCs w:val="20"/>
              </w:rPr>
              <w:t xml:space="preserve"> </w:t>
            </w:r>
            <w:r w:rsidRPr="00DE6C8C">
              <w:rPr>
                <w:noProof/>
                <w:color w:val="000000"/>
                <w:sz w:val="20"/>
                <w:szCs w:val="20"/>
              </w:rPr>
              <w:t>Arroyo-Pardo, 2014: 155</w:t>
            </w:r>
          </w:p>
        </w:tc>
      </w:tr>
      <w:tr w:rsidR="00BB480D" w:rsidRPr="009D0261" w14:paraId="234E5E8E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BB2DD97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</w:rPr>
            </w:pP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7EBB12F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#02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7F95547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34972A4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3BFBBFF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11009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D9BE4E0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2.36</w:t>
            </w:r>
          </w:p>
        </w:tc>
        <w:tc>
          <w:tcPr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0A84AE8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64480E25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08E30E0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9F5B933" w14:textId="77777777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#03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2CE995E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?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ADE7BB2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43C3F9E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11296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661763A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2.07</w:t>
            </w:r>
          </w:p>
        </w:tc>
        <w:tc>
          <w:tcPr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4016338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059B3251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B538120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D8D80BE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#04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890C3E1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4B753D3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8178B42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12836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A46595D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2.66</w:t>
            </w:r>
          </w:p>
        </w:tc>
        <w:tc>
          <w:tcPr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7DF1E53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5050EE44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DE610F0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E2493E9" w14:textId="77777777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#05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C4B51DA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08FC394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64EE51F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10503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BB8C6BA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2.92</w:t>
            </w:r>
          </w:p>
        </w:tc>
        <w:tc>
          <w:tcPr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AACC00F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199EE05B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BD1996B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2F77B3B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#06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B3F6CB6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B3A59A2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88D7BAF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12517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6CECEA0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2.70</w:t>
            </w:r>
          </w:p>
        </w:tc>
        <w:tc>
          <w:tcPr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6D9B919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6809E508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F11C8AA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84C1824" w14:textId="77777777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#07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A471CFB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52FA559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FE70AD8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13594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D97CD32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2.57</w:t>
            </w:r>
          </w:p>
        </w:tc>
        <w:tc>
          <w:tcPr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3A7D101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1FF2FA2B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EA463A8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390189E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#08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A0D5784" w14:textId="77777777" w:rsidR="00BB480D" w:rsidRPr="009D0261" w:rsidRDefault="003920A8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CE32EEE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28C4159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11508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9B3A17D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2.95</w:t>
            </w:r>
          </w:p>
        </w:tc>
        <w:tc>
          <w:tcPr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B470E0D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3972E8A7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773F765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6E6CB3D" w14:textId="77777777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#09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F0FAC11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748D7E6" w14:textId="6AD917A3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O (13</w:t>
            </w:r>
            <w:r w:rsidR="00DF193D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7)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08F7697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10619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AC51EC7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2.88</w:t>
            </w:r>
          </w:p>
        </w:tc>
        <w:tc>
          <w:tcPr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73A7A4F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0DA80A25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854167E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CEF840B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#10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BA94A2D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88F7252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22182B0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11235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A9F7E0A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2.96</w:t>
            </w:r>
          </w:p>
        </w:tc>
        <w:tc>
          <w:tcPr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3B33940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5F749494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299E245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48A26B7" w14:textId="77777777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#11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2FC166C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BF4F2D8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F15187E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11783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7597351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2.77</w:t>
            </w:r>
          </w:p>
        </w:tc>
        <w:tc>
          <w:tcPr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DA9A03A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2C7F3927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674E4DC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D7C7F66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#12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C303DBA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?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1BCE1F5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6356897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11702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9FA5AF8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1.87</w:t>
            </w:r>
          </w:p>
        </w:tc>
        <w:tc>
          <w:tcPr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480CE83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7F09C7E3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7C06489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ADDADAB" w14:textId="77777777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#13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55C410D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F3877F2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45E7228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12348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64E2A18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2.29</w:t>
            </w:r>
          </w:p>
        </w:tc>
        <w:tc>
          <w:tcPr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FB1B216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10280AD1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5463DC3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2BC23B3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#14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6B27D44" w14:textId="77777777" w:rsidR="00BB480D" w:rsidRPr="009D0261" w:rsidRDefault="003920A8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87C817A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B80151E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12266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BB6D3AC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-2.04</w:t>
            </w:r>
          </w:p>
        </w:tc>
        <w:tc>
          <w:tcPr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FE35B08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4F7E9B31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B339D49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dxa"/>
            <w:gridSpan w:val="3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3625DD8D" w14:textId="77777777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i/>
                <w:iCs/>
                <w:color w:val="000000"/>
                <w:sz w:val="20"/>
                <w:szCs w:val="20"/>
                <w:lang w:val="en-GB"/>
              </w:rPr>
              <w:t>Cervus elaphus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65B13094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888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9A18D1C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5AF41DE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21D0CEC6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71493D2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dxa"/>
            <w:gridSpan w:val="3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7B77C424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i/>
                <w:iCs/>
                <w:color w:val="000000"/>
                <w:sz w:val="20"/>
                <w:szCs w:val="20"/>
                <w:lang w:val="en-GB"/>
              </w:rPr>
              <w:t>Cervus elaphus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3CAC85A6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576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19012C9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F2D8EEC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42E98E39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2995001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dxa"/>
            <w:gridSpan w:val="3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2E9F1A8B" w14:textId="77777777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i/>
                <w:iCs/>
                <w:color w:val="000000"/>
                <w:sz w:val="20"/>
                <w:szCs w:val="20"/>
                <w:lang w:val="en-GB"/>
              </w:rPr>
              <w:t>Ovis / Capra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28CA1AB8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12182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C6FBE9C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5F0689A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5AF9C752" w14:textId="77777777" w:rsidTr="00F170B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501F5FA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dxa"/>
            <w:gridSpan w:val="3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0746466D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i/>
                <w:iCs/>
                <w:color w:val="000000"/>
                <w:sz w:val="20"/>
                <w:szCs w:val="20"/>
                <w:lang w:val="en-GB"/>
              </w:rPr>
              <w:t>Ovis / Capra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2E086577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13355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32963F8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5ECDD7D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47CCE103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B60767F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dxa"/>
            <w:gridSpan w:val="3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7EAEBA94" w14:textId="77777777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i/>
                <w:iCs/>
                <w:color w:val="000000"/>
                <w:sz w:val="20"/>
                <w:szCs w:val="20"/>
                <w:lang w:val="en-GB"/>
              </w:rPr>
              <w:t>Ovis / Capra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1038B4CF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10172</w:t>
            </w: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A7D122F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B2F7CA0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1B1146AD" w14:textId="77777777" w:rsidTr="00DF193D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19E11698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b w:val="0"/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3119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6B2C8B46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Rein 1 | Ind. 1</w:t>
            </w:r>
          </w:p>
        </w:tc>
        <w:tc>
          <w:tcPr>
            <w:tcW w:w="7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26E7F644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?</w:t>
            </w:r>
          </w:p>
        </w:tc>
        <w:tc>
          <w:tcPr>
            <w:tcW w:w="12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2BDF4FAB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3100191B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22 ± 3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6BCFED4F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22CFDB00" w14:textId="000A0DA1" w:rsidR="00BB480D" w:rsidRPr="009D0261" w:rsidRDefault="00C61CFB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DF193D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DF193D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</w:t>
            </w:r>
            <w:r w:rsidR="00BB480D" w:rsidRPr="009D0261">
              <w:rPr>
                <w:color w:val="000000"/>
                <w:sz w:val="20"/>
                <w:szCs w:val="20"/>
                <w:lang w:val="en-GB"/>
              </w:rPr>
              <w:t xml:space="preserve"> 7 </w:t>
            </w:r>
            <w:r w:rsidR="00DF193D">
              <w:rPr>
                <w:color w:val="000000"/>
                <w:sz w:val="20"/>
                <w:szCs w:val="20"/>
                <w:lang w:val="en-GB"/>
              </w:rPr>
              <w:t>&amp;</w:t>
            </w:r>
            <w:r w:rsidR="00DF193D" w:rsidRPr="009D026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r w:rsidR="00BB480D" w:rsidRPr="009D0261">
              <w:rPr>
                <w:color w:val="000000"/>
                <w:sz w:val="20"/>
                <w:szCs w:val="20"/>
                <w:lang w:val="en-GB"/>
              </w:rPr>
              <w:t>SI</w:t>
            </w:r>
          </w:p>
        </w:tc>
      </w:tr>
      <w:tr w:rsidR="00BB480D" w:rsidRPr="009D0261" w14:paraId="377A56A8" w14:textId="77777777" w:rsidTr="00DF1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0D10CC1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EE2FA8A" w14:textId="77777777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4B26358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A99D281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1A2D66CC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25 ± 3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5ACD61F8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4345A56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0B2AF973" w14:textId="77777777" w:rsidTr="00DF193D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B5B3475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24F86D02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Rein 2 | Ind. 2</w:t>
            </w:r>
          </w:p>
        </w:tc>
        <w:tc>
          <w:tcPr>
            <w:tcW w:w="7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697AACFB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2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224B0F6C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349B6DD7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32 ± 7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49D18F25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76D6792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572C20D1" w14:textId="77777777" w:rsidTr="00DF1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AB0671B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C701E5F" w14:textId="77777777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449F8C1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4D8E094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0F2C46CA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20 ± 3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30A46FA0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F5B2877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2AE0AF8F" w14:textId="77777777" w:rsidTr="00DF193D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2F3C59F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CF13A7A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7D5D52BA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03BA5E1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0B576968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35 ± 4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337364E5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CF26A30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4DC875B5" w14:textId="77777777" w:rsidTr="00DF1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8BBC36A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26447168" w14:textId="77777777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Rein3 | Ind. 3</w:t>
            </w:r>
          </w:p>
        </w:tc>
        <w:tc>
          <w:tcPr>
            <w:tcW w:w="7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2ABF6997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2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0C429249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70F2B87C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57 ± 1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2A9C4F34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99755EE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3F0F7177" w14:textId="77777777" w:rsidTr="00DF193D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E589053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6A58563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6FAFA82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75693B5E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611785CC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26 ± 2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5E74DEAA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48F0DC1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3ABBF837" w14:textId="77777777" w:rsidTr="00DF1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E80BF97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C42EA22" w14:textId="77777777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E1CF1DE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777B17B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75E0A1CF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33 ± 5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45AC7224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3A3B74F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52268A12" w14:textId="77777777" w:rsidTr="00DF193D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82E1764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7B44471E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Rein 4 | Ind. 4</w:t>
            </w:r>
          </w:p>
        </w:tc>
        <w:tc>
          <w:tcPr>
            <w:tcW w:w="7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05694A68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?</w:t>
            </w:r>
          </w:p>
        </w:tc>
        <w:tc>
          <w:tcPr>
            <w:tcW w:w="12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335818AD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55B774B8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13 ± 3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7A05A8CE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629F19A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00BFB399" w14:textId="77777777" w:rsidTr="00DF1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B8BA84F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7C4BB63" w14:textId="77777777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15592E4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AF10B13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5C428E00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23 ± 4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004E7563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CFA1335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5D9E2847" w14:textId="77777777" w:rsidTr="00DF193D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559A030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6A6346B3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Rein 5 | Ind. 5</w:t>
            </w:r>
          </w:p>
        </w:tc>
        <w:tc>
          <w:tcPr>
            <w:tcW w:w="7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7D9C3098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2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6C0122D0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02A17F7A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10 ± 3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08A40CD1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88C68D3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64F84C2F" w14:textId="77777777" w:rsidTr="00DF1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77C213F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01429D5" w14:textId="77777777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70958FD7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4BC258A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30F8F17B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891 ± 2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5954C70F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4658050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0AFCB65B" w14:textId="77777777" w:rsidTr="00DF193D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48FA016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tcBorders>
              <w:top w:val="nil"/>
              <w:bottom w:val="nil"/>
            </w:tcBorders>
            <w:vAlign w:val="center"/>
            <w:hideMark/>
          </w:tcPr>
          <w:p w14:paraId="34FD2CE2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Rein 6 | Ind. 6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FAF991D" w14:textId="77777777" w:rsidR="00BB480D" w:rsidRPr="009D0261" w:rsidRDefault="003920A8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240" w:type="dxa"/>
            <w:tcBorders>
              <w:top w:val="nil"/>
              <w:bottom w:val="nil"/>
            </w:tcBorders>
            <w:vAlign w:val="center"/>
            <w:hideMark/>
          </w:tcPr>
          <w:p w14:paraId="3E91E486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7DF8AD3C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46 ± 3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481ADEB7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9DEFF80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1F1AE26C" w14:textId="77777777" w:rsidTr="00DF1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BEC8745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5C0E1D1C" w14:textId="77777777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Rein 10 | Ind. 10</w:t>
            </w:r>
          </w:p>
        </w:tc>
        <w:tc>
          <w:tcPr>
            <w:tcW w:w="7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247F9A1C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?</w:t>
            </w:r>
          </w:p>
        </w:tc>
        <w:tc>
          <w:tcPr>
            <w:tcW w:w="12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4E47DCF8" w14:textId="1CB97F08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 w:rsidR="00DF193D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35F4E3CC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10 ± 4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0ED3CA73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E0A603C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0AC8B259" w14:textId="77777777" w:rsidTr="00DF193D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56D1031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413022B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846E159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23FCFE0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0516953A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04 ± 2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4E67852C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746CBE2D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52458210" w14:textId="77777777" w:rsidTr="00DF1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06EA652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3FEF7526" w14:textId="40B6B3C8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Rein 13 | near Inv. 1173</w:t>
            </w:r>
            <w:r w:rsidR="00C4004B">
              <w:rPr>
                <w:color w:val="000000"/>
                <w:sz w:val="20"/>
                <w:szCs w:val="20"/>
                <w:lang w:val="en-GB"/>
              </w:rPr>
              <w:t>-</w:t>
            </w:r>
            <w:r w:rsidRPr="005B0331">
              <w:rPr>
                <w:color w:val="000000"/>
                <w:sz w:val="20"/>
                <w:szCs w:val="20"/>
                <w:lang w:val="en-GB"/>
              </w:rPr>
              <w:t>74 near Inv. 1173</w:t>
            </w:r>
            <w:r w:rsidR="00C4004B">
              <w:rPr>
                <w:color w:val="000000"/>
                <w:sz w:val="20"/>
                <w:szCs w:val="20"/>
                <w:lang w:val="en-GB"/>
              </w:rPr>
              <w:t>-</w:t>
            </w:r>
            <w:r w:rsidRPr="005B0331">
              <w:rPr>
                <w:color w:val="000000"/>
                <w:sz w:val="20"/>
                <w:szCs w:val="20"/>
                <w:lang w:val="en-GB"/>
              </w:rPr>
              <w:t>74</w:t>
            </w:r>
          </w:p>
        </w:tc>
        <w:tc>
          <w:tcPr>
            <w:tcW w:w="7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606E1915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2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7AC51224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1 (0-6)</w:t>
            </w: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7555F546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36 ± 5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7DAF648E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CB18B9A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72BA059E" w14:textId="77777777" w:rsidTr="00DF193D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F9B87F6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CBBD4A4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CD95D1C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9D5EA97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4E958097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22 ± 5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5873039C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F5E60F2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04F8EDD4" w14:textId="77777777" w:rsidTr="00DF1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5767934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0D14B502" w14:textId="3C1BD72C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Rein 14 | Inv. 1171</w:t>
            </w:r>
            <w:r w:rsidR="00C4004B">
              <w:rPr>
                <w:color w:val="000000"/>
                <w:sz w:val="20"/>
                <w:szCs w:val="20"/>
                <w:lang w:val="en-GB"/>
              </w:rPr>
              <w:t>-</w:t>
            </w:r>
            <w:r w:rsidRPr="005B0331">
              <w:rPr>
                <w:color w:val="000000"/>
                <w:sz w:val="20"/>
                <w:szCs w:val="20"/>
                <w:lang w:val="en-GB"/>
              </w:rPr>
              <w:t>72</w:t>
            </w:r>
          </w:p>
        </w:tc>
        <w:tc>
          <w:tcPr>
            <w:tcW w:w="7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6E70BD87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2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7623DFE5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59515E22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07 ± 5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219527A1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721E06D4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633FC5DD" w14:textId="77777777" w:rsidTr="00DF193D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CC88667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3D8F397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50596FD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27E250D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7C6045F3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08 ± 5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14688081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81686D8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329B61DD" w14:textId="77777777" w:rsidTr="00DF1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0968E5F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4AE0993E" w14:textId="131A92D2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Rein 15 | Inv. 1149</w:t>
            </w:r>
            <w:r w:rsidR="00C4004B">
              <w:rPr>
                <w:color w:val="000000"/>
                <w:sz w:val="20"/>
                <w:szCs w:val="20"/>
                <w:lang w:val="en-GB"/>
              </w:rPr>
              <w:t>-</w:t>
            </w:r>
            <w:r w:rsidRPr="005B0331">
              <w:rPr>
                <w:color w:val="000000"/>
                <w:sz w:val="20"/>
                <w:szCs w:val="20"/>
                <w:lang w:val="en-GB"/>
              </w:rPr>
              <w:t>50</w:t>
            </w:r>
          </w:p>
        </w:tc>
        <w:tc>
          <w:tcPr>
            <w:tcW w:w="7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2563CB59" w14:textId="77777777" w:rsidR="00BB480D" w:rsidRPr="009D0261" w:rsidRDefault="003920A8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2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007CD76C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506105A7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12 ± 6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3522B315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F3D02A6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0F200107" w14:textId="77777777" w:rsidTr="00DF193D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E0620AC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C20219B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7B5F6DA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ACBBDDF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353FE217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19 ± 1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6ED14A2B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E174E34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06434FF9" w14:textId="77777777" w:rsidTr="00DF1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9D41ED1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39AF1763" w14:textId="7D7F41FA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Rein 16 | Inv. 1158</w:t>
            </w:r>
            <w:r w:rsidR="00C4004B">
              <w:rPr>
                <w:color w:val="000000"/>
                <w:sz w:val="20"/>
                <w:szCs w:val="20"/>
                <w:lang w:val="en-GB"/>
              </w:rPr>
              <w:t>-</w:t>
            </w:r>
            <w:r w:rsidRPr="005B0331">
              <w:rPr>
                <w:color w:val="000000"/>
                <w:sz w:val="20"/>
                <w:szCs w:val="20"/>
                <w:lang w:val="en-GB"/>
              </w:rPr>
              <w:t>60</w:t>
            </w:r>
          </w:p>
        </w:tc>
        <w:tc>
          <w:tcPr>
            <w:tcW w:w="7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0D20F42E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2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44443990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086133A4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20 ± 5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1406C464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2A8F170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29161628" w14:textId="77777777" w:rsidTr="00DF193D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F5FC7B7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787DA386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6F7490A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7B9B3C3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0A322359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34 ± 7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4082C933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746D8862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54B77A59" w14:textId="77777777" w:rsidTr="00DF1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F5CCE6D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366819E5" w14:textId="1612FCCC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Rein 17 | Inv. 1022</w:t>
            </w:r>
            <w:r w:rsidR="00C4004B">
              <w:rPr>
                <w:color w:val="000000"/>
                <w:sz w:val="20"/>
                <w:szCs w:val="20"/>
                <w:lang w:val="en-GB"/>
              </w:rPr>
              <w:t>-</w:t>
            </w:r>
            <w:r w:rsidRPr="005B0331">
              <w:rPr>
                <w:color w:val="000000"/>
                <w:sz w:val="20"/>
                <w:szCs w:val="20"/>
                <w:lang w:val="en-GB"/>
              </w:rPr>
              <w:t>23</w:t>
            </w:r>
          </w:p>
        </w:tc>
        <w:tc>
          <w:tcPr>
            <w:tcW w:w="7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52B6280D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2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312B6DF7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6A265E24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30 ± 2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5CF67ADF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76D49726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3BE9F8DF" w14:textId="77777777" w:rsidTr="00DF193D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DDD97C1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9137E69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BE55DEE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95160DC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11FD92E5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26 ± 2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47F90CCB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86CAB07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5781642C" w14:textId="77777777" w:rsidTr="00DF1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9FD47E0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24BB0D15" w14:textId="7178E404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Rein 18 | Inv. 3102</w:t>
            </w:r>
            <w:r w:rsidR="00C4004B">
              <w:rPr>
                <w:color w:val="000000"/>
                <w:sz w:val="20"/>
                <w:szCs w:val="20"/>
                <w:lang w:val="en-GB"/>
              </w:rPr>
              <w:t>-</w:t>
            </w:r>
            <w:r w:rsidRPr="005B0331">
              <w:rPr>
                <w:color w:val="000000"/>
                <w:sz w:val="20"/>
                <w:szCs w:val="20"/>
                <w:lang w:val="en-GB"/>
              </w:rPr>
              <w:t>05</w:t>
            </w:r>
          </w:p>
        </w:tc>
        <w:tc>
          <w:tcPr>
            <w:tcW w:w="7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36F194A7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2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6CE0A315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00DD435C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09 ± 4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436DD519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794EE28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021D6D58" w14:textId="77777777" w:rsidTr="00DF193D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9ECDE8D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F2296A6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CFA2676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3A253A3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056F54BB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23 ± 2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1B124C79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80C7CD3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73F5F326" w14:textId="77777777" w:rsidTr="00DF1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DF86F68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7ED6C996" w14:textId="45D0595A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Rein 19 | Inv. 2867</w:t>
            </w:r>
            <w:r w:rsidR="00C4004B">
              <w:rPr>
                <w:color w:val="000000"/>
                <w:sz w:val="20"/>
                <w:szCs w:val="20"/>
                <w:lang w:val="en-GB"/>
              </w:rPr>
              <w:t>-</w:t>
            </w:r>
            <w:r w:rsidRPr="005B0331">
              <w:rPr>
                <w:color w:val="000000"/>
                <w:sz w:val="20"/>
                <w:szCs w:val="20"/>
                <w:lang w:val="en-GB"/>
              </w:rPr>
              <w:t>70</w:t>
            </w:r>
          </w:p>
        </w:tc>
        <w:tc>
          <w:tcPr>
            <w:tcW w:w="7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11008A6A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2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5CCAAEFE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66A81FBC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45 ± 1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5AD66ADA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ECE1B30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26226509" w14:textId="77777777" w:rsidTr="00DF193D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D7DFC9B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5508D45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E484412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5681C43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16111940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26 ± 4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290256BC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9C643C3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5F24B397" w14:textId="77777777" w:rsidTr="00DF1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08AD1E7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tcBorders>
              <w:top w:val="nil"/>
              <w:bottom w:val="nil"/>
            </w:tcBorders>
            <w:vAlign w:val="center"/>
            <w:hideMark/>
          </w:tcPr>
          <w:p w14:paraId="38A35745" w14:textId="65009AC0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Rein 20 | Inv. 2835</w:t>
            </w:r>
            <w:r w:rsidR="00C4004B">
              <w:rPr>
                <w:color w:val="000000"/>
                <w:sz w:val="20"/>
                <w:szCs w:val="20"/>
                <w:lang w:val="en-GB"/>
              </w:rPr>
              <w:t>-</w:t>
            </w:r>
            <w:r w:rsidRPr="005B0331">
              <w:rPr>
                <w:color w:val="000000"/>
                <w:sz w:val="20"/>
                <w:szCs w:val="20"/>
                <w:lang w:val="en-GB"/>
              </w:rPr>
              <w:t>38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D57CF6D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240" w:type="dxa"/>
            <w:tcBorders>
              <w:top w:val="nil"/>
              <w:bottom w:val="nil"/>
            </w:tcBorders>
            <w:vAlign w:val="center"/>
            <w:hideMark/>
          </w:tcPr>
          <w:p w14:paraId="5CBD6EE0" w14:textId="633D9569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2 (7</w:t>
            </w:r>
            <w:r w:rsidR="00DF193D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2)</w:t>
            </w: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6A535EF7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12 ± 6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1B6F1089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EDA1357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6638E7AC" w14:textId="77777777" w:rsidTr="00DF193D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E0A9088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165781BB" w14:textId="4C99B8EE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Rein 22 | Inv. 2948</w:t>
            </w:r>
            <w:r w:rsidR="00C4004B">
              <w:rPr>
                <w:color w:val="000000"/>
                <w:sz w:val="20"/>
                <w:szCs w:val="20"/>
                <w:lang w:val="en-GB"/>
              </w:rPr>
              <w:t>-</w:t>
            </w:r>
            <w:r w:rsidRPr="005B0331">
              <w:rPr>
                <w:color w:val="000000"/>
                <w:sz w:val="20"/>
                <w:szCs w:val="20"/>
                <w:lang w:val="en-GB"/>
              </w:rPr>
              <w:t>51</w:t>
            </w:r>
          </w:p>
        </w:tc>
        <w:tc>
          <w:tcPr>
            <w:tcW w:w="7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3618B1FC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2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6C70DC39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40BD6214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24 ± 1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3C687E58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FC3D116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244C4545" w14:textId="77777777" w:rsidTr="00DF1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01C918B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3085617" w14:textId="77777777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1DB8CF9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EBBCD0D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65B64616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12 ± 1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1CABAD16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11BD879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2BB15707" w14:textId="77777777" w:rsidTr="00DF193D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D0A1B19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27BE4172" w14:textId="40586FDB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Rein 23 | Inv. 1010</w:t>
            </w:r>
            <w:r w:rsidR="00C4004B">
              <w:rPr>
                <w:color w:val="000000"/>
                <w:sz w:val="20"/>
                <w:szCs w:val="20"/>
                <w:lang w:val="en-GB"/>
              </w:rPr>
              <w:t>-</w:t>
            </w:r>
            <w:r w:rsidRPr="005B0331">
              <w:rPr>
                <w:color w:val="000000"/>
                <w:sz w:val="20"/>
                <w:szCs w:val="20"/>
                <w:lang w:val="en-GB"/>
              </w:rPr>
              <w:t>11</w:t>
            </w:r>
          </w:p>
        </w:tc>
        <w:tc>
          <w:tcPr>
            <w:tcW w:w="7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48E18CD1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2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0FE3FA52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3806C30D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51 ± 1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7675AA74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B191117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71D2D90F" w14:textId="77777777" w:rsidTr="00DF1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D647FCF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38800FE" w14:textId="77777777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39ACD1E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4BBBE41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417EB2F5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09 ± 3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34A437B2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AF98793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37D75B7B" w14:textId="77777777" w:rsidTr="00DF193D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0DDF94E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tcBorders>
              <w:top w:val="nil"/>
              <w:bottom w:val="nil"/>
            </w:tcBorders>
            <w:vAlign w:val="center"/>
            <w:hideMark/>
          </w:tcPr>
          <w:p w14:paraId="1EB1EBB2" w14:textId="1BC805E5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Rein 24 | Inv. 2799</w:t>
            </w:r>
            <w:r w:rsidR="00C4004B">
              <w:rPr>
                <w:color w:val="000000"/>
                <w:sz w:val="20"/>
                <w:szCs w:val="20"/>
                <w:lang w:val="en-GB"/>
              </w:rPr>
              <w:t>-</w:t>
            </w:r>
            <w:r w:rsidRPr="005B0331">
              <w:rPr>
                <w:color w:val="000000"/>
                <w:sz w:val="20"/>
                <w:szCs w:val="20"/>
                <w:lang w:val="en-GB"/>
              </w:rPr>
              <w:t>80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2AABD4A5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240" w:type="dxa"/>
            <w:tcBorders>
              <w:top w:val="nil"/>
              <w:bottom w:val="nil"/>
            </w:tcBorders>
            <w:vAlign w:val="center"/>
            <w:hideMark/>
          </w:tcPr>
          <w:p w14:paraId="1D0994A3" w14:textId="6396D3CB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O (13</w:t>
            </w:r>
            <w:r w:rsidR="00DF193D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7)</w:t>
            </w: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1397EAC3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16 ± 2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4616017F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54449FD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0749EEA3" w14:textId="77777777" w:rsidTr="00DF1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BDD5F17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5695D44A" w14:textId="2C47F607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Rein 29 | Inv. 2499</w:t>
            </w:r>
            <w:r w:rsidR="00C4004B">
              <w:rPr>
                <w:color w:val="000000"/>
                <w:sz w:val="20"/>
                <w:szCs w:val="20"/>
                <w:lang w:val="en-GB"/>
              </w:rPr>
              <w:t>-</w:t>
            </w:r>
            <w:r w:rsidRPr="005B0331">
              <w:rPr>
                <w:color w:val="000000"/>
                <w:sz w:val="20"/>
                <w:szCs w:val="20"/>
                <w:lang w:val="en-GB"/>
              </w:rPr>
              <w:t>501</w:t>
            </w:r>
          </w:p>
        </w:tc>
        <w:tc>
          <w:tcPr>
            <w:tcW w:w="7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4CFDFA0B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2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466E45B2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0F74A55E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24 ± 2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08F8C99D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B5B43EE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72EE1F8F" w14:textId="77777777" w:rsidTr="00DF193D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A548947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8234D1F" w14:textId="77777777" w:rsidR="00BB480D" w:rsidRPr="005B033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D52806B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11560C3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6C2DF526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10 ± 1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3A22AA9E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EF833F5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569B1FC4" w14:textId="77777777" w:rsidTr="00DF1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43D9DD2" w14:textId="77777777" w:rsidR="00BB480D" w:rsidRPr="005B0331" w:rsidRDefault="00BB480D" w:rsidP="00DF193D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3ADC5848" w14:textId="77777777" w:rsidR="00BB480D" w:rsidRPr="005B033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5B0331">
              <w:rPr>
                <w:color w:val="000000"/>
                <w:sz w:val="20"/>
                <w:szCs w:val="20"/>
                <w:lang w:val="en-GB"/>
              </w:rPr>
              <w:t>Rein 30 | Inv. 381</w:t>
            </w:r>
          </w:p>
        </w:tc>
        <w:tc>
          <w:tcPr>
            <w:tcW w:w="7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32339793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24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004ABEF1" w14:textId="5FB637DE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 w:rsidR="00DF193D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4E8BE38A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897 ± 2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67A5039E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088AE7F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437723A0" w14:textId="77777777" w:rsidTr="00DF193D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81E960C" w14:textId="77777777" w:rsidR="00BB480D" w:rsidRPr="009D0261" w:rsidRDefault="00BB480D" w:rsidP="00DF193D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1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86EF6CA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3FE9893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4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92FF62C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22" w:type="dxa"/>
            <w:tcBorders>
              <w:top w:val="nil"/>
              <w:bottom w:val="nil"/>
            </w:tcBorders>
            <w:vAlign w:val="center"/>
            <w:hideMark/>
          </w:tcPr>
          <w:p w14:paraId="2003EDB9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0.70923 ± 1</w:t>
            </w:r>
          </w:p>
        </w:tc>
        <w:tc>
          <w:tcPr>
            <w:tcW w:w="127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1C38FB9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66D8AEA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3E44C864" w14:textId="77777777" w:rsidTr="00DF1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C9E8B30" w14:textId="77777777" w:rsidR="00BB480D" w:rsidRPr="009D0261" w:rsidRDefault="00BB480D" w:rsidP="00DF193D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099" w:type="dxa"/>
            <w:gridSpan w:val="3"/>
            <w:tcBorders>
              <w:top w:val="nil"/>
              <w:bottom w:val="nil"/>
            </w:tcBorders>
            <w:noWrap/>
            <w:vAlign w:val="center"/>
            <w:hideMark/>
          </w:tcPr>
          <w:p w14:paraId="794E9703" w14:textId="6C8A2ADE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sz w:val="20"/>
                <w:szCs w:val="20"/>
                <w:lang w:val="en-GB"/>
              </w:rPr>
            </w:pPr>
            <w:r w:rsidRPr="009D0261">
              <w:rPr>
                <w:i/>
                <w:sz w:val="20"/>
                <w:szCs w:val="20"/>
                <w:lang w:val="en-GB"/>
              </w:rPr>
              <w:t xml:space="preserve">Bos </w:t>
            </w:r>
            <w:r w:rsidR="00D862C7">
              <w:rPr>
                <w:i/>
                <w:sz w:val="20"/>
                <w:szCs w:val="20"/>
                <w:lang w:val="en-GB"/>
              </w:rPr>
              <w:t>Taurus</w:t>
            </w:r>
          </w:p>
        </w:tc>
        <w:tc>
          <w:tcPr>
            <w:tcW w:w="142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704417A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0,70921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5950DB08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0,00008000</w:t>
            </w: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DEFA976" w14:textId="77777777" w:rsidR="00BB480D" w:rsidRPr="009D0261" w:rsidRDefault="00BB480D" w:rsidP="00DF193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BB480D" w:rsidRPr="009D0261" w14:paraId="7FEF3C17" w14:textId="77777777" w:rsidTr="00DF193D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49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FC88AD4" w14:textId="77777777" w:rsidR="00BB480D" w:rsidRPr="009D0261" w:rsidRDefault="00BB480D" w:rsidP="00DF193D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099" w:type="dxa"/>
            <w:gridSpan w:val="3"/>
            <w:tcBorders>
              <w:top w:val="nil"/>
              <w:bottom w:val="nil"/>
            </w:tcBorders>
            <w:noWrap/>
            <w:vAlign w:val="center"/>
            <w:hideMark/>
          </w:tcPr>
          <w:p w14:paraId="7B82D36F" w14:textId="0B9B8415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20"/>
                <w:szCs w:val="20"/>
                <w:lang w:val="en-GB"/>
              </w:rPr>
            </w:pPr>
            <w:r w:rsidRPr="009D0261">
              <w:rPr>
                <w:i/>
                <w:sz w:val="20"/>
                <w:szCs w:val="20"/>
                <w:lang w:val="en-GB"/>
              </w:rPr>
              <w:t xml:space="preserve">Bos </w:t>
            </w:r>
            <w:r w:rsidR="00D862C7">
              <w:rPr>
                <w:i/>
                <w:sz w:val="20"/>
                <w:szCs w:val="20"/>
                <w:lang w:val="en-GB"/>
              </w:rPr>
              <w:t>Taurus</w:t>
            </w:r>
          </w:p>
        </w:tc>
        <w:tc>
          <w:tcPr>
            <w:tcW w:w="1422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4F6433B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0,70924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  <w:hideMark/>
          </w:tcPr>
          <w:p w14:paraId="567E1CA7" w14:textId="77777777" w:rsidR="00BB480D" w:rsidRPr="009D0261" w:rsidRDefault="00BB480D" w:rsidP="00DF193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0,00004000</w:t>
            </w:r>
          </w:p>
        </w:tc>
        <w:tc>
          <w:tcPr>
            <w:tcW w:w="2636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F1E13ED" w14:textId="77777777" w:rsidR="00BB480D" w:rsidRPr="009D0261" w:rsidRDefault="00BB480D" w:rsidP="00DF193D">
            <w:pPr>
              <w:keepNext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</w:tbl>
    <w:p w14:paraId="17E14C1F" w14:textId="3B67F09D" w:rsidR="005107A8" w:rsidRPr="00DF193D" w:rsidRDefault="00705944" w:rsidP="00DF193D">
      <w:pPr>
        <w:pStyle w:val="Caption"/>
        <w:spacing w:before="120"/>
        <w:rPr>
          <w:b w:val="0"/>
          <w:color w:val="auto"/>
          <w:sz w:val="24"/>
          <w:szCs w:val="24"/>
          <w:lang w:val="en-GB"/>
        </w:rPr>
      </w:pPr>
      <w:r w:rsidRPr="00DF193D">
        <w:rPr>
          <w:b w:val="0"/>
          <w:color w:val="auto"/>
          <w:sz w:val="24"/>
          <w:szCs w:val="24"/>
          <w:lang w:val="en-GB"/>
        </w:rPr>
        <w:t>F</w:t>
      </w:r>
      <w:r w:rsidR="00272C25">
        <w:rPr>
          <w:b w:val="0"/>
          <w:color w:val="auto"/>
          <w:sz w:val="24"/>
          <w:szCs w:val="24"/>
          <w:lang w:val="en-GB"/>
        </w:rPr>
        <w:t>/F?</w:t>
      </w:r>
      <w:r w:rsidRPr="00DF193D">
        <w:rPr>
          <w:b w:val="0"/>
          <w:color w:val="auto"/>
          <w:sz w:val="24"/>
          <w:szCs w:val="24"/>
          <w:lang w:val="en-GB"/>
        </w:rPr>
        <w:t xml:space="preserve">: female or </w:t>
      </w:r>
      <w:r w:rsidR="00DF193D">
        <w:rPr>
          <w:b w:val="0"/>
          <w:color w:val="auto"/>
          <w:sz w:val="24"/>
          <w:szCs w:val="24"/>
          <w:lang w:val="en-GB"/>
        </w:rPr>
        <w:t>probably</w:t>
      </w:r>
      <w:r w:rsidR="00DF193D" w:rsidRPr="00DF193D">
        <w:rPr>
          <w:b w:val="0"/>
          <w:color w:val="auto"/>
          <w:sz w:val="24"/>
          <w:szCs w:val="24"/>
          <w:lang w:val="en-GB"/>
        </w:rPr>
        <w:t xml:space="preserve"> </w:t>
      </w:r>
      <w:r w:rsidRPr="00DF193D">
        <w:rPr>
          <w:b w:val="0"/>
          <w:color w:val="auto"/>
          <w:sz w:val="24"/>
          <w:szCs w:val="24"/>
          <w:lang w:val="en-GB"/>
        </w:rPr>
        <w:t>female; M</w:t>
      </w:r>
      <w:r w:rsidR="00272C25">
        <w:rPr>
          <w:b w:val="0"/>
          <w:color w:val="auto"/>
          <w:sz w:val="24"/>
          <w:szCs w:val="24"/>
          <w:lang w:val="en-GB"/>
        </w:rPr>
        <w:t>/M?</w:t>
      </w:r>
      <w:r w:rsidRPr="00DF193D">
        <w:rPr>
          <w:b w:val="0"/>
          <w:color w:val="auto"/>
          <w:sz w:val="24"/>
          <w:szCs w:val="24"/>
          <w:lang w:val="en-GB"/>
        </w:rPr>
        <w:t xml:space="preserve">: male or </w:t>
      </w:r>
      <w:r w:rsidR="00DF193D">
        <w:rPr>
          <w:b w:val="0"/>
          <w:color w:val="auto"/>
          <w:sz w:val="24"/>
          <w:szCs w:val="24"/>
          <w:lang w:val="en-GB"/>
        </w:rPr>
        <w:t>probably</w:t>
      </w:r>
      <w:r w:rsidR="00DF193D" w:rsidRPr="00DF193D">
        <w:rPr>
          <w:b w:val="0"/>
          <w:color w:val="auto"/>
          <w:sz w:val="24"/>
          <w:szCs w:val="24"/>
          <w:lang w:val="en-GB"/>
        </w:rPr>
        <w:t xml:space="preserve"> </w:t>
      </w:r>
      <w:r w:rsidRPr="00DF193D">
        <w:rPr>
          <w:b w:val="0"/>
          <w:color w:val="auto"/>
          <w:sz w:val="24"/>
          <w:szCs w:val="24"/>
          <w:lang w:val="en-GB"/>
        </w:rPr>
        <w:t xml:space="preserve">male; UND: adult undetermined sex; NAD: non-adult undetermined sex; AO: adolescent/juvenile; YA: young adult; AMA: adult mature age; ND: no data. </w:t>
      </w:r>
    </w:p>
    <w:p w14:paraId="39320E37" w14:textId="77777777" w:rsidR="00AB5C2F" w:rsidRPr="009D0261" w:rsidRDefault="00AB5C2F">
      <w:pPr>
        <w:rPr>
          <w:lang w:val="en-GB"/>
        </w:rPr>
      </w:pPr>
    </w:p>
    <w:p w14:paraId="64E90690" w14:textId="77777777" w:rsidR="00F170B9" w:rsidRDefault="00F170B9">
      <w:pPr>
        <w:rPr>
          <w:b/>
          <w:i/>
          <w:lang w:val="en-GB"/>
        </w:rPr>
      </w:pPr>
      <w:r>
        <w:rPr>
          <w:b/>
          <w:i/>
          <w:lang w:val="en-GB"/>
        </w:rPr>
        <w:br w:type="page"/>
      </w:r>
    </w:p>
    <w:p w14:paraId="50581C5C" w14:textId="711244DF" w:rsidR="005107A8" w:rsidRPr="009D0261" w:rsidRDefault="00B73F08" w:rsidP="004E2682">
      <w:pPr>
        <w:spacing w:line="360" w:lineRule="auto"/>
        <w:rPr>
          <w:lang w:val="en-GB"/>
        </w:rPr>
      </w:pPr>
      <w:r w:rsidRPr="00D862C7">
        <w:rPr>
          <w:b/>
          <w:i/>
          <w:lang w:val="en-GB"/>
        </w:rPr>
        <w:lastRenderedPageBreak/>
        <w:t>Tabl</w:t>
      </w:r>
      <w:r w:rsidR="003920A8" w:rsidRPr="00D862C7">
        <w:rPr>
          <w:b/>
          <w:i/>
          <w:lang w:val="en-GB"/>
        </w:rPr>
        <w:t>e</w:t>
      </w:r>
      <w:r w:rsidRPr="00D862C7">
        <w:rPr>
          <w:b/>
          <w:i/>
          <w:lang w:val="en-GB"/>
        </w:rPr>
        <w:t xml:space="preserve"> </w:t>
      </w:r>
      <w:r w:rsidR="00B8138E" w:rsidRPr="00D862C7">
        <w:rPr>
          <w:b/>
          <w:i/>
          <w:lang w:val="en-GB"/>
        </w:rPr>
        <w:t>5</w:t>
      </w:r>
      <w:r w:rsidR="00FA231A" w:rsidRPr="00D862C7">
        <w:rPr>
          <w:b/>
          <w:i/>
          <w:lang w:val="en-GB"/>
        </w:rPr>
        <w:t>.</w:t>
      </w:r>
      <w:r w:rsidRPr="009D0261">
        <w:rPr>
          <w:lang w:val="en-GB"/>
        </w:rPr>
        <w:t xml:space="preserve"> </w:t>
      </w:r>
      <w:r w:rsidR="00FA231A" w:rsidRPr="00BC0C39">
        <w:rPr>
          <w:i/>
          <w:lang w:val="en-GB"/>
        </w:rPr>
        <w:t xml:space="preserve">Values of </w:t>
      </w:r>
      <w:r w:rsidR="00FA231A">
        <w:rPr>
          <w:i/>
          <w:lang w:val="en-GB"/>
        </w:rPr>
        <w:t>a</w:t>
      </w:r>
      <w:r w:rsidR="00FA231A" w:rsidRPr="00BC0C39">
        <w:rPr>
          <w:i/>
          <w:lang w:val="en-GB"/>
        </w:rPr>
        <w:t>DNA for Iberian Neolithic people</w:t>
      </w:r>
      <w:r w:rsidR="00FA231A">
        <w:rPr>
          <w:i/>
          <w:lang w:val="en-GB"/>
        </w:rPr>
        <w:t>.</w:t>
      </w:r>
    </w:p>
    <w:tbl>
      <w:tblPr>
        <w:tblStyle w:val="PlainTable2"/>
        <w:tblW w:w="11907" w:type="dxa"/>
        <w:jc w:val="center"/>
        <w:tblLook w:val="04A0" w:firstRow="1" w:lastRow="0" w:firstColumn="1" w:lastColumn="0" w:noHBand="0" w:noVBand="1"/>
      </w:tblPr>
      <w:tblGrid>
        <w:gridCol w:w="2970"/>
        <w:gridCol w:w="740"/>
        <w:gridCol w:w="1460"/>
        <w:gridCol w:w="1387"/>
        <w:gridCol w:w="2083"/>
        <w:gridCol w:w="3267"/>
      </w:tblGrid>
      <w:tr w:rsidR="00AE2E8D" w:rsidRPr="009D0261" w14:paraId="645D6A7E" w14:textId="77777777" w:rsidTr="00F170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0"/>
          <w:tblHeader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noWrap/>
            <w:vAlign w:val="center"/>
            <w:hideMark/>
          </w:tcPr>
          <w:p w14:paraId="5F44E118" w14:textId="77777777" w:rsidR="00AE2E8D" w:rsidRPr="00314F88" w:rsidRDefault="00AE2E8D" w:rsidP="00642000">
            <w:pPr>
              <w:jc w:val="left"/>
              <w:rPr>
                <w:sz w:val="20"/>
                <w:szCs w:val="20"/>
                <w:lang w:val="en-GB"/>
              </w:rPr>
            </w:pPr>
            <w:r w:rsidRPr="00314F88">
              <w:rPr>
                <w:sz w:val="20"/>
                <w:szCs w:val="20"/>
                <w:lang w:val="en-GB"/>
              </w:rPr>
              <w:t>Id Pub</w:t>
            </w:r>
          </w:p>
        </w:tc>
        <w:tc>
          <w:tcPr>
            <w:tcW w:w="740" w:type="dxa"/>
            <w:noWrap/>
            <w:vAlign w:val="center"/>
            <w:hideMark/>
          </w:tcPr>
          <w:p w14:paraId="707C303B" w14:textId="77777777" w:rsidR="00AE2E8D" w:rsidRPr="00314F88" w:rsidRDefault="00AE2E8D" w:rsidP="00642000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14F88">
              <w:rPr>
                <w:sz w:val="20"/>
                <w:szCs w:val="20"/>
                <w:lang w:val="en-GB"/>
              </w:rPr>
              <w:t>Sex</w:t>
            </w:r>
          </w:p>
        </w:tc>
        <w:tc>
          <w:tcPr>
            <w:tcW w:w="1460" w:type="dxa"/>
            <w:noWrap/>
            <w:vAlign w:val="center"/>
            <w:hideMark/>
          </w:tcPr>
          <w:p w14:paraId="67533174" w14:textId="77777777" w:rsidR="00AE2E8D" w:rsidRPr="00314F88" w:rsidRDefault="00314F88" w:rsidP="00642000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Age</w:t>
            </w:r>
          </w:p>
        </w:tc>
        <w:tc>
          <w:tcPr>
            <w:tcW w:w="1387" w:type="dxa"/>
            <w:noWrap/>
            <w:vAlign w:val="center"/>
            <w:hideMark/>
          </w:tcPr>
          <w:p w14:paraId="7D9D303D" w14:textId="77777777" w:rsidR="00AE2E8D" w:rsidRPr="00314F88" w:rsidRDefault="003920A8" w:rsidP="00642000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14F88">
              <w:rPr>
                <w:sz w:val="20"/>
                <w:szCs w:val="20"/>
                <w:lang w:val="en-GB"/>
              </w:rPr>
              <w:t>Site</w:t>
            </w:r>
          </w:p>
        </w:tc>
        <w:tc>
          <w:tcPr>
            <w:tcW w:w="2083" w:type="dxa"/>
            <w:noWrap/>
            <w:vAlign w:val="center"/>
            <w:hideMark/>
          </w:tcPr>
          <w:p w14:paraId="12509318" w14:textId="77777777" w:rsidR="00AE2E8D" w:rsidRPr="00314F88" w:rsidRDefault="00AE2E8D" w:rsidP="00642000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14F88">
              <w:rPr>
                <w:sz w:val="20"/>
                <w:szCs w:val="20"/>
                <w:lang w:val="en-GB"/>
              </w:rPr>
              <w:t>HG/ HT</w:t>
            </w:r>
          </w:p>
        </w:tc>
        <w:tc>
          <w:tcPr>
            <w:tcW w:w="3267" w:type="dxa"/>
            <w:noWrap/>
            <w:vAlign w:val="center"/>
            <w:hideMark/>
          </w:tcPr>
          <w:p w14:paraId="3827A7CE" w14:textId="77777777" w:rsidR="00AE2E8D" w:rsidRPr="00314F88" w:rsidRDefault="00AE2E8D" w:rsidP="00642000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14F88">
              <w:rPr>
                <w:sz w:val="20"/>
                <w:szCs w:val="20"/>
                <w:lang w:val="en-GB"/>
              </w:rPr>
              <w:t>Referenc</w:t>
            </w:r>
            <w:r w:rsidR="003920A8" w:rsidRPr="00314F88">
              <w:rPr>
                <w:sz w:val="20"/>
                <w:szCs w:val="20"/>
                <w:lang w:val="en-GB"/>
              </w:rPr>
              <w:t>e</w:t>
            </w:r>
          </w:p>
        </w:tc>
      </w:tr>
      <w:tr w:rsidR="00AE2E8D" w:rsidRPr="009D0261" w14:paraId="216E4C9B" w14:textId="77777777" w:rsidTr="000B2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ECB49C0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AS-21</w:t>
            </w:r>
          </w:p>
        </w:tc>
        <w:tc>
          <w:tcPr>
            <w:tcW w:w="740" w:type="dxa"/>
            <w:tcBorders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7D92CC3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196D86F" w14:textId="32E73BBD" w:rsidR="00AE2E8D" w:rsidRPr="009D0261" w:rsidRDefault="003920A8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YA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 xml:space="preserve"> (18</w:t>
            </w:r>
            <w:r w:rsidR="004E2682">
              <w:rPr>
                <w:color w:val="000000"/>
                <w:sz w:val="20"/>
                <w:szCs w:val="20"/>
                <w:lang w:val="en-GB"/>
              </w:rPr>
              <w:t>–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>25)</w:t>
            </w:r>
          </w:p>
        </w:tc>
        <w:tc>
          <w:tcPr>
            <w:tcW w:w="1387" w:type="dxa"/>
            <w:vMerge w:val="restart"/>
            <w:tcBorders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2F9D885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Los Cascajos</w:t>
            </w:r>
          </w:p>
        </w:tc>
        <w:tc>
          <w:tcPr>
            <w:tcW w:w="2083" w:type="dxa"/>
            <w:tcBorders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5F410A7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 ht1</w:t>
            </w:r>
          </w:p>
        </w:tc>
        <w:tc>
          <w:tcPr>
            <w:tcW w:w="3267" w:type="dxa"/>
            <w:vMerge w:val="restart"/>
            <w:tcBorders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F2FA233" w14:textId="77777777" w:rsidR="00AE2E8D" w:rsidRPr="009D0261" w:rsidRDefault="005B282B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Hervella Afonso, 2010: 146</w:t>
            </w:r>
          </w:p>
        </w:tc>
      </w:tr>
      <w:tr w:rsidR="00AE2E8D" w:rsidRPr="009D0261" w14:paraId="59A56230" w14:textId="77777777" w:rsidTr="000B2B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F7D9420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AS-33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FA863D9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A0B3599" w14:textId="6BEB80F9" w:rsidR="00AE2E8D" w:rsidRPr="009D0261" w:rsidRDefault="003920A8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YA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 xml:space="preserve"> (18</w:t>
            </w:r>
            <w:r w:rsidR="004E2682">
              <w:rPr>
                <w:color w:val="000000"/>
                <w:sz w:val="20"/>
                <w:szCs w:val="20"/>
                <w:lang w:val="en-GB"/>
              </w:rPr>
              <w:t>–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>25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B143082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095C3B7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 ht2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C82312C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475D05B9" w14:textId="77777777" w:rsidTr="000B2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8B4B95C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AS-48.1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837C3CF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E5F9751" w14:textId="44BFBCF4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 w:rsidR="004E2682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43CE455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F10458D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 ht3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E4926AA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2CAADE90" w14:textId="77777777" w:rsidTr="000B2B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6B16C5D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AS-70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F9703AC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F74E02A" w14:textId="0AC0B715" w:rsidR="00AE2E8D" w:rsidRPr="009D0261" w:rsidRDefault="003920A8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YA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 xml:space="preserve"> (18</w:t>
            </w:r>
            <w:r w:rsidR="004E2682">
              <w:rPr>
                <w:color w:val="000000"/>
                <w:sz w:val="20"/>
                <w:szCs w:val="20"/>
                <w:lang w:val="en-GB"/>
              </w:rPr>
              <w:t>–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>25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1C85658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DA53274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 ht4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58D66BA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5A33F976" w14:textId="77777777" w:rsidTr="000B2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22910DB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AS-90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C787387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3F4F74E" w14:textId="1E3C5D53" w:rsidR="00AE2E8D" w:rsidRPr="009D0261" w:rsidRDefault="003920A8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YA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 xml:space="preserve"> (18</w:t>
            </w:r>
            <w:r w:rsidR="004E2682">
              <w:rPr>
                <w:color w:val="000000"/>
                <w:sz w:val="20"/>
                <w:szCs w:val="20"/>
                <w:lang w:val="en-GB"/>
              </w:rPr>
              <w:t>–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>25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7C04F84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7B74F2C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 ht3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E652B1F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2EDBAC58" w14:textId="77777777" w:rsidTr="000B2B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6F5FC5C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AS-148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5DF1CC0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B5EEEF5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401F48F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A0FFDB2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 ht5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2847726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2BE88836" w14:textId="77777777" w:rsidTr="000B2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C6F8702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AS-179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D9B3CCF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77885F2" w14:textId="0CD4F194" w:rsidR="00AE2E8D" w:rsidRPr="009D0261" w:rsidRDefault="003920A8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YA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 xml:space="preserve"> (18</w:t>
            </w:r>
            <w:r w:rsidR="004E2682">
              <w:rPr>
                <w:color w:val="000000"/>
                <w:sz w:val="20"/>
                <w:szCs w:val="20"/>
                <w:lang w:val="en-GB"/>
              </w:rPr>
              <w:t>–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>25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5B79053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E2879D9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J ht6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1D74E6D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3674ADC0" w14:textId="77777777" w:rsidTr="000B2B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2BE4694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AS-181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8A64FC5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F4EEE4B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2186FC9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E85693B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K ht7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F22D5E6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06441976" w14:textId="77777777" w:rsidTr="000B2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53A6662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AS-182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C7689F5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A973301" w14:textId="6044659F" w:rsidR="00AE2E8D" w:rsidRPr="009D0261" w:rsidRDefault="003920A8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YA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 xml:space="preserve"> (18</w:t>
            </w:r>
            <w:r w:rsidR="004E2682">
              <w:rPr>
                <w:color w:val="000000"/>
                <w:sz w:val="20"/>
                <w:szCs w:val="20"/>
                <w:lang w:val="en-GB"/>
              </w:rPr>
              <w:t>–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>25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58C6D46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749144F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 ht8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99CFA89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5F16CF0A" w14:textId="77777777" w:rsidTr="000B2B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D91867A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AS-183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2E0E284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85EC6E2" w14:textId="3AFB8112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 w:rsidR="004E2682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7009948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D051614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 ht9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72CDC94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050E5815" w14:textId="77777777" w:rsidTr="000B2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9119218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AS-191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21E65EF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33932AD" w14:textId="5D935020" w:rsidR="00AE2E8D" w:rsidRPr="009D0261" w:rsidRDefault="003920A8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YA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 xml:space="preserve"> (18</w:t>
            </w:r>
            <w:r w:rsidR="004E2682">
              <w:rPr>
                <w:color w:val="000000"/>
                <w:sz w:val="20"/>
                <w:szCs w:val="20"/>
                <w:lang w:val="en-GB"/>
              </w:rPr>
              <w:t>–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>25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45A012D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BEBDC2A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K ht7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269EF4F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0E34C654" w14:textId="77777777" w:rsidTr="000B2B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255E1D1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AS-193S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3C4CDA5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011E7B1" w14:textId="7775CB7D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O (13</w:t>
            </w:r>
            <w:r w:rsidR="004E2682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7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9F24658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E817E07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 ht2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8CCA723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2AE3E815" w14:textId="77777777" w:rsidTr="000B2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9A94B7A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AS-194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EC13B53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60D94E1" w14:textId="7D0C81E1" w:rsidR="00AE2E8D" w:rsidRPr="009D0261" w:rsidRDefault="003920A8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YA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 xml:space="preserve"> (18</w:t>
            </w:r>
            <w:r w:rsidR="004E2682">
              <w:rPr>
                <w:color w:val="000000"/>
                <w:sz w:val="20"/>
                <w:szCs w:val="20"/>
                <w:lang w:val="en-GB"/>
              </w:rPr>
              <w:t>–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>25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2153847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31CF301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 ht10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8A346E6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329B351E" w14:textId="77777777" w:rsidTr="000B2B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44B314B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AS-196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3AEBE8C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1D0D274" w14:textId="63DF7E29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 w:rsidR="004E2682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326A4EC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C91EA72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 ht3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4DBE2DD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6F027D6D" w14:textId="77777777" w:rsidTr="000B2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7518B0E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AS-202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E5052AE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A80B8B3" w14:textId="0FF7DA9E" w:rsidR="00AE2E8D" w:rsidRPr="009D0261" w:rsidRDefault="003920A8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YA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 xml:space="preserve"> (18-</w:t>
            </w:r>
            <w:r w:rsidR="004E2682">
              <w:rPr>
                <w:color w:val="000000"/>
                <w:sz w:val="20"/>
                <w:szCs w:val="20"/>
                <w:lang w:val="en-GB"/>
              </w:rPr>
              <w:t>–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>5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73A7C8D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9C8F8AD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K ht7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DF8DB51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364EEC36" w14:textId="77777777" w:rsidTr="000B2B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D92B7FB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AS-203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0A8FBEB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DD510C8" w14:textId="328A8C35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O (13</w:t>
            </w:r>
            <w:r w:rsidR="004E2682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7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1F19B27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CDA007C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J ht11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2515C4D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6EE6EBA2" w14:textId="77777777" w:rsidTr="000B2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CC89F60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AS-204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796CB7E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F095B4B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50020C3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0F5D4D8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5 ht12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1F353EA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00B49B9D" w14:textId="77777777" w:rsidTr="000B2B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BEA8577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AS-216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F0EE817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9EAAD98" w14:textId="08319890" w:rsidR="00AE2E8D" w:rsidRPr="009D0261" w:rsidRDefault="003920A8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YA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 xml:space="preserve"> (18</w:t>
            </w:r>
            <w:r w:rsidR="004E2682">
              <w:rPr>
                <w:color w:val="000000"/>
                <w:sz w:val="20"/>
                <w:szCs w:val="20"/>
                <w:lang w:val="en-GB"/>
              </w:rPr>
              <w:t>–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>25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B1287FF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0F80B11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 ht4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6CD6551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69618E5F" w14:textId="77777777" w:rsidTr="000B2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BC27894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AS-222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E98957D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EABCBF1" w14:textId="71B66E7A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 w:rsidR="004E2682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FBBB185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E961469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 ht13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E99B27E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7D2D2C9B" w14:textId="77777777" w:rsidTr="000B2B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E9FC36D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AS-254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2192289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94EB7DE" w14:textId="7EB937ED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O (13</w:t>
            </w:r>
            <w:r w:rsidR="004E2682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7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BF067D0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0CB57D3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 ht4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3F51B82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3B40631C" w14:textId="77777777" w:rsidTr="000B2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915231B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AS-258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AF092C2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A3AEF0D" w14:textId="22A377CF" w:rsidR="00AE2E8D" w:rsidRPr="009D0261" w:rsidRDefault="003920A8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YA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 xml:space="preserve"> (18</w:t>
            </w:r>
            <w:r w:rsidR="004E2682">
              <w:rPr>
                <w:color w:val="000000"/>
                <w:sz w:val="20"/>
                <w:szCs w:val="20"/>
                <w:lang w:val="en-GB"/>
              </w:rPr>
              <w:t>–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>25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1F17FA5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8BAA013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K ht14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A9BEF84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5050FD35" w14:textId="77777777" w:rsidTr="000B2B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026FFF1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AS-341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3358110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6A52BB7" w14:textId="74380BA6" w:rsidR="00AE2E8D" w:rsidRPr="009D0261" w:rsidRDefault="003920A8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YA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 xml:space="preserve"> (18</w:t>
            </w:r>
            <w:r w:rsidR="004E2682">
              <w:rPr>
                <w:color w:val="000000"/>
                <w:sz w:val="20"/>
                <w:szCs w:val="20"/>
                <w:lang w:val="en-GB"/>
              </w:rPr>
              <w:t>–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>25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98ACA58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C817B05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 ht10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E593B9E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14C30543" w14:textId="77777777" w:rsidTr="000B2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E0EA7CE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AS-497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348639A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B21D5A7" w14:textId="2523DC23" w:rsidR="00AE2E8D" w:rsidRPr="009D0261" w:rsidRDefault="003920A8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YA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 xml:space="preserve"> (18</w:t>
            </w:r>
            <w:r w:rsidR="004E2682">
              <w:rPr>
                <w:color w:val="000000"/>
                <w:sz w:val="20"/>
                <w:szCs w:val="20"/>
                <w:lang w:val="en-GB"/>
              </w:rPr>
              <w:t>–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>25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C0E1ED1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4C105C6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 ht12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C077292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03FC9551" w14:textId="77777777" w:rsidTr="006420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18AD93FD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PAT-1E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61310AC" w14:textId="77777777" w:rsidR="00AE2E8D" w:rsidRPr="009D0261" w:rsidRDefault="003920A8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473866E" w14:textId="6BC0F5DE" w:rsidR="00AE2E8D" w:rsidRPr="009D0261" w:rsidRDefault="003920A8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YA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 xml:space="preserve"> (18</w:t>
            </w:r>
            <w:r w:rsidR="004E2682">
              <w:rPr>
                <w:color w:val="000000"/>
                <w:sz w:val="20"/>
                <w:szCs w:val="20"/>
                <w:lang w:val="en-GB"/>
              </w:rPr>
              <w:t>–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>25)</w:t>
            </w:r>
          </w:p>
        </w:tc>
        <w:tc>
          <w:tcPr>
            <w:tcW w:w="1387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4EF8EBAC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Paternanbidea</w:t>
            </w: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3E760ACA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 ht1</w:t>
            </w:r>
          </w:p>
        </w:tc>
        <w:tc>
          <w:tcPr>
            <w:tcW w:w="3267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5188B109" w14:textId="64A5269B" w:rsidR="00AE2E8D" w:rsidRPr="009D0261" w:rsidRDefault="000E52C5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Hervella Afonso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8D7E54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8D7E54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09: 32</w:t>
            </w:r>
          </w:p>
        </w:tc>
      </w:tr>
      <w:tr w:rsidR="00AE2E8D" w:rsidRPr="009D0261" w14:paraId="1D865CD0" w14:textId="77777777" w:rsidTr="006420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0BF8FF3F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PAT-1E3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A64DDEA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AA24588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7E523EFB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34471573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 ht2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60EB6C5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1708B964" w14:textId="77777777" w:rsidTr="006420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46A368B6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PAT-1E4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5F4DD18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DD2A66E" w14:textId="2EC6E3F3" w:rsidR="00AE2E8D" w:rsidRPr="009D0261" w:rsidRDefault="003920A8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YA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 xml:space="preserve"> (18</w:t>
            </w:r>
            <w:r w:rsidR="004E2682">
              <w:rPr>
                <w:color w:val="000000"/>
                <w:sz w:val="20"/>
                <w:szCs w:val="20"/>
                <w:lang w:val="en-GB"/>
              </w:rPr>
              <w:t>–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>25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5479318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15E2BDFD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3 ht3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69F4437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5E7E889F" w14:textId="77777777" w:rsidTr="006420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44BCE8C6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PAT-1E5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1E3ADDA8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35634D2" w14:textId="1F239A60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2 (7</w:t>
            </w:r>
            <w:r w:rsidR="004E2682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2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D353E5F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6EA6936F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 ht4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772E9C3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66C83B39" w14:textId="77777777" w:rsidTr="006420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374C311A" w14:textId="33E61816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</w:rPr>
            </w:pPr>
            <w:r w:rsidRPr="00314F88">
              <w:rPr>
                <w:b w:val="0"/>
                <w:color w:val="000000"/>
                <w:sz w:val="20"/>
                <w:szCs w:val="20"/>
              </w:rPr>
              <w:t>PAT-2E1 o</w:t>
            </w:r>
            <w:r w:rsidR="004E2682">
              <w:rPr>
                <w:b w:val="0"/>
                <w:color w:val="000000"/>
                <w:sz w:val="20"/>
                <w:szCs w:val="20"/>
              </w:rPr>
              <w:t>r</w:t>
            </w:r>
            <w:r w:rsidRPr="00314F88">
              <w:rPr>
                <w:b w:val="0"/>
                <w:color w:val="000000"/>
                <w:sz w:val="20"/>
                <w:szCs w:val="20"/>
              </w:rPr>
              <w:t xml:space="preserve"> Individu</w:t>
            </w:r>
            <w:r w:rsidR="004E2682">
              <w:rPr>
                <w:b w:val="0"/>
                <w:color w:val="000000"/>
                <w:sz w:val="20"/>
                <w:szCs w:val="20"/>
              </w:rPr>
              <w:t>al</w:t>
            </w:r>
            <w:r w:rsidRPr="00314F88">
              <w:rPr>
                <w:b w:val="0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1047729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235C02AA" w14:textId="1D36DB36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O (13</w:t>
            </w:r>
            <w:r w:rsidR="008D7E54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7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BDEF207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52F7B359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 ht2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3A83364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42E318C4" w14:textId="77777777" w:rsidTr="006420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2A94E6E1" w14:textId="5C846A93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</w:rPr>
            </w:pPr>
            <w:r w:rsidRPr="00314F88">
              <w:rPr>
                <w:b w:val="0"/>
                <w:color w:val="000000"/>
                <w:sz w:val="20"/>
                <w:szCs w:val="20"/>
              </w:rPr>
              <w:lastRenderedPageBreak/>
              <w:t>PAT-2E2 o</w:t>
            </w:r>
            <w:r w:rsidR="004E2682">
              <w:rPr>
                <w:b w:val="0"/>
                <w:color w:val="000000"/>
                <w:sz w:val="20"/>
                <w:szCs w:val="20"/>
              </w:rPr>
              <w:t>r</w:t>
            </w:r>
            <w:r w:rsidRPr="00314F88">
              <w:rPr>
                <w:b w:val="0"/>
                <w:color w:val="000000"/>
                <w:sz w:val="20"/>
                <w:szCs w:val="20"/>
              </w:rPr>
              <w:t xml:space="preserve"> Individu</w:t>
            </w:r>
            <w:r w:rsidR="008D7E54">
              <w:rPr>
                <w:b w:val="0"/>
                <w:color w:val="000000"/>
                <w:sz w:val="20"/>
                <w:szCs w:val="20"/>
              </w:rPr>
              <w:t>al</w:t>
            </w:r>
            <w:r w:rsidRPr="00314F88">
              <w:rPr>
                <w:b w:val="0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2D6A122B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947B996" w14:textId="5EF97FF0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O (13</w:t>
            </w:r>
            <w:r w:rsidR="008D7E54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7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FA791A6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4A8B6532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K ht5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0B60B79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3C71E562" w14:textId="77777777" w:rsidTr="006420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1D3A020E" w14:textId="24AE01AA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</w:rPr>
            </w:pPr>
            <w:r w:rsidRPr="00314F88">
              <w:rPr>
                <w:b w:val="0"/>
                <w:color w:val="000000"/>
                <w:sz w:val="20"/>
                <w:szCs w:val="20"/>
              </w:rPr>
              <w:t>PAT-3E2 o</w:t>
            </w:r>
            <w:r w:rsidR="004E2682">
              <w:rPr>
                <w:b w:val="0"/>
                <w:color w:val="000000"/>
                <w:sz w:val="20"/>
                <w:szCs w:val="20"/>
              </w:rPr>
              <w:t>r</w:t>
            </w:r>
            <w:r w:rsidRPr="00314F88">
              <w:rPr>
                <w:b w:val="0"/>
                <w:color w:val="000000"/>
                <w:sz w:val="20"/>
                <w:szCs w:val="20"/>
              </w:rPr>
              <w:t xml:space="preserve"> Individu</w:t>
            </w:r>
            <w:r w:rsidR="008D7E54">
              <w:rPr>
                <w:b w:val="0"/>
                <w:color w:val="000000"/>
                <w:sz w:val="20"/>
                <w:szCs w:val="20"/>
              </w:rPr>
              <w:t>al</w:t>
            </w:r>
            <w:r w:rsidRPr="00314F88">
              <w:rPr>
                <w:b w:val="0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56D874F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5ECD2B0" w14:textId="4282AAAD" w:rsidR="00AE2E8D" w:rsidRPr="009D0261" w:rsidRDefault="003920A8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YA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 xml:space="preserve"> (18</w:t>
            </w:r>
            <w:r w:rsidR="008D7E54">
              <w:rPr>
                <w:color w:val="000000"/>
                <w:sz w:val="20"/>
                <w:szCs w:val="20"/>
                <w:lang w:val="en-GB"/>
              </w:rPr>
              <w:t>–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>25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95BA6D8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5C1C7E70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V ht6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C2B83F3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0AD6F247" w14:textId="77777777" w:rsidTr="006420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7879ADD9" w14:textId="29DA9979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</w:rPr>
            </w:pPr>
            <w:r w:rsidRPr="00314F88">
              <w:rPr>
                <w:b w:val="0"/>
                <w:color w:val="000000"/>
                <w:sz w:val="20"/>
                <w:szCs w:val="20"/>
              </w:rPr>
              <w:t>PAT-4E1 o</w:t>
            </w:r>
            <w:r w:rsidR="004E2682">
              <w:rPr>
                <w:b w:val="0"/>
                <w:color w:val="000000"/>
                <w:sz w:val="20"/>
                <w:szCs w:val="20"/>
              </w:rPr>
              <w:t>r</w:t>
            </w:r>
            <w:r w:rsidRPr="00314F88">
              <w:rPr>
                <w:b w:val="0"/>
                <w:color w:val="000000"/>
                <w:sz w:val="20"/>
                <w:szCs w:val="20"/>
              </w:rPr>
              <w:t xml:space="preserve"> Individu</w:t>
            </w:r>
            <w:r w:rsidR="008D7E54">
              <w:rPr>
                <w:b w:val="0"/>
                <w:color w:val="000000"/>
                <w:sz w:val="20"/>
                <w:szCs w:val="20"/>
              </w:rPr>
              <w:t>al</w:t>
            </w:r>
            <w:r w:rsidRPr="00314F88">
              <w:rPr>
                <w:b w:val="0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F0F6872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D26DF1E" w14:textId="423E7CA4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 w:rsidR="008D7E54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74A4590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175B599E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 ht7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689ADA2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4C521747" w14:textId="77777777" w:rsidTr="006420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731939C6" w14:textId="72407691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</w:rPr>
            </w:pPr>
            <w:r w:rsidRPr="00314F88">
              <w:rPr>
                <w:b w:val="0"/>
                <w:color w:val="000000"/>
                <w:sz w:val="20"/>
                <w:szCs w:val="20"/>
              </w:rPr>
              <w:t>PAT-4E2 o</w:t>
            </w:r>
            <w:r w:rsidR="004E2682">
              <w:rPr>
                <w:b w:val="0"/>
                <w:color w:val="000000"/>
                <w:sz w:val="20"/>
                <w:szCs w:val="20"/>
              </w:rPr>
              <w:t>r</w:t>
            </w:r>
            <w:r w:rsidRPr="00314F88">
              <w:rPr>
                <w:b w:val="0"/>
                <w:color w:val="000000"/>
                <w:sz w:val="20"/>
                <w:szCs w:val="20"/>
              </w:rPr>
              <w:t xml:space="preserve"> Individu</w:t>
            </w:r>
            <w:r w:rsidR="008D7E54">
              <w:rPr>
                <w:b w:val="0"/>
                <w:color w:val="000000"/>
                <w:sz w:val="20"/>
                <w:szCs w:val="20"/>
              </w:rPr>
              <w:t>al</w:t>
            </w:r>
            <w:r w:rsidRPr="00314F88">
              <w:rPr>
                <w:b w:val="0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29CA52AC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1D26022" w14:textId="2E119475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E (26</w:t>
            </w:r>
            <w:r w:rsidR="008D7E54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35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EBED56A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4A0E0DE9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3 ht3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8388BA6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7429B6F0" w14:textId="77777777" w:rsidTr="000B2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453CC93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#01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DDBC559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32EA5AD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 w:val="restart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F96961E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gar do Bom Santo</w:t>
            </w: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F09E68C" w14:textId="7379290A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5b (69</w:t>
            </w:r>
            <w:r w:rsidR="008D7E5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%)</w:t>
            </w:r>
          </w:p>
        </w:tc>
        <w:tc>
          <w:tcPr>
            <w:tcW w:w="3267" w:type="dxa"/>
            <w:vMerge w:val="restart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9DE6732" w14:textId="46D1842E" w:rsidR="00AE2E8D" w:rsidRPr="00DE6C8C" w:rsidRDefault="000E52C5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E6C8C">
              <w:rPr>
                <w:noProof/>
                <w:color w:val="000000"/>
                <w:sz w:val="20"/>
                <w:szCs w:val="20"/>
              </w:rPr>
              <w:t xml:space="preserve">Fernández-Domínguez </w:t>
            </w:r>
            <w:r w:rsidR="008D7E54">
              <w:rPr>
                <w:noProof/>
                <w:color w:val="000000"/>
                <w:sz w:val="20"/>
                <w:szCs w:val="20"/>
              </w:rPr>
              <w:t>&amp;</w:t>
            </w:r>
            <w:r w:rsidR="008D7E54" w:rsidRPr="00DE6C8C">
              <w:rPr>
                <w:noProof/>
                <w:color w:val="000000"/>
                <w:sz w:val="20"/>
                <w:szCs w:val="20"/>
              </w:rPr>
              <w:t xml:space="preserve"> </w:t>
            </w:r>
            <w:r w:rsidRPr="00DE6C8C">
              <w:rPr>
                <w:noProof/>
                <w:color w:val="000000"/>
                <w:sz w:val="20"/>
                <w:szCs w:val="20"/>
              </w:rPr>
              <w:t>Arroyo-Pardo, 2014: 137</w:t>
            </w:r>
          </w:p>
        </w:tc>
      </w:tr>
      <w:tr w:rsidR="00AE2E8D" w:rsidRPr="009D0261" w14:paraId="0838B505" w14:textId="77777777" w:rsidTr="000B2B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F5C03DA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#02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80CCD57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E2E41EB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FA3C0DD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82ADF16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T2b (100%)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FBD3220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4D05A790" w14:textId="77777777" w:rsidTr="000B2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285278F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#04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94B48E7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838A959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0C5AD99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AA1A080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J (100%)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59700C7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68594989" w14:textId="77777777" w:rsidTr="000B2B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CFA0DE9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#06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FF4923D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49B0BE4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B2432F2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6C35757" w14:textId="6EC8C25B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V0 (71</w:t>
            </w:r>
            <w:r w:rsidR="008D7E5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%)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EFA6DF5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6E3A7EE7" w14:textId="77777777" w:rsidTr="000B2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466FE96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#07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E4196F6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549265E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251DD89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9AC8E22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10e (100%)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BD5A57D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182ABE32" w14:textId="77777777" w:rsidTr="000B2B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5236398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#09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9B0ABD7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9BD26FB" w14:textId="26D5219C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O (13</w:t>
            </w:r>
            <w:r w:rsidR="008D7E54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7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88D36CA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C7BA16D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K1a2a1 (100%)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DEC955C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248D3D22" w14:textId="77777777" w:rsidTr="000B2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ACF3A7D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#10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B039B56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46B087D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9315982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543AF9D" w14:textId="59771D96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J (70</w:t>
            </w:r>
            <w:r w:rsidR="008D7E5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9%)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0B4D647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0F269229" w14:textId="77777777" w:rsidTr="000B2B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96F04F0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#12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31D3EE3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40239D1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470FF56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E005C1C" w14:textId="06FCBB90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R8a1a3 (75</w:t>
            </w:r>
            <w:r w:rsidR="008D7E5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%) / H1 (74</w:t>
            </w:r>
            <w:r w:rsidR="008D7E5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5%)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EDA7E28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1E7F61E3" w14:textId="77777777" w:rsidTr="000B2B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5C1E943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#14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B1E9C4A" w14:textId="77777777" w:rsidR="00AE2E8D" w:rsidRPr="009D0261" w:rsidRDefault="003920A8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05E7A68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38AB21C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ADFBD34" w14:textId="28B44301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5a1 (76</w:t>
            </w:r>
            <w:r w:rsidR="008D7E54">
              <w:rPr>
                <w:color w:val="000000"/>
                <w:sz w:val="20"/>
                <w:szCs w:val="20"/>
                <w:lang w:val="en-GB"/>
              </w:rPr>
              <w:t>.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6%)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46A5659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395903A1" w14:textId="77777777" w:rsidTr="006420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17DAF4DE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1 | Ind. 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5F0B35A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E1D6135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0826FC1C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to del Reinoso</w:t>
            </w: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5AA26715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5b2b3</w:t>
            </w:r>
          </w:p>
        </w:tc>
        <w:tc>
          <w:tcPr>
            <w:tcW w:w="3267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23597137" w14:textId="26952E99" w:rsidR="00AE2E8D" w:rsidRPr="009D0261" w:rsidRDefault="000E52C5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Alt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et</w:t>
            </w:r>
            <w:r w:rsidR="008D7E54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color w:val="000000"/>
                <w:sz w:val="20"/>
                <w:szCs w:val="20"/>
                <w:lang w:val="en-GB"/>
              </w:rPr>
              <w:t>al.</w:t>
            </w:r>
            <w:r w:rsidRPr="008D7E54">
              <w:rPr>
                <w:noProof/>
                <w:color w:val="000000"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2016: 7, 8 </w:t>
            </w:r>
            <w:r w:rsidR="008D7E54">
              <w:rPr>
                <w:noProof/>
                <w:color w:val="000000"/>
                <w:sz w:val="20"/>
                <w:szCs w:val="20"/>
                <w:lang w:val="en-GB"/>
              </w:rPr>
              <w:t>&amp;</w:t>
            </w:r>
            <w:r w:rsidR="008D7E54" w:rsidRPr="009D0261">
              <w:rPr>
                <w:noProof/>
                <w:color w:val="000000"/>
                <w:sz w:val="20"/>
                <w:szCs w:val="20"/>
                <w:lang w:val="en-GB"/>
              </w:rPr>
              <w:t xml:space="preserve"> </w:t>
            </w:r>
            <w:r w:rsidRPr="009D0261">
              <w:rPr>
                <w:noProof/>
                <w:color w:val="000000"/>
                <w:sz w:val="20"/>
                <w:szCs w:val="20"/>
                <w:lang w:val="en-GB"/>
              </w:rPr>
              <w:t>SI</w:t>
            </w:r>
          </w:p>
        </w:tc>
      </w:tr>
      <w:tr w:rsidR="00AE2E8D" w:rsidRPr="009D0261" w14:paraId="3AC913FA" w14:textId="77777777" w:rsidTr="006420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26ECF741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2 | Ind. 2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BD64231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5B639E1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AD72BC2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7BB65BBC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5b2b3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DEA2639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540EEE43" w14:textId="77777777" w:rsidTr="006420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4F102B4C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3 | Ind. 3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3A59D568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235CC59C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915A872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0EEBEECA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5b3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C3478E7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4AF6B5E5" w14:textId="77777777" w:rsidTr="006420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5BD770F5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4 | Ind. 4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73154111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16E0FC1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65F2C37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4C30104C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5b2b3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AEE1709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54F356EB" w14:textId="77777777" w:rsidTr="006420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75ACF552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5 | Ind. 5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74C308C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0EF11C0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E88B0A4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1CED5EC5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T2b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9596137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29C9DA7B" w14:textId="77777777" w:rsidTr="006420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165A4A58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6 | Ind. 6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20E2C4B3" w14:textId="77777777" w:rsidR="00AE2E8D" w:rsidRPr="009D0261" w:rsidRDefault="003920A8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6A0B961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EF49A79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18D704CD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V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BDFF515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699EA71B" w14:textId="77777777" w:rsidTr="006420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3FCF6ED6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8 | Ind. 8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13DBCC88" w14:textId="77777777" w:rsidR="00AE2E8D" w:rsidRPr="009D0261" w:rsidRDefault="003920A8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72422723" w14:textId="442970C2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 w:rsidR="008D7E54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EE47095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4CC00288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K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7D2E05BA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38C804BF" w14:textId="77777777" w:rsidTr="006420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067D9E70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9 | Ind. 9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1C33EA2F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0EABC918" w14:textId="04D79FC4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 w:rsidR="008D7E54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F4E6426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2D64FC1E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V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628DD8C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24A0EAB3" w14:textId="77777777" w:rsidTr="006420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6C6AF8C3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12 | Ind. 12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ED647D3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D8E5493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84F6CF6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5A13DFE0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K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7806B4B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06C67AE7" w14:textId="77777777" w:rsidTr="006420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4C588F52" w14:textId="579C1C71" w:rsidR="00AE2E8D" w:rsidRPr="00314F88" w:rsidRDefault="00705944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13 | near Inv. 1173</w:t>
            </w:r>
            <w:r w:rsidR="00C4004B"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74, near Inv. 1173</w:t>
            </w:r>
            <w:r w:rsidR="00C4004B"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74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7C7F22C3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4659B36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1 (0-6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9003092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57543597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X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498D8EA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6CDF1485" w14:textId="77777777" w:rsidTr="006420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0765A6FE" w14:textId="1AFBFA83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14 | Inv. 1171</w:t>
            </w:r>
            <w:r w:rsidR="00C4004B"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72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1C42527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CD242ED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95E5E4E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6454B8DD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K1a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144F105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613CA3F6" w14:textId="77777777" w:rsidTr="006420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45232C00" w14:textId="4FC636CD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15 | Inv. 1149</w:t>
            </w:r>
            <w:r w:rsidR="00C4004B"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50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715BD53D" w14:textId="77777777" w:rsidR="00AE2E8D" w:rsidRPr="009D0261" w:rsidRDefault="003920A8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B106BCF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7004DEB4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05E09EFF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5b2b3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5405D01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4A9503E4" w14:textId="77777777" w:rsidTr="006420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6E6B01D6" w14:textId="02312DB1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16 | Inv. 1158</w:t>
            </w:r>
            <w:r w:rsidR="00C4004B"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60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1A32570C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84214D8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A265FC3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6D3485A4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X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2F7E190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1D2E36F1" w14:textId="77777777" w:rsidTr="006420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51C30C9B" w14:textId="33B2A343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17 | Inv. 1022</w:t>
            </w:r>
            <w:r w:rsidR="00C4004B"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23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2C77ACA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79BE611C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7A06530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7F569935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K1a1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8407DFD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7EDCF6C5" w14:textId="77777777" w:rsidTr="006420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10FE81D6" w14:textId="672E1183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18 | Inv. 3102</w:t>
            </w:r>
            <w:r w:rsidR="00C4004B"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05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EC7B0C2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DD4B6EE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47A81A3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6ACBEE07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T2b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C777C01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11F3E109" w14:textId="77777777" w:rsidTr="006420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7DF3DD8C" w14:textId="6D62CD11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19 | Inv. 2867</w:t>
            </w:r>
            <w:r w:rsidR="00C4004B"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70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F8738FA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1A17EB3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B86757D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30561BCC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T2b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72751D59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22BDED35" w14:textId="77777777" w:rsidTr="006420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540CD9EE" w14:textId="0261F666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lastRenderedPageBreak/>
              <w:t>Rein 20 | Inv. 2835</w:t>
            </w:r>
            <w:r w:rsidR="00C4004B"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38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C115A21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0BB4F3A" w14:textId="033645DB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2 (7</w:t>
            </w:r>
            <w:r w:rsidR="008D7E54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2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7CDB1020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7B069455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K1a1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67572B2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5A2BD5BD" w14:textId="77777777" w:rsidTr="006420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6B41DC39" w14:textId="542288C6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22 | Inv. 2948</w:t>
            </w:r>
            <w:r w:rsidR="00C4004B"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5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58AA6BF8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CFCED46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E276AA7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39334270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5b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7E889E3F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356382D6" w14:textId="77777777" w:rsidTr="006420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5EB3A16E" w14:textId="4BE5F6D4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23 | Inv. 1010</w:t>
            </w:r>
            <w:r w:rsidR="00C4004B"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1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2C44D6C6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67F02D4A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406550A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01F91C5B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4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CC1799E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77A70E7E" w14:textId="77777777" w:rsidTr="006420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459F0D74" w14:textId="503B1295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24 | Inv. 2799</w:t>
            </w:r>
            <w:r w:rsidR="00C4004B"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80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1D40073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3D21DF12" w14:textId="0544C9BB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O (13</w:t>
            </w:r>
            <w:r w:rsidR="008D7E54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7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7777E39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1E322288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K1a1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4637C5F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6A6C0712" w14:textId="77777777" w:rsidTr="006420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5EE3EAA3" w14:textId="3AFBB81E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28 | Inv. 1014</w:t>
            </w:r>
            <w:r w:rsidR="00C4004B"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15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8AD5A96" w14:textId="77777777" w:rsidR="00AE2E8D" w:rsidRPr="009D0261" w:rsidRDefault="003920A8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</w:t>
            </w:r>
            <w:r w:rsidR="00AE2E8D"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D79117E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8A10949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24EDE853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3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5F67179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3F1B5C73" w14:textId="77777777" w:rsidTr="006420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4D582EC1" w14:textId="65D31EAE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29 | Inv. 2499</w:t>
            </w:r>
            <w:r w:rsidR="00C4004B"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50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B068D8F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557192EB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11E37C3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7F4DE703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J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AA4609D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26BA337C" w14:textId="77777777" w:rsidTr="006420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17B67375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30 | Inv. 381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D781483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2B7CA99" w14:textId="6F4CD37F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 w:rsidR="008D7E54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FE3FD5D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587BB1F3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T2a1b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C6696F7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56B95C85" w14:textId="77777777" w:rsidTr="006420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5055E6E6" w14:textId="715AAA9E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31 | Inv. 1000</w:t>
            </w:r>
            <w:r w:rsidR="00C4004B"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02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A87F101" w14:textId="77777777" w:rsidR="00AE2E8D" w:rsidRPr="009D0261" w:rsidRDefault="003920A8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1C3578F9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A6EB87B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14A8203A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5b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0E906DF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1D379EA7" w14:textId="77777777" w:rsidTr="006420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201F4D69" w14:textId="3E50566D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32 | Inv. 1265</w:t>
            </w:r>
            <w:r w:rsidR="00C4004B"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66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BE9689E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745F6D6E" w14:textId="2B106426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O (13</w:t>
            </w:r>
            <w:r w:rsidR="008D7E54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17)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BF614DE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7A8B3E85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K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AEA6528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9D0261" w14:paraId="18B3C102" w14:textId="77777777" w:rsidTr="006420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vAlign w:val="center"/>
            <w:hideMark/>
          </w:tcPr>
          <w:p w14:paraId="79CE2E74" w14:textId="2EDEC366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Rein 33 |Inv. 2362</w:t>
            </w:r>
            <w:r w:rsidR="00C4004B">
              <w:rPr>
                <w:b w:val="0"/>
                <w:color w:val="000000"/>
                <w:sz w:val="20"/>
                <w:szCs w:val="20"/>
                <w:lang w:val="en-GB"/>
              </w:rPr>
              <w:t>-</w:t>
            </w: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65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75D90469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vAlign w:val="center"/>
            <w:hideMark/>
          </w:tcPr>
          <w:p w14:paraId="218B1C1E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A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70C27AFE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vAlign w:val="center"/>
            <w:hideMark/>
          </w:tcPr>
          <w:p w14:paraId="6FF56924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X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4CF887C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AE2E8D" w:rsidRPr="001D3781" w14:paraId="0FD0CEB3" w14:textId="77777777" w:rsidTr="00F170B9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F9F4AD3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Tar2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2D066B47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6A4E4879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 w:val="restart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583F4750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La Tarayuela</w:t>
            </w: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E9F9D7C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T</w:t>
            </w:r>
          </w:p>
        </w:tc>
        <w:tc>
          <w:tcPr>
            <w:tcW w:w="3267" w:type="dxa"/>
            <w:vMerge w:val="restart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1C695439" w14:textId="32FADF5F" w:rsidR="00AE2E8D" w:rsidRPr="000B2B00" w:rsidRDefault="000E52C5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B2B00">
              <w:rPr>
                <w:noProof/>
                <w:sz w:val="20"/>
                <w:szCs w:val="20"/>
              </w:rPr>
              <w:t>Szecsenyi-Nagy et</w:t>
            </w:r>
            <w:r w:rsidR="008D7E54" w:rsidRPr="000B2B00">
              <w:rPr>
                <w:noProof/>
                <w:sz w:val="20"/>
                <w:szCs w:val="20"/>
              </w:rPr>
              <w:t xml:space="preserve"> </w:t>
            </w:r>
            <w:r w:rsidRPr="000B2B00">
              <w:rPr>
                <w:noProof/>
                <w:sz w:val="20"/>
                <w:szCs w:val="20"/>
              </w:rPr>
              <w:t>al., 2017: SI</w:t>
            </w:r>
          </w:p>
        </w:tc>
      </w:tr>
      <w:tr w:rsidR="00AE2E8D" w:rsidRPr="001D3781" w14:paraId="27B66A6C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8966126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Tar 3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1C19CA85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247B1062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20303EB2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75E1E3E4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K1a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5F088A0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AE2E8D" w:rsidRPr="001D3781" w14:paraId="27EFDE26" w14:textId="77777777" w:rsidTr="00F170B9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C1D744C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Tar4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310350E4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67430707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1718D55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C47BE09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1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7523609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AE2E8D" w:rsidRPr="001D3781" w14:paraId="2BE0417B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82A1A6B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Tar5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424440B4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4F731E52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E5EFCF8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D1B6D04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1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03211C3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AE2E8D" w:rsidRPr="001D3781" w14:paraId="65744ED5" w14:textId="77777777" w:rsidTr="00F170B9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53CC4C7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Tar6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1755EFDF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56DFEEDD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7DB7E9B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A94F6D8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FCEA3F1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AE2E8D" w:rsidRPr="001D3781" w14:paraId="324C5377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A012C01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Tar7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5A01E80C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162FEB5B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764B11D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CEB8211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1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1E9D2E3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AE2E8D" w:rsidRPr="001D3781" w14:paraId="7DF961D0" w14:textId="77777777" w:rsidTr="00F170B9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52ABF98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Tar8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4404E902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0B6BD3D0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2A97D1F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7B31EEB1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K1a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59EF3BD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AE2E8D" w:rsidRPr="001D3781" w14:paraId="4EFCE359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32A65B1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Tar9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6C8C1E53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56744CFD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46BA630C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777694BA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J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1B34ADD1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AE2E8D" w:rsidRPr="001D3781" w14:paraId="582133AB" w14:textId="77777777" w:rsidTr="00F170B9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56AA9E8E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Tar10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6A918387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6B6FB8FE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818D824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2C28BE43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T2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3217DA5F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AE2E8D" w:rsidRPr="001D3781" w14:paraId="041E33C2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0CC81A11" w14:textId="77777777" w:rsidR="00AE2E8D" w:rsidRPr="00314F88" w:rsidRDefault="00AE2E8D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Tar11</w:t>
            </w:r>
          </w:p>
        </w:tc>
        <w:tc>
          <w:tcPr>
            <w:tcW w:w="74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739CA3B6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5B417D65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7A746454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5E39E625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K1a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  <w:hideMark/>
          </w:tcPr>
          <w:p w14:paraId="6E3F0E8D" w14:textId="77777777" w:rsidR="00AE2E8D" w:rsidRPr="009D0261" w:rsidRDefault="00AE2E8D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AD380A" w:rsidRPr="001D3781" w14:paraId="472EC36D" w14:textId="77777777" w:rsidTr="00F170B9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B448C2" w14:textId="77777777" w:rsidR="00AD380A" w:rsidRPr="00314F88" w:rsidRDefault="00AD380A" w:rsidP="00642000">
            <w:pPr>
              <w:jc w:val="left"/>
              <w:rPr>
                <w:b w:val="0"/>
                <w:sz w:val="20"/>
                <w:szCs w:val="20"/>
                <w:lang w:val="en-GB"/>
              </w:rPr>
            </w:pPr>
            <w:r w:rsidRPr="00314F88">
              <w:rPr>
                <w:b w:val="0"/>
                <w:sz w:val="20"/>
                <w:szCs w:val="20"/>
                <w:lang w:val="en-GB"/>
              </w:rPr>
              <w:t>ND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58058E" w14:textId="77777777" w:rsidR="00AD380A" w:rsidRPr="009D0261" w:rsidRDefault="00AD380A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D9F294" w14:textId="77777777" w:rsidR="00AD380A" w:rsidRPr="009D0261" w:rsidRDefault="00AD380A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3BD103" w14:textId="77777777" w:rsidR="00AD380A" w:rsidRPr="009D0261" w:rsidRDefault="00AD380A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Cueva de Chaves</w:t>
            </w:r>
          </w:p>
        </w:tc>
        <w:tc>
          <w:tcPr>
            <w:tcW w:w="208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CE313C" w14:textId="77777777" w:rsidR="00AD380A" w:rsidRPr="009D0261" w:rsidRDefault="00AD380A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K</w:t>
            </w:r>
          </w:p>
        </w:tc>
        <w:tc>
          <w:tcPr>
            <w:tcW w:w="3267" w:type="dxa"/>
            <w:vMerge w:val="restar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43C022" w14:textId="1557691A" w:rsidR="00AD380A" w:rsidRPr="009D0261" w:rsidRDefault="00AD380A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noProof/>
                <w:sz w:val="20"/>
                <w:szCs w:val="20"/>
                <w:lang w:val="en-GB"/>
              </w:rPr>
              <w:t xml:space="preserve">Gamba </w:t>
            </w:r>
            <w:r w:rsidRPr="00D862C7">
              <w:rPr>
                <w:noProof/>
                <w:sz w:val="20"/>
                <w:szCs w:val="20"/>
                <w:lang w:val="en-GB"/>
              </w:rPr>
              <w:t>et</w:t>
            </w:r>
            <w:r>
              <w:rPr>
                <w:noProof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sz w:val="20"/>
                <w:szCs w:val="20"/>
                <w:lang w:val="en-GB"/>
              </w:rPr>
              <w:t>al.</w:t>
            </w:r>
            <w:r w:rsidRPr="00F2540A">
              <w:rPr>
                <w:noProof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sz w:val="20"/>
                <w:szCs w:val="20"/>
                <w:lang w:val="en-GB"/>
              </w:rPr>
              <w:t xml:space="preserve"> 2012: 52</w:t>
            </w:r>
          </w:p>
        </w:tc>
      </w:tr>
      <w:tr w:rsidR="00AD380A" w:rsidRPr="001D3781" w14:paraId="7B5746BC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0BF5BA" w14:textId="77777777" w:rsidR="00AD380A" w:rsidRPr="00314F88" w:rsidRDefault="00AD380A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DEC533" w14:textId="77777777" w:rsidR="00AD380A" w:rsidRPr="009D0261" w:rsidRDefault="00AD380A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400D31" w14:textId="77777777" w:rsidR="00AD380A" w:rsidRPr="009D0261" w:rsidRDefault="00AD380A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46FE91" w14:textId="77777777" w:rsidR="00AD380A" w:rsidRPr="009D0261" w:rsidRDefault="00AD380A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A104DA" w14:textId="77777777" w:rsidR="00AD380A" w:rsidRPr="009D0261" w:rsidRDefault="00AD380A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</w:t>
            </w:r>
          </w:p>
        </w:tc>
        <w:tc>
          <w:tcPr>
            <w:tcW w:w="326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43E28E" w14:textId="6B9E0113" w:rsidR="00AD380A" w:rsidRPr="009D0261" w:rsidRDefault="00AD380A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AD380A" w:rsidRPr="001D3781" w14:paraId="0BDA5C89" w14:textId="77777777" w:rsidTr="00F170B9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E41A2BD" w14:textId="77777777" w:rsidR="00AD380A" w:rsidRPr="00314F88" w:rsidRDefault="00AD380A" w:rsidP="00642000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0D2406" w14:textId="77777777" w:rsidR="00AD380A" w:rsidRPr="009D0261" w:rsidRDefault="00AD380A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2BBB37" w14:textId="77777777" w:rsidR="00AD380A" w:rsidRPr="009D0261" w:rsidRDefault="00AD380A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BA204C" w14:textId="77777777" w:rsidR="00AD380A" w:rsidRPr="009D0261" w:rsidRDefault="00AD380A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75CC10" w14:textId="77777777" w:rsidR="00AD380A" w:rsidRPr="009D0261" w:rsidRDefault="00AD380A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</w:t>
            </w:r>
          </w:p>
        </w:tc>
        <w:tc>
          <w:tcPr>
            <w:tcW w:w="326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227473" w14:textId="0B03BC29" w:rsidR="00AD380A" w:rsidRPr="009D0261" w:rsidRDefault="00AD380A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AD380A" w:rsidRPr="001D3781" w14:paraId="653C3B30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531CB7E1" w14:textId="77777777" w:rsidR="00AD380A" w:rsidRPr="00314F88" w:rsidRDefault="00AD380A" w:rsidP="00642000">
            <w:pPr>
              <w:jc w:val="left"/>
              <w:rPr>
                <w:b w:val="0"/>
                <w:sz w:val="20"/>
                <w:szCs w:val="20"/>
                <w:lang w:val="en-GB"/>
              </w:rPr>
            </w:pPr>
            <w:r w:rsidRPr="00314F88">
              <w:rPr>
                <w:b w:val="0"/>
                <w:sz w:val="20"/>
                <w:szCs w:val="20"/>
                <w:lang w:val="en-GB"/>
              </w:rPr>
              <w:t>ND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0FC710DA" w14:textId="77777777" w:rsidR="00AD380A" w:rsidRPr="009D0261" w:rsidRDefault="00AD380A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62DE3410" w14:textId="77777777" w:rsidR="00AD380A" w:rsidRPr="009D0261" w:rsidRDefault="00AD380A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018044D9" w14:textId="77777777" w:rsidR="00AD380A" w:rsidRPr="000B2B00" w:rsidRDefault="00AD380A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B2B00">
              <w:rPr>
                <w:sz w:val="20"/>
                <w:szCs w:val="20"/>
              </w:rPr>
              <w:t>La Caserna de Sant Pau del Camp</w:t>
            </w:r>
          </w:p>
        </w:tc>
        <w:tc>
          <w:tcPr>
            <w:tcW w:w="20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30DDF60D" w14:textId="77777777" w:rsidR="00AD380A" w:rsidRPr="009D0261" w:rsidRDefault="00AD380A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K</w:t>
            </w:r>
          </w:p>
        </w:tc>
        <w:tc>
          <w:tcPr>
            <w:tcW w:w="326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  <w:hideMark/>
          </w:tcPr>
          <w:p w14:paraId="4E35138F" w14:textId="5FA1A71D" w:rsidR="00AD380A" w:rsidRPr="009D0261" w:rsidRDefault="00AD380A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noProof/>
                <w:sz w:val="20"/>
                <w:szCs w:val="20"/>
                <w:lang w:val="en-GB"/>
              </w:rPr>
              <w:t xml:space="preserve">Gamba </w:t>
            </w:r>
            <w:r w:rsidRPr="00D862C7">
              <w:rPr>
                <w:noProof/>
                <w:sz w:val="20"/>
                <w:szCs w:val="20"/>
                <w:lang w:val="en-GB"/>
              </w:rPr>
              <w:t>et</w:t>
            </w:r>
            <w:r>
              <w:rPr>
                <w:noProof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sz w:val="20"/>
                <w:szCs w:val="20"/>
                <w:lang w:val="en-GB"/>
              </w:rPr>
              <w:t>al.</w:t>
            </w:r>
            <w:r w:rsidRPr="00F2540A">
              <w:rPr>
                <w:noProof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sz w:val="20"/>
                <w:szCs w:val="20"/>
                <w:lang w:val="en-GB"/>
              </w:rPr>
              <w:t xml:space="preserve"> 2012: 52</w:t>
            </w:r>
          </w:p>
        </w:tc>
      </w:tr>
      <w:tr w:rsidR="00AD380A" w:rsidRPr="001D3781" w14:paraId="6BC36EB7" w14:textId="77777777" w:rsidTr="00F170B9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52B787B0" w14:textId="77777777" w:rsidR="00AD380A" w:rsidRPr="00314F88" w:rsidRDefault="00AD380A" w:rsidP="00642000">
            <w:pPr>
              <w:jc w:val="left"/>
              <w:rPr>
                <w:b w:val="0"/>
                <w:sz w:val="20"/>
                <w:szCs w:val="20"/>
                <w:lang w:val="en-GB"/>
              </w:rPr>
            </w:pPr>
            <w:r w:rsidRPr="00314F88">
              <w:rPr>
                <w:b w:val="0"/>
                <w:sz w:val="20"/>
                <w:szCs w:val="20"/>
                <w:lang w:val="en-GB"/>
              </w:rPr>
              <w:t>ND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65DD5050" w14:textId="77777777" w:rsidR="00AD380A" w:rsidRPr="009D0261" w:rsidRDefault="00AD380A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765F040C" w14:textId="77777777" w:rsidR="00AD380A" w:rsidRPr="009D0261" w:rsidRDefault="00AD380A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  <w:hideMark/>
          </w:tcPr>
          <w:p w14:paraId="362B2B48" w14:textId="77777777" w:rsidR="00AD380A" w:rsidRPr="009D0261" w:rsidRDefault="00AD380A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31284ACA" w14:textId="77777777" w:rsidR="00AD380A" w:rsidRPr="009D0261" w:rsidRDefault="00AD380A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H20</w:t>
            </w:r>
          </w:p>
        </w:tc>
        <w:tc>
          <w:tcPr>
            <w:tcW w:w="326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  <w:hideMark/>
          </w:tcPr>
          <w:p w14:paraId="71C9F4DB" w14:textId="2773D22B" w:rsidR="00AD380A" w:rsidRPr="009D0261" w:rsidRDefault="00AD380A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AD380A" w:rsidRPr="001D3781" w14:paraId="528987B1" w14:textId="77777777" w:rsidTr="00F170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437B57BE" w14:textId="77777777" w:rsidR="00AD380A" w:rsidRPr="00314F88" w:rsidRDefault="00AD380A" w:rsidP="00642000">
            <w:pPr>
              <w:jc w:val="left"/>
              <w:rPr>
                <w:b w:val="0"/>
                <w:sz w:val="20"/>
                <w:szCs w:val="20"/>
                <w:lang w:val="en-GB"/>
              </w:rPr>
            </w:pPr>
            <w:r w:rsidRPr="00314F88">
              <w:rPr>
                <w:b w:val="0"/>
                <w:sz w:val="20"/>
                <w:szCs w:val="20"/>
                <w:lang w:val="en-GB"/>
              </w:rPr>
              <w:t>ND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6DE1F833" w14:textId="77777777" w:rsidR="00AD380A" w:rsidRPr="009D0261" w:rsidRDefault="00AD380A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10FBB71D" w14:textId="77777777" w:rsidR="00AD380A" w:rsidRPr="009D0261" w:rsidRDefault="00AD380A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  <w:hideMark/>
          </w:tcPr>
          <w:p w14:paraId="23AC8D4F" w14:textId="77777777" w:rsidR="00AD380A" w:rsidRPr="009D0261" w:rsidRDefault="00AD380A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2DB5C4E6" w14:textId="77777777" w:rsidR="00AD380A" w:rsidRPr="009D0261" w:rsidRDefault="00AD380A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*</w:t>
            </w:r>
          </w:p>
        </w:tc>
        <w:tc>
          <w:tcPr>
            <w:tcW w:w="326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  <w:hideMark/>
          </w:tcPr>
          <w:p w14:paraId="314F840C" w14:textId="14998389" w:rsidR="00AD380A" w:rsidRPr="009D0261" w:rsidRDefault="00AD380A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AE2E8D" w:rsidRPr="001D3781" w14:paraId="66CBA79B" w14:textId="77777777" w:rsidTr="00F170B9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1276826" w14:textId="77777777" w:rsidR="00AE2E8D" w:rsidRPr="00314F88" w:rsidRDefault="00AE2E8D" w:rsidP="00642000">
            <w:pPr>
              <w:jc w:val="left"/>
              <w:rPr>
                <w:b w:val="0"/>
                <w:sz w:val="20"/>
                <w:szCs w:val="20"/>
                <w:lang w:val="en-GB"/>
              </w:rPr>
            </w:pPr>
            <w:r w:rsidRPr="00314F88">
              <w:rPr>
                <w:b w:val="0"/>
                <w:sz w:val="20"/>
                <w:szCs w:val="20"/>
                <w:lang w:val="en-GB"/>
              </w:rPr>
              <w:t>Neolithic 1</w:t>
            </w:r>
          </w:p>
        </w:tc>
        <w:tc>
          <w:tcPr>
            <w:tcW w:w="74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FD31AEC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0BCB484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 w:val="restart"/>
            <w:tcBorders>
              <w:top w:val="nil"/>
              <w:bottom w:val="nil"/>
            </w:tcBorders>
            <w:noWrap/>
            <w:vAlign w:val="center"/>
            <w:hideMark/>
          </w:tcPr>
          <w:p w14:paraId="2265F6A9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Camí de Can Grau</w:t>
            </w:r>
          </w:p>
        </w:tc>
        <w:tc>
          <w:tcPr>
            <w:tcW w:w="20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CB4688B" w14:textId="77777777" w:rsidR="00AE2E8D" w:rsidRPr="009D0261" w:rsidRDefault="00AE2E8D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H</w:t>
            </w:r>
          </w:p>
        </w:tc>
        <w:tc>
          <w:tcPr>
            <w:tcW w:w="3267" w:type="dxa"/>
            <w:vMerge w:val="restart"/>
            <w:tcBorders>
              <w:top w:val="nil"/>
              <w:bottom w:val="nil"/>
            </w:tcBorders>
            <w:noWrap/>
            <w:vAlign w:val="center"/>
            <w:hideMark/>
          </w:tcPr>
          <w:p w14:paraId="701B6A58" w14:textId="14DD6562" w:rsidR="00AE2E8D" w:rsidRPr="009D0261" w:rsidRDefault="00705944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noProof/>
                <w:sz w:val="20"/>
                <w:szCs w:val="20"/>
                <w:lang w:val="en-GB"/>
              </w:rPr>
              <w:t xml:space="preserve">Sampietro </w:t>
            </w:r>
            <w:r w:rsidRPr="00D862C7">
              <w:rPr>
                <w:noProof/>
                <w:sz w:val="20"/>
                <w:szCs w:val="20"/>
                <w:lang w:val="en-GB"/>
              </w:rPr>
              <w:t>et</w:t>
            </w:r>
            <w:r w:rsidR="00F2540A">
              <w:rPr>
                <w:noProof/>
                <w:sz w:val="20"/>
                <w:szCs w:val="20"/>
                <w:lang w:val="en-GB"/>
              </w:rPr>
              <w:t xml:space="preserve"> </w:t>
            </w:r>
            <w:r w:rsidRPr="00D862C7">
              <w:rPr>
                <w:noProof/>
                <w:sz w:val="20"/>
                <w:szCs w:val="20"/>
                <w:lang w:val="en-GB"/>
              </w:rPr>
              <w:t>al.</w:t>
            </w:r>
            <w:r w:rsidRPr="00F2540A">
              <w:rPr>
                <w:noProof/>
                <w:sz w:val="20"/>
                <w:szCs w:val="20"/>
                <w:lang w:val="en-GB"/>
              </w:rPr>
              <w:t>,</w:t>
            </w:r>
            <w:r w:rsidRPr="009D0261">
              <w:rPr>
                <w:noProof/>
                <w:sz w:val="20"/>
                <w:szCs w:val="20"/>
                <w:lang w:val="en-GB"/>
              </w:rPr>
              <w:t xml:space="preserve"> 2007: 2164</w:t>
            </w:r>
          </w:p>
        </w:tc>
      </w:tr>
      <w:tr w:rsidR="00AE2E8D" w:rsidRPr="001D3781" w14:paraId="56BB5B42" w14:textId="77777777" w:rsidTr="006420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DE9C60B" w14:textId="77777777" w:rsidR="00AE2E8D" w:rsidRPr="00314F88" w:rsidRDefault="00705944" w:rsidP="00642000">
            <w:pPr>
              <w:jc w:val="left"/>
              <w:rPr>
                <w:b w:val="0"/>
                <w:sz w:val="20"/>
                <w:szCs w:val="20"/>
                <w:lang w:val="en-GB"/>
              </w:rPr>
            </w:pPr>
            <w:r w:rsidRPr="00314F88">
              <w:rPr>
                <w:b w:val="0"/>
                <w:sz w:val="20"/>
                <w:szCs w:val="20"/>
                <w:lang w:val="en-GB"/>
              </w:rPr>
              <w:t>Neolithic 5</w:t>
            </w:r>
          </w:p>
        </w:tc>
        <w:tc>
          <w:tcPr>
            <w:tcW w:w="74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C5F5A93" w14:textId="77777777" w:rsidR="00AE2E8D" w:rsidRPr="009D0261" w:rsidRDefault="00705944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122BDA6" w14:textId="77777777" w:rsidR="00AE2E8D" w:rsidRPr="009D0261" w:rsidRDefault="00705944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CD27A12" w14:textId="77777777" w:rsidR="00AE2E8D" w:rsidRPr="009D0261" w:rsidRDefault="00AE2E8D" w:rsidP="00642000">
            <w:pPr>
              <w:keepNext/>
              <w:keepLines/>
              <w:spacing w:before="480"/>
              <w:jc w:val="left"/>
              <w:outlineLv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1A1EC9E" w14:textId="77777777" w:rsidR="00AE2E8D" w:rsidRPr="009D0261" w:rsidRDefault="00705944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I1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BFF2857" w14:textId="77777777" w:rsidR="00AE2E8D" w:rsidRPr="009D0261" w:rsidRDefault="00AE2E8D" w:rsidP="00642000">
            <w:pPr>
              <w:keepNext/>
              <w:keepLines/>
              <w:spacing w:before="480"/>
              <w:jc w:val="left"/>
              <w:outlineLv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AE2E8D" w:rsidRPr="001D3781" w14:paraId="79DF1BBC" w14:textId="77777777" w:rsidTr="006420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CA8E205" w14:textId="77777777" w:rsidR="00AE2E8D" w:rsidRPr="00314F88" w:rsidRDefault="00705944" w:rsidP="00642000">
            <w:pPr>
              <w:jc w:val="left"/>
              <w:rPr>
                <w:b w:val="0"/>
                <w:sz w:val="20"/>
                <w:szCs w:val="20"/>
                <w:lang w:val="en-GB"/>
              </w:rPr>
            </w:pPr>
            <w:r w:rsidRPr="00314F88">
              <w:rPr>
                <w:b w:val="0"/>
                <w:sz w:val="20"/>
                <w:szCs w:val="20"/>
                <w:lang w:val="en-GB"/>
              </w:rPr>
              <w:t>Neolithic 6</w:t>
            </w:r>
          </w:p>
        </w:tc>
        <w:tc>
          <w:tcPr>
            <w:tcW w:w="74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5F3BB00" w14:textId="77777777" w:rsidR="00AE2E8D" w:rsidRPr="009D0261" w:rsidRDefault="00705944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259B91B" w14:textId="77777777" w:rsidR="00AE2E8D" w:rsidRPr="009D0261" w:rsidRDefault="00705944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71F0CF0" w14:textId="77777777" w:rsidR="00AE2E8D" w:rsidRPr="009D0261" w:rsidRDefault="00AE2E8D" w:rsidP="00642000">
            <w:pPr>
              <w:keepNext/>
              <w:keepLines/>
              <w:spacing w:before="480"/>
              <w:jc w:val="left"/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D401BA5" w14:textId="77777777" w:rsidR="00AE2E8D" w:rsidRPr="009D0261" w:rsidRDefault="00705944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H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F715538" w14:textId="77777777" w:rsidR="00AE2E8D" w:rsidRPr="009D0261" w:rsidRDefault="00AE2E8D" w:rsidP="00642000">
            <w:pPr>
              <w:keepNext/>
              <w:keepLines/>
              <w:spacing w:before="480"/>
              <w:jc w:val="left"/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AE2E8D" w:rsidRPr="001D3781" w14:paraId="5C2D022B" w14:textId="77777777" w:rsidTr="006420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F37E5B1" w14:textId="77777777" w:rsidR="00AE2E8D" w:rsidRPr="00314F88" w:rsidRDefault="00705944" w:rsidP="00642000">
            <w:pPr>
              <w:jc w:val="left"/>
              <w:rPr>
                <w:b w:val="0"/>
                <w:sz w:val="20"/>
                <w:szCs w:val="20"/>
                <w:lang w:val="en-GB"/>
              </w:rPr>
            </w:pPr>
            <w:r w:rsidRPr="00314F88">
              <w:rPr>
                <w:b w:val="0"/>
                <w:sz w:val="20"/>
                <w:szCs w:val="20"/>
                <w:lang w:val="en-GB"/>
              </w:rPr>
              <w:lastRenderedPageBreak/>
              <w:t>Neolithic 8</w:t>
            </w:r>
          </w:p>
        </w:tc>
        <w:tc>
          <w:tcPr>
            <w:tcW w:w="74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E73B4CF" w14:textId="77777777" w:rsidR="00AE2E8D" w:rsidRPr="009D0261" w:rsidRDefault="00705944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7EC2644" w14:textId="77777777" w:rsidR="00AE2E8D" w:rsidRPr="009D0261" w:rsidRDefault="00705944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984D9F8" w14:textId="77777777" w:rsidR="00AE2E8D" w:rsidRPr="009D0261" w:rsidRDefault="00AE2E8D" w:rsidP="00642000">
            <w:pPr>
              <w:keepNext/>
              <w:keepLines/>
              <w:spacing w:before="480"/>
              <w:jc w:val="left"/>
              <w:outlineLv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8AABBB7" w14:textId="77777777" w:rsidR="00AE2E8D" w:rsidRPr="009D0261" w:rsidRDefault="00705944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J1c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8F00CEE" w14:textId="77777777" w:rsidR="00AE2E8D" w:rsidRPr="009D0261" w:rsidRDefault="00AE2E8D" w:rsidP="00642000">
            <w:pPr>
              <w:keepNext/>
              <w:keepLines/>
              <w:spacing w:before="480"/>
              <w:jc w:val="left"/>
              <w:outlineLv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AE2E8D" w:rsidRPr="001D3781" w14:paraId="47BCE43A" w14:textId="77777777" w:rsidTr="006420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5B90130" w14:textId="77777777" w:rsidR="00AE2E8D" w:rsidRPr="00314F88" w:rsidRDefault="00705944" w:rsidP="00642000">
            <w:pPr>
              <w:jc w:val="left"/>
              <w:rPr>
                <w:b w:val="0"/>
                <w:sz w:val="20"/>
                <w:szCs w:val="20"/>
                <w:lang w:val="en-GB"/>
              </w:rPr>
            </w:pPr>
            <w:r w:rsidRPr="00314F88">
              <w:rPr>
                <w:b w:val="0"/>
                <w:sz w:val="20"/>
                <w:szCs w:val="20"/>
                <w:lang w:val="en-GB"/>
              </w:rPr>
              <w:t>Neolithic 10</w:t>
            </w:r>
          </w:p>
        </w:tc>
        <w:tc>
          <w:tcPr>
            <w:tcW w:w="74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56F78E9" w14:textId="77777777" w:rsidR="00AE2E8D" w:rsidRPr="009D0261" w:rsidRDefault="00705944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07E60C2" w14:textId="77777777" w:rsidR="00AE2E8D" w:rsidRPr="009D0261" w:rsidRDefault="00705944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B52AB5A" w14:textId="77777777" w:rsidR="00AE2E8D" w:rsidRPr="009D0261" w:rsidRDefault="00AE2E8D" w:rsidP="00642000">
            <w:pPr>
              <w:keepNext/>
              <w:keepLines/>
              <w:spacing w:before="480"/>
              <w:jc w:val="left"/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D844A00" w14:textId="77777777" w:rsidR="00AE2E8D" w:rsidRPr="009D0261" w:rsidRDefault="00705944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W1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717D115" w14:textId="77777777" w:rsidR="00AE2E8D" w:rsidRPr="009D0261" w:rsidRDefault="00AE2E8D" w:rsidP="00642000">
            <w:pPr>
              <w:keepNext/>
              <w:keepLines/>
              <w:spacing w:before="480"/>
              <w:jc w:val="left"/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AE2E8D" w:rsidRPr="001D3781" w14:paraId="2AF2B79A" w14:textId="77777777" w:rsidTr="006420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48C577E" w14:textId="77777777" w:rsidR="00AE2E8D" w:rsidRPr="00314F88" w:rsidRDefault="00705944" w:rsidP="00642000">
            <w:pPr>
              <w:jc w:val="left"/>
              <w:rPr>
                <w:b w:val="0"/>
                <w:sz w:val="20"/>
                <w:szCs w:val="20"/>
                <w:lang w:val="en-GB"/>
              </w:rPr>
            </w:pPr>
            <w:r w:rsidRPr="00314F88">
              <w:rPr>
                <w:b w:val="0"/>
                <w:sz w:val="20"/>
                <w:szCs w:val="20"/>
                <w:lang w:val="en-GB"/>
              </w:rPr>
              <w:t>Neolithic 11</w:t>
            </w:r>
          </w:p>
        </w:tc>
        <w:tc>
          <w:tcPr>
            <w:tcW w:w="74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7054F20" w14:textId="77777777" w:rsidR="00AE2E8D" w:rsidRPr="009D0261" w:rsidRDefault="00705944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1B923A3" w14:textId="77777777" w:rsidR="00AE2E8D" w:rsidRPr="009D0261" w:rsidRDefault="00705944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6991A13" w14:textId="77777777" w:rsidR="00AE2E8D" w:rsidRPr="009D0261" w:rsidRDefault="00AE2E8D" w:rsidP="00642000">
            <w:pPr>
              <w:keepNext/>
              <w:keepLines/>
              <w:spacing w:before="480"/>
              <w:jc w:val="left"/>
              <w:outlineLv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A8A4078" w14:textId="77777777" w:rsidR="00AE2E8D" w:rsidRPr="009D0261" w:rsidRDefault="00705944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H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4D7EED8" w14:textId="77777777" w:rsidR="00AE2E8D" w:rsidRPr="009D0261" w:rsidRDefault="00AE2E8D" w:rsidP="00642000">
            <w:pPr>
              <w:keepNext/>
              <w:keepLines/>
              <w:spacing w:before="480"/>
              <w:jc w:val="left"/>
              <w:outlineLv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AE2E8D" w:rsidRPr="001D3781" w14:paraId="6DBA9D6C" w14:textId="77777777" w:rsidTr="006420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C7A4E56" w14:textId="77777777" w:rsidR="00AE2E8D" w:rsidRPr="00314F88" w:rsidRDefault="00705944" w:rsidP="00642000">
            <w:pPr>
              <w:jc w:val="left"/>
              <w:rPr>
                <w:b w:val="0"/>
                <w:sz w:val="20"/>
                <w:szCs w:val="20"/>
                <w:lang w:val="en-GB"/>
              </w:rPr>
            </w:pPr>
            <w:r w:rsidRPr="00314F88">
              <w:rPr>
                <w:b w:val="0"/>
                <w:sz w:val="20"/>
                <w:szCs w:val="20"/>
                <w:lang w:val="en-GB"/>
              </w:rPr>
              <w:t>Neolithic 12</w:t>
            </w:r>
          </w:p>
        </w:tc>
        <w:tc>
          <w:tcPr>
            <w:tcW w:w="74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B1C0658" w14:textId="77777777" w:rsidR="00AE2E8D" w:rsidRPr="009D0261" w:rsidRDefault="00705944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D2C3449" w14:textId="77777777" w:rsidR="00AE2E8D" w:rsidRPr="009D0261" w:rsidRDefault="00705944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3DEB7F3" w14:textId="77777777" w:rsidR="00AE2E8D" w:rsidRPr="009D0261" w:rsidRDefault="00AE2E8D" w:rsidP="00642000">
            <w:pPr>
              <w:keepNext/>
              <w:keepLines/>
              <w:spacing w:before="480"/>
              <w:jc w:val="left"/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243C08A" w14:textId="77777777" w:rsidR="00AE2E8D" w:rsidRPr="009D0261" w:rsidRDefault="00705944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H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C3E511D" w14:textId="77777777" w:rsidR="00AE2E8D" w:rsidRPr="009D0261" w:rsidRDefault="00AE2E8D" w:rsidP="00642000">
            <w:pPr>
              <w:keepNext/>
              <w:keepLines/>
              <w:spacing w:before="480"/>
              <w:jc w:val="left"/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AE2E8D" w:rsidRPr="001D3781" w14:paraId="61D65047" w14:textId="77777777" w:rsidTr="006420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B363AE9" w14:textId="77777777" w:rsidR="00AE2E8D" w:rsidRPr="00314F88" w:rsidRDefault="00705944" w:rsidP="00642000">
            <w:pPr>
              <w:jc w:val="left"/>
              <w:rPr>
                <w:b w:val="0"/>
                <w:sz w:val="20"/>
                <w:szCs w:val="20"/>
                <w:lang w:val="en-GB"/>
              </w:rPr>
            </w:pPr>
            <w:r w:rsidRPr="00314F88">
              <w:rPr>
                <w:b w:val="0"/>
                <w:sz w:val="20"/>
                <w:szCs w:val="20"/>
                <w:lang w:val="en-GB"/>
              </w:rPr>
              <w:t>Neolithic 14</w:t>
            </w:r>
          </w:p>
        </w:tc>
        <w:tc>
          <w:tcPr>
            <w:tcW w:w="74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A7ECE17" w14:textId="77777777" w:rsidR="00AE2E8D" w:rsidRPr="009D0261" w:rsidRDefault="00705944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DB53334" w14:textId="77777777" w:rsidR="00AE2E8D" w:rsidRPr="009D0261" w:rsidRDefault="00705944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B7A2C7B" w14:textId="77777777" w:rsidR="00AE2E8D" w:rsidRPr="009D0261" w:rsidRDefault="00AE2E8D" w:rsidP="00642000">
            <w:pPr>
              <w:keepNext/>
              <w:keepLines/>
              <w:spacing w:before="480"/>
              <w:jc w:val="left"/>
              <w:outlineLv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9093550" w14:textId="77777777" w:rsidR="00AE2E8D" w:rsidRPr="009D0261" w:rsidRDefault="00705944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J1c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14F149B" w14:textId="77777777" w:rsidR="00AE2E8D" w:rsidRPr="009D0261" w:rsidRDefault="00AE2E8D" w:rsidP="00642000">
            <w:pPr>
              <w:keepNext/>
              <w:keepLines/>
              <w:spacing w:before="480"/>
              <w:jc w:val="left"/>
              <w:outlineLv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AE2E8D" w:rsidRPr="001D3781" w14:paraId="654B3598" w14:textId="77777777" w:rsidTr="006420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5D2A90E" w14:textId="77777777" w:rsidR="00AE2E8D" w:rsidRPr="00314F88" w:rsidRDefault="00705944" w:rsidP="00642000">
            <w:pPr>
              <w:jc w:val="left"/>
              <w:rPr>
                <w:b w:val="0"/>
                <w:sz w:val="20"/>
                <w:szCs w:val="20"/>
                <w:lang w:val="en-GB"/>
              </w:rPr>
            </w:pPr>
            <w:r w:rsidRPr="00314F88">
              <w:rPr>
                <w:b w:val="0"/>
                <w:sz w:val="20"/>
                <w:szCs w:val="20"/>
                <w:lang w:val="en-GB"/>
              </w:rPr>
              <w:t>Neolithic 21</w:t>
            </w:r>
          </w:p>
        </w:tc>
        <w:tc>
          <w:tcPr>
            <w:tcW w:w="74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DAC6231" w14:textId="77777777" w:rsidR="00AE2E8D" w:rsidRPr="009D0261" w:rsidRDefault="00705944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93FBF0D" w14:textId="77777777" w:rsidR="00AE2E8D" w:rsidRPr="009D0261" w:rsidRDefault="00705944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D9139FA" w14:textId="77777777" w:rsidR="00AE2E8D" w:rsidRPr="009D0261" w:rsidRDefault="00AE2E8D" w:rsidP="00642000">
            <w:pPr>
              <w:keepNext/>
              <w:keepLines/>
              <w:spacing w:before="480"/>
              <w:jc w:val="left"/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76A0702" w14:textId="77777777" w:rsidR="00AE2E8D" w:rsidRPr="009D0261" w:rsidRDefault="00705944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T2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799BB3BC" w14:textId="77777777" w:rsidR="00AE2E8D" w:rsidRPr="009D0261" w:rsidRDefault="00AE2E8D" w:rsidP="00642000">
            <w:pPr>
              <w:keepNext/>
              <w:keepLines/>
              <w:spacing w:before="480"/>
              <w:jc w:val="left"/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AE2E8D" w:rsidRPr="001D3781" w14:paraId="4ECB9C5F" w14:textId="77777777" w:rsidTr="006420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15403A1" w14:textId="77777777" w:rsidR="00AE2E8D" w:rsidRPr="00314F88" w:rsidRDefault="00705944" w:rsidP="00642000">
            <w:pPr>
              <w:jc w:val="left"/>
              <w:rPr>
                <w:b w:val="0"/>
                <w:sz w:val="20"/>
                <w:szCs w:val="20"/>
                <w:lang w:val="en-GB"/>
              </w:rPr>
            </w:pPr>
            <w:r w:rsidRPr="00314F88">
              <w:rPr>
                <w:b w:val="0"/>
                <w:sz w:val="20"/>
                <w:szCs w:val="20"/>
                <w:lang w:val="en-GB"/>
              </w:rPr>
              <w:t>Neolithic 22</w:t>
            </w:r>
          </w:p>
        </w:tc>
        <w:tc>
          <w:tcPr>
            <w:tcW w:w="74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F1BF12E" w14:textId="77777777" w:rsidR="00AE2E8D" w:rsidRPr="009D0261" w:rsidRDefault="00705944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E006CAB" w14:textId="77777777" w:rsidR="00AE2E8D" w:rsidRPr="009D0261" w:rsidRDefault="00705944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155B8BD" w14:textId="77777777" w:rsidR="00AE2E8D" w:rsidRPr="009D0261" w:rsidRDefault="00AE2E8D" w:rsidP="00642000">
            <w:pPr>
              <w:keepNext/>
              <w:keepLines/>
              <w:spacing w:before="480"/>
              <w:jc w:val="left"/>
              <w:outlineLv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09CCB41" w14:textId="77777777" w:rsidR="00AE2E8D" w:rsidRPr="009D0261" w:rsidRDefault="00705944" w:rsidP="0064200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T2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A2E56FB" w14:textId="77777777" w:rsidR="00AE2E8D" w:rsidRPr="009D0261" w:rsidRDefault="00AE2E8D" w:rsidP="00642000">
            <w:pPr>
              <w:keepNext/>
              <w:keepLines/>
              <w:spacing w:before="480"/>
              <w:jc w:val="left"/>
              <w:outlineLv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AE2E8D" w:rsidRPr="001D3781" w14:paraId="2F5DA533" w14:textId="77777777" w:rsidTr="00642000">
        <w:trPr>
          <w:trHeight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43AC366" w14:textId="77777777" w:rsidR="00AE2E8D" w:rsidRPr="00314F88" w:rsidRDefault="00705944" w:rsidP="00642000">
            <w:pPr>
              <w:jc w:val="left"/>
              <w:rPr>
                <w:b w:val="0"/>
                <w:sz w:val="20"/>
                <w:szCs w:val="20"/>
                <w:lang w:val="en-GB"/>
              </w:rPr>
            </w:pPr>
            <w:r w:rsidRPr="00314F88">
              <w:rPr>
                <w:b w:val="0"/>
                <w:sz w:val="20"/>
                <w:szCs w:val="20"/>
                <w:lang w:val="en-GB"/>
              </w:rPr>
              <w:t>Neolithic 23</w:t>
            </w:r>
          </w:p>
        </w:tc>
        <w:tc>
          <w:tcPr>
            <w:tcW w:w="74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D67068F" w14:textId="77777777" w:rsidR="00AE2E8D" w:rsidRPr="009D0261" w:rsidRDefault="00705944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46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4736202" w14:textId="77777777" w:rsidR="00AE2E8D" w:rsidRPr="009D0261" w:rsidRDefault="00705944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ND</w:t>
            </w:r>
          </w:p>
        </w:tc>
        <w:tc>
          <w:tcPr>
            <w:tcW w:w="138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983BA33" w14:textId="77777777" w:rsidR="00AE2E8D" w:rsidRPr="009D0261" w:rsidRDefault="00AE2E8D" w:rsidP="00642000">
            <w:pPr>
              <w:keepNext/>
              <w:keepLines/>
              <w:spacing w:before="480"/>
              <w:jc w:val="left"/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D8AF756" w14:textId="77777777" w:rsidR="00AE2E8D" w:rsidRPr="009D0261" w:rsidRDefault="00705944" w:rsidP="0064200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U4</w:t>
            </w:r>
          </w:p>
        </w:tc>
        <w:tc>
          <w:tcPr>
            <w:tcW w:w="326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073FA305" w14:textId="77777777" w:rsidR="00AE2E8D" w:rsidRPr="009D0261" w:rsidRDefault="00AE2E8D" w:rsidP="00642000">
            <w:pPr>
              <w:keepNext/>
              <w:keepLines/>
              <w:spacing w:before="480"/>
              <w:jc w:val="left"/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</w:tbl>
    <w:p w14:paraId="369759B7" w14:textId="2F061FFB" w:rsidR="00B71C0C" w:rsidRPr="00642000" w:rsidRDefault="00705944" w:rsidP="00B8138E">
      <w:pPr>
        <w:pStyle w:val="Caption"/>
        <w:spacing w:before="120"/>
        <w:ind w:left="284" w:right="249"/>
        <w:rPr>
          <w:b w:val="0"/>
          <w:color w:val="auto"/>
          <w:sz w:val="24"/>
          <w:szCs w:val="24"/>
          <w:lang w:val="en-GB"/>
        </w:rPr>
      </w:pPr>
      <w:r w:rsidRPr="00642000">
        <w:rPr>
          <w:b w:val="0"/>
          <w:color w:val="auto"/>
          <w:sz w:val="24"/>
          <w:szCs w:val="24"/>
          <w:lang w:val="en-GB"/>
        </w:rPr>
        <w:t>HG/HT: haplogroup/haplot</w:t>
      </w:r>
      <w:r w:rsidR="00C20007" w:rsidRPr="00642000">
        <w:rPr>
          <w:b w:val="0"/>
          <w:color w:val="auto"/>
          <w:sz w:val="24"/>
          <w:szCs w:val="24"/>
          <w:lang w:val="en-GB"/>
        </w:rPr>
        <w:t>y</w:t>
      </w:r>
      <w:r w:rsidRPr="00642000">
        <w:rPr>
          <w:b w:val="0"/>
          <w:color w:val="auto"/>
          <w:sz w:val="24"/>
          <w:szCs w:val="24"/>
          <w:lang w:val="en-GB"/>
        </w:rPr>
        <w:t>pe; F</w:t>
      </w:r>
      <w:r w:rsidR="00272C25">
        <w:rPr>
          <w:b w:val="0"/>
          <w:color w:val="auto"/>
          <w:sz w:val="24"/>
          <w:szCs w:val="24"/>
          <w:lang w:val="en-GB"/>
        </w:rPr>
        <w:t>/F?</w:t>
      </w:r>
      <w:r w:rsidRPr="00642000">
        <w:rPr>
          <w:b w:val="0"/>
          <w:color w:val="auto"/>
          <w:sz w:val="24"/>
          <w:szCs w:val="24"/>
          <w:lang w:val="en-GB"/>
        </w:rPr>
        <w:t xml:space="preserve">: female or </w:t>
      </w:r>
      <w:r w:rsidR="00F2540A">
        <w:rPr>
          <w:b w:val="0"/>
          <w:color w:val="auto"/>
          <w:sz w:val="24"/>
          <w:szCs w:val="24"/>
          <w:lang w:val="en-GB"/>
        </w:rPr>
        <w:t>probably</w:t>
      </w:r>
      <w:r w:rsidR="00F2540A" w:rsidRPr="00642000">
        <w:rPr>
          <w:b w:val="0"/>
          <w:color w:val="auto"/>
          <w:sz w:val="24"/>
          <w:szCs w:val="24"/>
          <w:lang w:val="en-GB"/>
        </w:rPr>
        <w:t xml:space="preserve"> </w:t>
      </w:r>
      <w:r w:rsidRPr="00642000">
        <w:rPr>
          <w:b w:val="0"/>
          <w:color w:val="auto"/>
          <w:sz w:val="24"/>
          <w:szCs w:val="24"/>
          <w:lang w:val="en-GB"/>
        </w:rPr>
        <w:t>female; M</w:t>
      </w:r>
      <w:r w:rsidR="00272C25">
        <w:rPr>
          <w:b w:val="0"/>
          <w:color w:val="auto"/>
          <w:sz w:val="24"/>
          <w:szCs w:val="24"/>
          <w:lang w:val="en-GB"/>
        </w:rPr>
        <w:t>/M?</w:t>
      </w:r>
      <w:r w:rsidRPr="00642000">
        <w:rPr>
          <w:b w:val="0"/>
          <w:color w:val="auto"/>
          <w:sz w:val="24"/>
          <w:szCs w:val="24"/>
          <w:lang w:val="en-GB"/>
        </w:rPr>
        <w:t xml:space="preserve">: male or </w:t>
      </w:r>
      <w:r w:rsidR="00F2540A">
        <w:rPr>
          <w:b w:val="0"/>
          <w:color w:val="auto"/>
          <w:sz w:val="24"/>
          <w:szCs w:val="24"/>
          <w:lang w:val="en-GB"/>
        </w:rPr>
        <w:t>probably</w:t>
      </w:r>
      <w:r w:rsidR="00F2540A" w:rsidRPr="00642000">
        <w:rPr>
          <w:b w:val="0"/>
          <w:color w:val="auto"/>
          <w:sz w:val="24"/>
          <w:szCs w:val="24"/>
          <w:lang w:val="en-GB"/>
        </w:rPr>
        <w:t xml:space="preserve"> </w:t>
      </w:r>
      <w:r w:rsidRPr="00642000">
        <w:rPr>
          <w:b w:val="0"/>
          <w:color w:val="auto"/>
          <w:sz w:val="24"/>
          <w:szCs w:val="24"/>
          <w:lang w:val="en-GB"/>
        </w:rPr>
        <w:t>male; UND: adult undetermined sex; NAD: non-adult undetermined sex; AO: adolescent/juvenile; YA: young adult; AMA: adult mature age</w:t>
      </w:r>
      <w:r w:rsidR="003920A8" w:rsidRPr="00642000">
        <w:rPr>
          <w:b w:val="0"/>
          <w:color w:val="auto"/>
          <w:sz w:val="24"/>
          <w:szCs w:val="24"/>
          <w:lang w:val="en-GB"/>
        </w:rPr>
        <w:t xml:space="preserve">; </w:t>
      </w:r>
      <w:r w:rsidRPr="00642000">
        <w:rPr>
          <w:b w:val="0"/>
          <w:color w:val="auto"/>
          <w:sz w:val="24"/>
          <w:szCs w:val="24"/>
          <w:lang w:val="en-GB"/>
        </w:rPr>
        <w:t>ND: no data</w:t>
      </w:r>
      <w:r w:rsidR="00F2540A">
        <w:rPr>
          <w:b w:val="0"/>
          <w:color w:val="auto"/>
          <w:sz w:val="24"/>
          <w:szCs w:val="24"/>
          <w:lang w:val="en-GB"/>
        </w:rPr>
        <w:t>.</w:t>
      </w:r>
    </w:p>
    <w:p w14:paraId="67598032" w14:textId="6385AE22" w:rsidR="003056B5" w:rsidRPr="009D0261" w:rsidRDefault="003056B5" w:rsidP="003056B5">
      <w:pPr>
        <w:rPr>
          <w:sz w:val="18"/>
          <w:szCs w:val="18"/>
          <w:lang w:val="en-GB"/>
        </w:rPr>
      </w:pPr>
    </w:p>
    <w:p w14:paraId="6F97D946" w14:textId="77777777" w:rsidR="009040B6" w:rsidRPr="009D0261" w:rsidRDefault="009040B6" w:rsidP="00BD1CF4">
      <w:pPr>
        <w:pStyle w:val="Caption"/>
        <w:spacing w:before="120"/>
        <w:rPr>
          <w:b w:val="0"/>
          <w:color w:val="auto"/>
          <w:sz w:val="24"/>
          <w:szCs w:val="24"/>
          <w:lang w:val="en-GB"/>
        </w:rPr>
        <w:sectPr w:rsidR="009040B6" w:rsidRPr="009D0261" w:rsidSect="00F170B9">
          <w:pgSz w:w="16838" w:h="11906" w:orient="landscape"/>
          <w:pgMar w:top="720" w:right="720" w:bottom="720" w:left="720" w:header="709" w:footer="709" w:gutter="0"/>
          <w:cols w:space="708"/>
          <w:docGrid w:linePitch="360"/>
        </w:sectPr>
      </w:pPr>
    </w:p>
    <w:p w14:paraId="2F774DD7" w14:textId="2AF344CB" w:rsidR="00DF6AB2" w:rsidRPr="00D862C7" w:rsidRDefault="00705944" w:rsidP="00F2540A">
      <w:pPr>
        <w:pStyle w:val="Caption"/>
        <w:spacing w:after="0" w:line="360" w:lineRule="auto"/>
        <w:rPr>
          <w:b w:val="0"/>
          <w:i/>
          <w:color w:val="auto"/>
          <w:sz w:val="24"/>
          <w:szCs w:val="24"/>
          <w:lang w:val="en-GB"/>
        </w:rPr>
      </w:pPr>
      <w:r w:rsidRPr="00D862C7">
        <w:rPr>
          <w:i/>
          <w:color w:val="auto"/>
          <w:sz w:val="24"/>
          <w:szCs w:val="24"/>
          <w:lang w:val="en-GB"/>
        </w:rPr>
        <w:lastRenderedPageBreak/>
        <w:t>Table 6</w:t>
      </w:r>
      <w:r w:rsidR="00F2540A" w:rsidRPr="00D862C7">
        <w:rPr>
          <w:i/>
          <w:color w:val="auto"/>
          <w:sz w:val="24"/>
          <w:szCs w:val="24"/>
          <w:lang w:val="en-GB"/>
        </w:rPr>
        <w:t>.</w:t>
      </w:r>
      <w:r w:rsidRPr="00D862C7">
        <w:rPr>
          <w:b w:val="0"/>
          <w:i/>
          <w:color w:val="auto"/>
          <w:sz w:val="24"/>
          <w:szCs w:val="24"/>
          <w:lang w:val="en-GB"/>
        </w:rPr>
        <w:t xml:space="preserve"> </w:t>
      </w:r>
      <w:r w:rsidR="009D0261" w:rsidRPr="00D862C7">
        <w:rPr>
          <w:b w:val="0"/>
          <w:i/>
          <w:color w:val="auto"/>
          <w:sz w:val="24"/>
          <w:szCs w:val="24"/>
          <w:lang w:val="en-GB"/>
        </w:rPr>
        <w:t>Distribution by b</w:t>
      </w:r>
      <w:r w:rsidRPr="00D862C7">
        <w:rPr>
          <w:b w:val="0"/>
          <w:i/>
          <w:color w:val="auto"/>
          <w:sz w:val="24"/>
          <w:szCs w:val="24"/>
          <w:lang w:val="en-GB"/>
        </w:rPr>
        <w:t>urial</w:t>
      </w:r>
      <w:r w:rsidR="009D0261" w:rsidRPr="00D862C7">
        <w:rPr>
          <w:b w:val="0"/>
          <w:i/>
          <w:color w:val="auto"/>
          <w:sz w:val="24"/>
          <w:szCs w:val="24"/>
          <w:lang w:val="en-GB"/>
        </w:rPr>
        <w:t xml:space="preserve"> types</w:t>
      </w:r>
      <w:r w:rsidR="00FA231A" w:rsidRPr="00D862C7">
        <w:rPr>
          <w:b w:val="0"/>
          <w:i/>
          <w:color w:val="auto"/>
          <w:sz w:val="24"/>
          <w:szCs w:val="24"/>
          <w:lang w:val="en-GB"/>
        </w:rPr>
        <w:t xml:space="preserve">. Classification of individuals by </w:t>
      </w:r>
      <w:r w:rsidR="00AD380A">
        <w:rPr>
          <w:b w:val="0"/>
          <w:i/>
          <w:color w:val="auto"/>
          <w:sz w:val="24"/>
          <w:szCs w:val="24"/>
          <w:lang w:val="en-GB"/>
        </w:rPr>
        <w:t>burial architecture</w:t>
      </w:r>
      <w:r w:rsidR="00785F99">
        <w:rPr>
          <w:b w:val="0"/>
          <w:i/>
          <w:color w:val="auto"/>
          <w:sz w:val="24"/>
          <w:szCs w:val="24"/>
          <w:lang w:val="en-GB"/>
        </w:rPr>
        <w:t>.</w:t>
      </w:r>
    </w:p>
    <w:tbl>
      <w:tblPr>
        <w:tblStyle w:val="PlainTable2"/>
        <w:tblW w:w="8561" w:type="dxa"/>
        <w:jc w:val="center"/>
        <w:tblLook w:val="04A0" w:firstRow="1" w:lastRow="0" w:firstColumn="1" w:lastColumn="0" w:noHBand="0" w:noVBand="1"/>
      </w:tblPr>
      <w:tblGrid>
        <w:gridCol w:w="1757"/>
        <w:gridCol w:w="1134"/>
        <w:gridCol w:w="1134"/>
        <w:gridCol w:w="1134"/>
        <w:gridCol w:w="1134"/>
        <w:gridCol w:w="1134"/>
        <w:gridCol w:w="1134"/>
      </w:tblGrid>
      <w:tr w:rsidR="00DF6AB2" w:rsidRPr="001D3781" w14:paraId="08977D8B" w14:textId="77777777" w:rsidTr="00F254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  <w:noWrap/>
            <w:vAlign w:val="center"/>
            <w:hideMark/>
          </w:tcPr>
          <w:p w14:paraId="0EF1EAE1" w14:textId="77777777" w:rsidR="00DF6AB2" w:rsidRPr="005B0331" w:rsidRDefault="00705944" w:rsidP="00F2540A">
            <w:pPr>
              <w:jc w:val="left"/>
              <w:rPr>
                <w:sz w:val="22"/>
                <w:szCs w:val="22"/>
                <w:lang w:val="en-GB"/>
              </w:rPr>
            </w:pPr>
            <w:r w:rsidRPr="005B0331">
              <w:rPr>
                <w:sz w:val="22"/>
                <w:szCs w:val="22"/>
                <w:lang w:val="en-GB"/>
              </w:rPr>
              <w:t>Structure</w:t>
            </w:r>
          </w:p>
        </w:tc>
        <w:tc>
          <w:tcPr>
            <w:tcW w:w="1134" w:type="dxa"/>
            <w:noWrap/>
            <w:vAlign w:val="center"/>
            <w:hideMark/>
          </w:tcPr>
          <w:p w14:paraId="71CC6EEF" w14:textId="77777777" w:rsidR="00DF6AB2" w:rsidRPr="005B0331" w:rsidRDefault="00705944" w:rsidP="00F2540A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5B0331">
              <w:rPr>
                <w:sz w:val="22"/>
                <w:szCs w:val="22"/>
                <w:lang w:val="en-GB"/>
              </w:rPr>
              <w:t>F / F?</w:t>
            </w:r>
          </w:p>
        </w:tc>
        <w:tc>
          <w:tcPr>
            <w:tcW w:w="1134" w:type="dxa"/>
            <w:noWrap/>
            <w:vAlign w:val="center"/>
            <w:hideMark/>
          </w:tcPr>
          <w:p w14:paraId="4AC8C5AD" w14:textId="77777777" w:rsidR="00DF6AB2" w:rsidRPr="005B0331" w:rsidRDefault="00705944" w:rsidP="00F2540A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5B0331">
              <w:rPr>
                <w:sz w:val="22"/>
                <w:szCs w:val="22"/>
                <w:lang w:val="en-GB"/>
              </w:rPr>
              <w:t>M / M?</w:t>
            </w:r>
          </w:p>
        </w:tc>
        <w:tc>
          <w:tcPr>
            <w:tcW w:w="1134" w:type="dxa"/>
            <w:noWrap/>
            <w:vAlign w:val="center"/>
            <w:hideMark/>
          </w:tcPr>
          <w:p w14:paraId="13546B9F" w14:textId="77777777" w:rsidR="00DF6AB2" w:rsidRPr="005B0331" w:rsidRDefault="00705944" w:rsidP="00F2540A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5B0331">
              <w:rPr>
                <w:sz w:val="22"/>
                <w:szCs w:val="22"/>
                <w:lang w:val="en-GB"/>
              </w:rPr>
              <w:t>UND</w:t>
            </w:r>
          </w:p>
        </w:tc>
        <w:tc>
          <w:tcPr>
            <w:tcW w:w="1134" w:type="dxa"/>
            <w:noWrap/>
            <w:vAlign w:val="center"/>
            <w:hideMark/>
          </w:tcPr>
          <w:p w14:paraId="28B16A36" w14:textId="77777777" w:rsidR="00DF6AB2" w:rsidRPr="005B0331" w:rsidRDefault="00705944" w:rsidP="00F2540A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5B0331">
              <w:rPr>
                <w:sz w:val="22"/>
                <w:szCs w:val="22"/>
                <w:lang w:val="en-GB"/>
              </w:rPr>
              <w:t>NAD</w:t>
            </w:r>
          </w:p>
        </w:tc>
        <w:tc>
          <w:tcPr>
            <w:tcW w:w="1134" w:type="dxa"/>
            <w:noWrap/>
            <w:vAlign w:val="center"/>
            <w:hideMark/>
          </w:tcPr>
          <w:p w14:paraId="39445CFA" w14:textId="77777777" w:rsidR="00DF6AB2" w:rsidRPr="005B0331" w:rsidRDefault="00705944" w:rsidP="00F2540A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5B0331">
              <w:rPr>
                <w:sz w:val="22"/>
                <w:szCs w:val="22"/>
                <w:lang w:val="en-GB"/>
              </w:rPr>
              <w:t>TOTAL</w:t>
            </w:r>
          </w:p>
        </w:tc>
        <w:tc>
          <w:tcPr>
            <w:tcW w:w="1134" w:type="dxa"/>
            <w:noWrap/>
            <w:vAlign w:val="center"/>
            <w:hideMark/>
          </w:tcPr>
          <w:p w14:paraId="0EAFC7FA" w14:textId="77777777" w:rsidR="00DF6AB2" w:rsidRPr="005B0331" w:rsidRDefault="00705944" w:rsidP="00F2540A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5B0331">
              <w:rPr>
                <w:sz w:val="22"/>
                <w:szCs w:val="22"/>
                <w:lang w:val="en-GB"/>
              </w:rPr>
              <w:t>%</w:t>
            </w:r>
          </w:p>
        </w:tc>
      </w:tr>
      <w:tr w:rsidR="00DF6AB2" w:rsidRPr="001D3781" w14:paraId="16E6B743" w14:textId="77777777" w:rsidTr="00F25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  <w:tcBorders>
              <w:bottom w:val="nil"/>
            </w:tcBorders>
            <w:noWrap/>
            <w:vAlign w:val="center"/>
            <w:hideMark/>
          </w:tcPr>
          <w:p w14:paraId="36B7E80E" w14:textId="77777777" w:rsidR="00DF6AB2" w:rsidRPr="005B0331" w:rsidRDefault="00705944" w:rsidP="00F2540A">
            <w:pPr>
              <w:jc w:val="left"/>
              <w:rPr>
                <w:b w:val="0"/>
                <w:color w:val="000000"/>
                <w:sz w:val="22"/>
                <w:szCs w:val="22"/>
                <w:lang w:val="en-GB"/>
              </w:rPr>
            </w:pPr>
            <w:r w:rsidRPr="005B0331">
              <w:rPr>
                <w:b w:val="0"/>
                <w:color w:val="000000"/>
                <w:sz w:val="22"/>
                <w:szCs w:val="22"/>
                <w:lang w:val="en-GB"/>
              </w:rPr>
              <w:t>ND</w:t>
            </w:r>
          </w:p>
        </w:tc>
        <w:tc>
          <w:tcPr>
            <w:tcW w:w="1134" w:type="dxa"/>
            <w:tcBorders>
              <w:bottom w:val="nil"/>
            </w:tcBorders>
            <w:noWrap/>
            <w:vAlign w:val="center"/>
            <w:hideMark/>
          </w:tcPr>
          <w:p w14:paraId="484E4185" w14:textId="77777777" w:rsidR="00DF6AB2" w:rsidRPr="009D0261" w:rsidRDefault="00705944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5</w:t>
            </w:r>
          </w:p>
        </w:tc>
        <w:tc>
          <w:tcPr>
            <w:tcW w:w="1134" w:type="dxa"/>
            <w:tcBorders>
              <w:bottom w:val="nil"/>
            </w:tcBorders>
            <w:noWrap/>
            <w:vAlign w:val="center"/>
            <w:hideMark/>
          </w:tcPr>
          <w:p w14:paraId="7D345C63" w14:textId="77777777" w:rsidR="00DF6AB2" w:rsidRPr="009D0261" w:rsidRDefault="00705944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2</w:t>
            </w:r>
          </w:p>
        </w:tc>
        <w:tc>
          <w:tcPr>
            <w:tcW w:w="1134" w:type="dxa"/>
            <w:tcBorders>
              <w:bottom w:val="nil"/>
            </w:tcBorders>
            <w:noWrap/>
            <w:vAlign w:val="center"/>
            <w:hideMark/>
          </w:tcPr>
          <w:p w14:paraId="5CC93055" w14:textId="77777777" w:rsidR="00DF6AB2" w:rsidRPr="009D0261" w:rsidRDefault="00705944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30</w:t>
            </w:r>
          </w:p>
        </w:tc>
        <w:tc>
          <w:tcPr>
            <w:tcW w:w="1134" w:type="dxa"/>
            <w:tcBorders>
              <w:bottom w:val="nil"/>
            </w:tcBorders>
            <w:noWrap/>
            <w:vAlign w:val="center"/>
            <w:hideMark/>
          </w:tcPr>
          <w:p w14:paraId="2D501C26" w14:textId="77777777" w:rsidR="00DF6AB2" w:rsidRPr="009D0261" w:rsidRDefault="00705944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11</w:t>
            </w:r>
          </w:p>
        </w:tc>
        <w:tc>
          <w:tcPr>
            <w:tcW w:w="1134" w:type="dxa"/>
            <w:tcBorders>
              <w:bottom w:val="nil"/>
            </w:tcBorders>
            <w:noWrap/>
            <w:vAlign w:val="center"/>
            <w:hideMark/>
          </w:tcPr>
          <w:p w14:paraId="7554AD87" w14:textId="77777777" w:rsidR="00DF6AB2" w:rsidRPr="009D0261" w:rsidRDefault="00705944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48</w:t>
            </w:r>
          </w:p>
        </w:tc>
        <w:tc>
          <w:tcPr>
            <w:tcW w:w="1134" w:type="dxa"/>
            <w:tcBorders>
              <w:bottom w:val="nil"/>
            </w:tcBorders>
            <w:noWrap/>
            <w:vAlign w:val="center"/>
            <w:hideMark/>
          </w:tcPr>
          <w:p w14:paraId="4C91F812" w14:textId="77777777" w:rsidR="00DF6AB2" w:rsidRPr="009D0261" w:rsidRDefault="00705944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9,32</w:t>
            </w:r>
          </w:p>
        </w:tc>
      </w:tr>
      <w:tr w:rsidR="00DF6AB2" w:rsidRPr="001D3781" w14:paraId="2C820644" w14:textId="77777777" w:rsidTr="00F2540A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C114E52" w14:textId="77777777" w:rsidR="00DF6AB2" w:rsidRPr="005B0331" w:rsidRDefault="00705944" w:rsidP="00F2540A">
            <w:pPr>
              <w:jc w:val="left"/>
              <w:rPr>
                <w:b w:val="0"/>
                <w:color w:val="000000"/>
                <w:sz w:val="22"/>
                <w:szCs w:val="22"/>
                <w:lang w:val="en-GB"/>
              </w:rPr>
            </w:pPr>
            <w:r w:rsidRPr="005B0331">
              <w:rPr>
                <w:b w:val="0"/>
                <w:color w:val="000000"/>
                <w:sz w:val="22"/>
                <w:szCs w:val="22"/>
                <w:lang w:val="en-GB"/>
              </w:rPr>
              <w:t>No container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EF6767C" w14:textId="77777777" w:rsidR="00DF6AB2" w:rsidRPr="009D0261" w:rsidRDefault="00705944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1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02C2C98" w14:textId="77777777" w:rsidR="00DF6AB2" w:rsidRPr="009D0261" w:rsidRDefault="00705944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2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9B789DF" w14:textId="77777777" w:rsidR="00DF6AB2" w:rsidRPr="009D0261" w:rsidRDefault="00705944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24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1313B3B" w14:textId="77777777" w:rsidR="00DF6AB2" w:rsidRPr="009D0261" w:rsidRDefault="00705944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18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8BA0CCB" w14:textId="77777777" w:rsidR="00DF6AB2" w:rsidRPr="009D0261" w:rsidRDefault="00705944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8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48990BB" w14:textId="77777777" w:rsidR="00DF6AB2" w:rsidRPr="009D0261" w:rsidRDefault="00705944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15,73</w:t>
            </w:r>
          </w:p>
        </w:tc>
      </w:tr>
      <w:tr w:rsidR="00DF6AB2" w:rsidRPr="001D3781" w14:paraId="12994E0C" w14:textId="77777777" w:rsidTr="00F25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3371840" w14:textId="77777777" w:rsidR="00DF6AB2" w:rsidRPr="005B0331" w:rsidRDefault="00D3037D" w:rsidP="00F2540A">
            <w:pPr>
              <w:jc w:val="left"/>
              <w:rPr>
                <w:b w:val="0"/>
                <w:color w:val="000000"/>
                <w:sz w:val="22"/>
                <w:szCs w:val="22"/>
                <w:lang w:val="en-GB"/>
              </w:rPr>
            </w:pPr>
            <w:r w:rsidRPr="005B0331">
              <w:rPr>
                <w:b w:val="0"/>
                <w:lang w:val="en-GB"/>
              </w:rPr>
              <w:t>NSWOSE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3AA15E8" w14:textId="77777777" w:rsidR="00DF6AB2" w:rsidRPr="009D0261" w:rsidRDefault="00705944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30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F174A22" w14:textId="77777777" w:rsidR="00DF6AB2" w:rsidRPr="009D0261" w:rsidRDefault="00705944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48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B83E6EC" w14:textId="77777777" w:rsidR="00DF6AB2" w:rsidRPr="009D0261" w:rsidRDefault="00705944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6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E3ECD37" w14:textId="77777777" w:rsidR="00DF6AB2" w:rsidRPr="009D0261" w:rsidRDefault="00705944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4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A539CF6" w14:textId="77777777" w:rsidR="00DF6AB2" w:rsidRPr="009D0261" w:rsidRDefault="00705944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18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4B94503" w14:textId="77777777" w:rsidR="00DF6AB2" w:rsidRPr="009D0261" w:rsidRDefault="00705944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35,92</w:t>
            </w:r>
          </w:p>
        </w:tc>
      </w:tr>
      <w:tr w:rsidR="00DF6AB2" w:rsidRPr="001D3781" w14:paraId="548F59F7" w14:textId="77777777" w:rsidTr="00F2540A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E53E08D" w14:textId="77777777" w:rsidR="00DF6AB2" w:rsidRPr="005B0331" w:rsidRDefault="00D3037D" w:rsidP="00F2540A">
            <w:pPr>
              <w:jc w:val="left"/>
              <w:rPr>
                <w:b w:val="0"/>
                <w:color w:val="000000"/>
                <w:sz w:val="22"/>
                <w:szCs w:val="22"/>
                <w:lang w:val="en-GB"/>
              </w:rPr>
            </w:pPr>
            <w:r w:rsidRPr="005B0331">
              <w:rPr>
                <w:b w:val="0"/>
                <w:lang w:val="en-GB"/>
              </w:rPr>
              <w:t>NSWSE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2DA51EC" w14:textId="77777777" w:rsidR="00DF6AB2" w:rsidRPr="009D0261" w:rsidRDefault="00705944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1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C859643" w14:textId="77777777" w:rsidR="00DF6AB2" w:rsidRPr="009D0261" w:rsidRDefault="00705944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2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BE265C7" w14:textId="77777777" w:rsidR="00DF6AB2" w:rsidRPr="009D0261" w:rsidRDefault="00705944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4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7674A2E" w14:textId="77777777" w:rsidR="00DF6AB2" w:rsidRPr="009D0261" w:rsidRDefault="00705944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3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09573BF" w14:textId="77777777" w:rsidR="00DF6AB2" w:rsidRPr="009D0261" w:rsidRDefault="00705944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12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086203C" w14:textId="77777777" w:rsidR="00DF6AB2" w:rsidRPr="009D0261" w:rsidRDefault="00705944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23,50</w:t>
            </w:r>
          </w:p>
        </w:tc>
      </w:tr>
      <w:tr w:rsidR="00DF6AB2" w:rsidRPr="001D3781" w14:paraId="42B2403F" w14:textId="77777777" w:rsidTr="00F25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A7B2D1A" w14:textId="77777777" w:rsidR="00DF6AB2" w:rsidRPr="005B0331" w:rsidRDefault="00705944" w:rsidP="00F2540A">
            <w:pPr>
              <w:jc w:val="left"/>
              <w:rPr>
                <w:b w:val="0"/>
                <w:color w:val="000000"/>
                <w:sz w:val="22"/>
                <w:szCs w:val="22"/>
                <w:lang w:val="en-GB"/>
              </w:rPr>
            </w:pPr>
            <w:r w:rsidRPr="005B0331">
              <w:rPr>
                <w:b w:val="0"/>
                <w:color w:val="000000"/>
                <w:sz w:val="22"/>
                <w:szCs w:val="22"/>
                <w:lang w:val="en-GB"/>
              </w:rPr>
              <w:t>Small pit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27E0628" w14:textId="77777777" w:rsidR="00DF6AB2" w:rsidRPr="009D0261" w:rsidRDefault="00705944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0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7BED97D" w14:textId="77777777" w:rsidR="00DF6AB2" w:rsidRPr="009D0261" w:rsidRDefault="00705944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0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FAA69A7" w14:textId="77777777" w:rsidR="00DF6AB2" w:rsidRPr="009D0261" w:rsidRDefault="00705944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7A402F6" w14:textId="77777777" w:rsidR="00DF6AB2" w:rsidRPr="009D0261" w:rsidRDefault="00705944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0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A12624C" w14:textId="77777777" w:rsidR="00DF6AB2" w:rsidRPr="009D0261" w:rsidRDefault="00705944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E51C9AA" w14:textId="77777777" w:rsidR="00DF6AB2" w:rsidRPr="009D0261" w:rsidRDefault="00705944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0,19</w:t>
            </w:r>
          </w:p>
        </w:tc>
      </w:tr>
      <w:tr w:rsidR="00DF6AB2" w:rsidRPr="001D3781" w14:paraId="4B23FFED" w14:textId="77777777" w:rsidTr="00F2540A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B578149" w14:textId="77777777" w:rsidR="00DF6AB2" w:rsidRPr="005B0331" w:rsidRDefault="00705944" w:rsidP="00F2540A">
            <w:pPr>
              <w:jc w:val="left"/>
              <w:rPr>
                <w:b w:val="0"/>
                <w:color w:val="000000"/>
                <w:sz w:val="22"/>
                <w:szCs w:val="22"/>
                <w:lang w:val="en-GB"/>
              </w:rPr>
            </w:pPr>
            <w:r w:rsidRPr="005B0331">
              <w:rPr>
                <w:b w:val="0"/>
                <w:color w:val="000000"/>
                <w:sz w:val="22"/>
                <w:szCs w:val="22"/>
                <w:lang w:val="en-GB"/>
              </w:rPr>
              <w:t>Megalithic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707A389" w14:textId="77777777" w:rsidR="00DF6AB2" w:rsidRPr="009D0261" w:rsidRDefault="00705944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1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B19ACB0" w14:textId="77777777" w:rsidR="00DF6AB2" w:rsidRPr="009D0261" w:rsidRDefault="00705944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1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302C7C3" w14:textId="77777777" w:rsidR="00DF6AB2" w:rsidRPr="009D0261" w:rsidRDefault="00705944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1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CB64601" w14:textId="77777777" w:rsidR="00DF6AB2" w:rsidRPr="009D0261" w:rsidRDefault="00705944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30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7A856C0" w14:textId="77777777" w:rsidR="00DF6AB2" w:rsidRPr="009D0261" w:rsidRDefault="00705944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7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014DB0A" w14:textId="77777777" w:rsidR="00DF6AB2" w:rsidRPr="009D0261" w:rsidRDefault="00705944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15,34</w:t>
            </w:r>
          </w:p>
        </w:tc>
      </w:tr>
      <w:tr w:rsidR="00DF6AB2" w:rsidRPr="001D3781" w14:paraId="450CDE9D" w14:textId="77777777" w:rsidTr="00F25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F1DF326" w14:textId="77777777" w:rsidR="00DF6AB2" w:rsidRPr="009D0261" w:rsidRDefault="00DF6AB2" w:rsidP="00F2540A">
            <w:pPr>
              <w:keepNext/>
              <w:keepLines/>
              <w:spacing w:before="480"/>
              <w:jc w:val="left"/>
              <w:outlineLvl w:val="0"/>
              <w:rPr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B05E0A7" w14:textId="77777777" w:rsidR="00DF6AB2" w:rsidRPr="009D0261" w:rsidRDefault="00705944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7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B885D6E" w14:textId="77777777" w:rsidR="00DF6AB2" w:rsidRPr="009D0261" w:rsidRDefault="00705944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11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9751B0E" w14:textId="77777777" w:rsidR="00DF6AB2" w:rsidRPr="009D0261" w:rsidRDefault="00705944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174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C9BB69D" w14:textId="77777777" w:rsidR="00DF6AB2" w:rsidRPr="009D0261" w:rsidRDefault="00705944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14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CB9664C" w14:textId="77777777" w:rsidR="00DF6AB2" w:rsidRPr="009D0261" w:rsidRDefault="00705944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51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F965376" w14:textId="77777777" w:rsidR="00DF6AB2" w:rsidRPr="009D0261" w:rsidRDefault="00705944" w:rsidP="00F2540A">
            <w:pPr>
              <w:keepNext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2"/>
                <w:szCs w:val="22"/>
                <w:lang w:val="en-GB"/>
              </w:rPr>
            </w:pPr>
            <w:r w:rsidRPr="009D0261">
              <w:rPr>
                <w:color w:val="000000"/>
                <w:sz w:val="22"/>
                <w:szCs w:val="22"/>
                <w:lang w:val="en-GB"/>
              </w:rPr>
              <w:t>100</w:t>
            </w:r>
          </w:p>
        </w:tc>
      </w:tr>
    </w:tbl>
    <w:p w14:paraId="19C4F38C" w14:textId="1BB0CEA0" w:rsidR="00DF6AB2" w:rsidRPr="00D862C7" w:rsidRDefault="00785F99" w:rsidP="00372738">
      <w:pPr>
        <w:pStyle w:val="Caption"/>
        <w:tabs>
          <w:tab w:val="left" w:pos="8504"/>
        </w:tabs>
        <w:spacing w:before="120"/>
        <w:ind w:right="-1"/>
        <w:rPr>
          <w:b w:val="0"/>
          <w:color w:val="auto"/>
          <w:sz w:val="24"/>
          <w:szCs w:val="24"/>
          <w:lang w:val="en-GB"/>
        </w:rPr>
      </w:pPr>
      <w:r w:rsidRPr="00785F99">
        <w:rPr>
          <w:b w:val="0"/>
          <w:color w:val="auto"/>
          <w:sz w:val="24"/>
          <w:szCs w:val="24"/>
          <w:lang w:val="en-GB"/>
        </w:rPr>
        <w:t xml:space="preserve">On </w:t>
      </w:r>
      <w:r w:rsidRPr="00D862C7">
        <w:rPr>
          <w:b w:val="0"/>
          <w:color w:val="auto"/>
          <w:sz w:val="24"/>
          <w:szCs w:val="24"/>
          <w:lang w:val="en-GB"/>
        </w:rPr>
        <w:t xml:space="preserve">the left, burial structures from the sixth–fifth millennia </w:t>
      </w:r>
      <w:r w:rsidRPr="00D862C7">
        <w:rPr>
          <w:b w:val="0"/>
          <w:smallCaps/>
          <w:color w:val="auto"/>
          <w:sz w:val="24"/>
          <w:szCs w:val="24"/>
          <w:lang w:val="en-GB"/>
        </w:rPr>
        <w:t>bc</w:t>
      </w:r>
      <w:r w:rsidRPr="00D862C7">
        <w:rPr>
          <w:b w:val="0"/>
          <w:color w:val="auto"/>
          <w:sz w:val="24"/>
          <w:szCs w:val="24"/>
          <w:lang w:val="en-GB"/>
        </w:rPr>
        <w:t xml:space="preserve">; on the right, burial structures from the fourth millennium </w:t>
      </w:r>
      <w:r w:rsidRPr="00D862C7">
        <w:rPr>
          <w:b w:val="0"/>
          <w:smallCaps/>
          <w:color w:val="auto"/>
          <w:sz w:val="24"/>
          <w:szCs w:val="24"/>
          <w:lang w:val="en-GB"/>
        </w:rPr>
        <w:t>bc</w:t>
      </w:r>
      <w:r w:rsidRPr="002E66D7">
        <w:rPr>
          <w:b w:val="0"/>
          <w:i/>
          <w:color w:val="auto"/>
          <w:sz w:val="24"/>
          <w:szCs w:val="24"/>
          <w:lang w:val="en-GB"/>
        </w:rPr>
        <w:t>.</w:t>
      </w:r>
      <w:r>
        <w:rPr>
          <w:b w:val="0"/>
          <w:i/>
          <w:color w:val="auto"/>
          <w:sz w:val="24"/>
          <w:szCs w:val="24"/>
          <w:lang w:val="en-GB"/>
        </w:rPr>
        <w:t xml:space="preserve"> </w:t>
      </w:r>
      <w:r w:rsidR="00705944" w:rsidRPr="00D862C7">
        <w:rPr>
          <w:b w:val="0"/>
          <w:color w:val="auto"/>
          <w:sz w:val="24"/>
          <w:szCs w:val="24"/>
          <w:lang w:val="en-GB"/>
        </w:rPr>
        <w:t xml:space="preserve">NSWSE: negative structure with stone elements; NSWOSE: negative structure without stone elements. </w:t>
      </w:r>
      <w:r w:rsidR="00D3037D" w:rsidRPr="00D862C7">
        <w:rPr>
          <w:b w:val="0"/>
          <w:color w:val="auto"/>
          <w:sz w:val="24"/>
          <w:szCs w:val="24"/>
          <w:lang w:val="en-GB"/>
        </w:rPr>
        <w:t>F</w:t>
      </w:r>
      <w:r w:rsidR="00272C25">
        <w:rPr>
          <w:b w:val="0"/>
          <w:color w:val="auto"/>
          <w:sz w:val="24"/>
          <w:szCs w:val="24"/>
          <w:lang w:val="en-GB"/>
        </w:rPr>
        <w:t>/F?</w:t>
      </w:r>
      <w:r w:rsidR="00D3037D" w:rsidRPr="00D862C7">
        <w:rPr>
          <w:b w:val="0"/>
          <w:color w:val="auto"/>
          <w:sz w:val="24"/>
          <w:szCs w:val="24"/>
          <w:lang w:val="en-GB"/>
        </w:rPr>
        <w:t xml:space="preserve">: female or </w:t>
      </w:r>
      <w:r w:rsidR="00F2540A">
        <w:rPr>
          <w:b w:val="0"/>
          <w:color w:val="auto"/>
          <w:sz w:val="24"/>
          <w:szCs w:val="24"/>
          <w:lang w:val="en-GB"/>
        </w:rPr>
        <w:t>probably</w:t>
      </w:r>
      <w:r w:rsidR="00F2540A" w:rsidRPr="00D862C7">
        <w:rPr>
          <w:b w:val="0"/>
          <w:color w:val="auto"/>
          <w:sz w:val="24"/>
          <w:szCs w:val="24"/>
          <w:lang w:val="en-GB"/>
        </w:rPr>
        <w:t xml:space="preserve"> </w:t>
      </w:r>
      <w:r w:rsidR="00D3037D" w:rsidRPr="00D862C7">
        <w:rPr>
          <w:b w:val="0"/>
          <w:color w:val="auto"/>
          <w:sz w:val="24"/>
          <w:szCs w:val="24"/>
          <w:lang w:val="en-GB"/>
        </w:rPr>
        <w:t>female; M</w:t>
      </w:r>
      <w:r w:rsidR="00272C25">
        <w:rPr>
          <w:b w:val="0"/>
          <w:color w:val="auto"/>
          <w:sz w:val="24"/>
          <w:szCs w:val="24"/>
          <w:lang w:val="en-GB"/>
        </w:rPr>
        <w:t>/M?</w:t>
      </w:r>
      <w:r w:rsidR="00D3037D" w:rsidRPr="00D862C7">
        <w:rPr>
          <w:b w:val="0"/>
          <w:color w:val="auto"/>
          <w:sz w:val="24"/>
          <w:szCs w:val="24"/>
          <w:lang w:val="en-GB"/>
        </w:rPr>
        <w:t xml:space="preserve">: male or </w:t>
      </w:r>
      <w:r w:rsidR="00F2540A">
        <w:rPr>
          <w:b w:val="0"/>
          <w:color w:val="auto"/>
          <w:sz w:val="24"/>
          <w:szCs w:val="24"/>
          <w:lang w:val="en-GB"/>
        </w:rPr>
        <w:t>probably</w:t>
      </w:r>
      <w:r w:rsidR="00F2540A" w:rsidRPr="00D862C7">
        <w:rPr>
          <w:b w:val="0"/>
          <w:color w:val="auto"/>
          <w:sz w:val="24"/>
          <w:szCs w:val="24"/>
          <w:lang w:val="en-GB"/>
        </w:rPr>
        <w:t xml:space="preserve"> </w:t>
      </w:r>
      <w:r w:rsidR="00D3037D" w:rsidRPr="00D862C7">
        <w:rPr>
          <w:b w:val="0"/>
          <w:color w:val="auto"/>
          <w:sz w:val="24"/>
          <w:szCs w:val="24"/>
          <w:lang w:val="en-GB"/>
        </w:rPr>
        <w:t>male; UND: adult undetermined sex; NAD: non-adult undetermined sex.</w:t>
      </w:r>
      <w:r w:rsidR="00705944" w:rsidRPr="00D862C7">
        <w:rPr>
          <w:b w:val="0"/>
          <w:color w:val="auto"/>
          <w:sz w:val="24"/>
          <w:szCs w:val="24"/>
          <w:lang w:val="en-GB"/>
        </w:rPr>
        <w:t xml:space="preserve"> </w:t>
      </w:r>
    </w:p>
    <w:p w14:paraId="65C39AF5" w14:textId="77777777" w:rsidR="003056B5" w:rsidRPr="009D0261" w:rsidRDefault="003056B5" w:rsidP="003056B5">
      <w:pPr>
        <w:rPr>
          <w:lang w:val="en-GB"/>
        </w:rPr>
      </w:pPr>
    </w:p>
    <w:p w14:paraId="5EA857B0" w14:textId="77777777" w:rsidR="00EB7A78" w:rsidRDefault="00EB7A78">
      <w:pPr>
        <w:rPr>
          <w:b/>
          <w:i/>
          <w:lang w:val="en-GB"/>
        </w:rPr>
      </w:pPr>
      <w:r>
        <w:rPr>
          <w:b/>
          <w:i/>
          <w:lang w:val="en-GB"/>
        </w:rPr>
        <w:br w:type="page"/>
      </w:r>
    </w:p>
    <w:p w14:paraId="1C1C89AA" w14:textId="2C51F171" w:rsidR="00BE05CD" w:rsidRPr="009D0261" w:rsidRDefault="00705944" w:rsidP="00F2540A">
      <w:pPr>
        <w:spacing w:line="360" w:lineRule="auto"/>
        <w:rPr>
          <w:lang w:val="en-GB"/>
        </w:rPr>
      </w:pPr>
      <w:r w:rsidRPr="00D862C7">
        <w:rPr>
          <w:b/>
          <w:i/>
          <w:lang w:val="en-GB"/>
        </w:rPr>
        <w:lastRenderedPageBreak/>
        <w:t>Table 7.</w:t>
      </w:r>
      <w:r w:rsidRPr="009D0261">
        <w:rPr>
          <w:lang w:val="en-GB"/>
        </w:rPr>
        <w:t xml:space="preserve"> </w:t>
      </w:r>
      <w:r w:rsidR="00991073" w:rsidRPr="00BC0C39">
        <w:rPr>
          <w:i/>
          <w:lang w:val="en-GB"/>
        </w:rPr>
        <w:t>Results of χ</w:t>
      </w:r>
      <w:r w:rsidR="00991073" w:rsidRPr="00BF6B65">
        <w:rPr>
          <w:i/>
          <w:vertAlign w:val="superscript"/>
          <w:lang w:val="en-GB"/>
        </w:rPr>
        <w:t>2</w:t>
      </w:r>
      <w:r w:rsidR="00991073" w:rsidRPr="00BC0C39">
        <w:rPr>
          <w:i/>
          <w:lang w:val="en-GB"/>
        </w:rPr>
        <w:t xml:space="preserve"> test for type of burial and sexed individuals</w:t>
      </w:r>
      <w:r w:rsidRPr="009D0261">
        <w:rPr>
          <w:lang w:val="en-GB"/>
        </w:rPr>
        <w:t>.</w:t>
      </w:r>
    </w:p>
    <w:tbl>
      <w:tblPr>
        <w:tblStyle w:val="PlainTable2"/>
        <w:tblW w:w="8050" w:type="dxa"/>
        <w:tblLook w:val="04A0" w:firstRow="1" w:lastRow="0" w:firstColumn="1" w:lastColumn="0" w:noHBand="0" w:noVBand="1"/>
      </w:tblPr>
      <w:tblGrid>
        <w:gridCol w:w="1520"/>
        <w:gridCol w:w="1200"/>
        <w:gridCol w:w="1200"/>
        <w:gridCol w:w="1300"/>
        <w:gridCol w:w="1420"/>
        <w:gridCol w:w="1410"/>
      </w:tblGrid>
      <w:tr w:rsidR="00CF7918" w:rsidRPr="00CF7918" w14:paraId="2A8C1913" w14:textId="77777777" w:rsidTr="00F254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0" w:type="dxa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0DD9FE60" w14:textId="77777777" w:rsidR="00BE05CD" w:rsidRPr="00CF7918" w:rsidRDefault="006575E9" w:rsidP="00F2540A">
            <w:pPr>
              <w:jc w:val="left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 xml:space="preserve">No </w:t>
            </w:r>
            <w:r w:rsidR="00AB1959">
              <w:rPr>
                <w:rFonts w:eastAsia="Times New Roman"/>
                <w:lang w:val="en-GB" w:eastAsia="es-ES"/>
              </w:rPr>
              <w:t xml:space="preserve">of </w:t>
            </w:r>
            <w:r w:rsidRPr="00CF7918">
              <w:rPr>
                <w:rFonts w:eastAsia="Times New Roman"/>
                <w:lang w:val="en-GB" w:eastAsia="es-ES"/>
              </w:rPr>
              <w:t>container</w:t>
            </w:r>
          </w:p>
        </w:tc>
        <w:tc>
          <w:tcPr>
            <w:tcW w:w="1200" w:type="dxa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7F006484" w14:textId="77777777" w:rsidR="00BE05CD" w:rsidRPr="00CF7918" w:rsidRDefault="00BE05CD" w:rsidP="00F2540A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F/F?</w:t>
            </w:r>
          </w:p>
        </w:tc>
        <w:tc>
          <w:tcPr>
            <w:tcW w:w="1200" w:type="dxa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4D1D0C45" w14:textId="77777777" w:rsidR="00BE05CD" w:rsidRPr="00CF7918" w:rsidRDefault="00BE05CD" w:rsidP="00F2540A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M/M?</w:t>
            </w:r>
          </w:p>
        </w:tc>
        <w:tc>
          <w:tcPr>
            <w:tcW w:w="1300" w:type="dxa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6E6C97B1" w14:textId="77777777" w:rsidR="00BE05CD" w:rsidRPr="00CF7918" w:rsidRDefault="00BE05CD" w:rsidP="00F2540A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Total</w:t>
            </w:r>
          </w:p>
        </w:tc>
        <w:tc>
          <w:tcPr>
            <w:tcW w:w="1420" w:type="dxa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57045F54" w14:textId="77777777" w:rsidR="00BE05CD" w:rsidRPr="00CF7918" w:rsidRDefault="006575E9" w:rsidP="00F2540A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lang w:val="en-GB"/>
              </w:rPr>
              <w:t>χ</w:t>
            </w:r>
            <w:r w:rsidRPr="00CF7918">
              <w:rPr>
                <w:vertAlign w:val="superscript"/>
                <w:lang w:val="en-GB"/>
              </w:rPr>
              <w:t>2</w:t>
            </w:r>
          </w:p>
        </w:tc>
        <w:tc>
          <w:tcPr>
            <w:tcW w:w="1410" w:type="dxa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5DCA076F" w14:textId="77777777" w:rsidR="00BE05CD" w:rsidRPr="00CF7918" w:rsidRDefault="006575E9" w:rsidP="00F2540A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sz w:val="22"/>
                <w:szCs w:val="22"/>
                <w:lang w:val="en-GB"/>
              </w:rPr>
              <w:t>Null hypothesis</w:t>
            </w:r>
          </w:p>
        </w:tc>
      </w:tr>
      <w:tr w:rsidR="00CF7918" w:rsidRPr="00CF7918" w14:paraId="70452A78" w14:textId="77777777" w:rsidTr="00F25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BAAA905" w14:textId="77777777" w:rsidR="00BE05CD" w:rsidRPr="00CF7918" w:rsidRDefault="00BE05CD" w:rsidP="00F2540A">
            <w:pPr>
              <w:jc w:val="left"/>
              <w:rPr>
                <w:rFonts w:eastAsia="Times New Roman"/>
                <w:b w:val="0"/>
                <w:lang w:val="en-GB" w:eastAsia="es-ES"/>
              </w:rPr>
            </w:pPr>
            <w:r w:rsidRPr="00CF7918">
              <w:rPr>
                <w:rFonts w:eastAsia="Times New Roman"/>
                <w:b w:val="0"/>
                <w:lang w:val="en-GB" w:eastAsia="es-ES"/>
              </w:rPr>
              <w:t>Presenc</w:t>
            </w:r>
            <w:r w:rsidR="006575E9" w:rsidRPr="00CF7918">
              <w:rPr>
                <w:rFonts w:eastAsia="Times New Roman"/>
                <w:b w:val="0"/>
                <w:lang w:val="en-GB" w:eastAsia="es-ES"/>
              </w:rPr>
              <w:t>e</w:t>
            </w:r>
          </w:p>
        </w:tc>
        <w:tc>
          <w:tcPr>
            <w:tcW w:w="12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D230AB8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12</w:t>
            </w:r>
          </w:p>
        </w:tc>
        <w:tc>
          <w:tcPr>
            <w:tcW w:w="12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45F0FE3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27</w:t>
            </w:r>
          </w:p>
        </w:tc>
        <w:tc>
          <w:tcPr>
            <w:tcW w:w="13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DF11F2D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39</w:t>
            </w:r>
          </w:p>
        </w:tc>
        <w:tc>
          <w:tcPr>
            <w:tcW w:w="1420" w:type="dxa"/>
            <w:vMerge w:val="restart"/>
            <w:tcBorders>
              <w:top w:val="nil"/>
              <w:bottom w:val="nil"/>
            </w:tcBorders>
            <w:noWrap/>
            <w:vAlign w:val="center"/>
            <w:hideMark/>
          </w:tcPr>
          <w:p w14:paraId="3645E587" w14:textId="593D4232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1</w:t>
            </w:r>
            <w:r w:rsidR="0041415E">
              <w:rPr>
                <w:rFonts w:eastAsia="Times New Roman"/>
                <w:lang w:val="en-GB" w:eastAsia="es-ES"/>
              </w:rPr>
              <w:t>.</w:t>
            </w:r>
            <w:r w:rsidRPr="00CF7918">
              <w:rPr>
                <w:rFonts w:eastAsia="Times New Roman"/>
                <w:lang w:val="en-GB" w:eastAsia="es-ES"/>
              </w:rPr>
              <w:t>6881</w:t>
            </w:r>
          </w:p>
        </w:tc>
        <w:tc>
          <w:tcPr>
            <w:tcW w:w="141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32834043" w14:textId="77777777" w:rsidR="00BE05CD" w:rsidRPr="00CF7918" w:rsidRDefault="006575E9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Accepted: no difference</w:t>
            </w:r>
            <w:r w:rsidR="00BE05CD" w:rsidRPr="00CF7918">
              <w:rPr>
                <w:rFonts w:eastAsia="Times New Roman"/>
                <w:lang w:val="en-GB" w:eastAsia="es-ES"/>
              </w:rPr>
              <w:t>s</w:t>
            </w:r>
          </w:p>
        </w:tc>
      </w:tr>
      <w:tr w:rsidR="00CF7918" w:rsidRPr="00CF7918" w14:paraId="0CB79A89" w14:textId="77777777" w:rsidTr="00F2540A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87B3F85" w14:textId="77777777" w:rsidR="00BE05CD" w:rsidRPr="00CF7918" w:rsidRDefault="00314F88" w:rsidP="00F2540A">
            <w:pPr>
              <w:jc w:val="left"/>
              <w:rPr>
                <w:rFonts w:eastAsia="Times New Roman"/>
                <w:b w:val="0"/>
                <w:lang w:val="en-GB" w:eastAsia="es-ES"/>
              </w:rPr>
            </w:pPr>
            <w:r>
              <w:rPr>
                <w:rFonts w:eastAsia="Times New Roman"/>
                <w:b w:val="0"/>
                <w:lang w:val="en-GB" w:eastAsia="es-ES"/>
              </w:rPr>
              <w:t>Ab</w:t>
            </w:r>
            <w:r w:rsidR="00BE05CD" w:rsidRPr="00CF7918">
              <w:rPr>
                <w:rFonts w:eastAsia="Times New Roman"/>
                <w:b w:val="0"/>
                <w:lang w:val="en-GB" w:eastAsia="es-ES"/>
              </w:rPr>
              <w:t>senc</w:t>
            </w:r>
            <w:r w:rsidR="006575E9" w:rsidRPr="00CF7918">
              <w:rPr>
                <w:rFonts w:eastAsia="Times New Roman"/>
                <w:b w:val="0"/>
                <w:lang w:val="en-GB" w:eastAsia="es-ES"/>
              </w:rPr>
              <w:t>e</w:t>
            </w:r>
          </w:p>
        </w:tc>
        <w:tc>
          <w:tcPr>
            <w:tcW w:w="12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B40A9F6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67</w:t>
            </w:r>
          </w:p>
        </w:tc>
        <w:tc>
          <w:tcPr>
            <w:tcW w:w="12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AC4F146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92</w:t>
            </w:r>
          </w:p>
        </w:tc>
        <w:tc>
          <w:tcPr>
            <w:tcW w:w="13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068D908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159</w:t>
            </w:r>
          </w:p>
        </w:tc>
        <w:tc>
          <w:tcPr>
            <w:tcW w:w="1420" w:type="dxa"/>
            <w:vMerge/>
            <w:tcBorders>
              <w:top w:val="nil"/>
            </w:tcBorders>
            <w:vAlign w:val="center"/>
            <w:hideMark/>
          </w:tcPr>
          <w:p w14:paraId="215AD024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</w:p>
        </w:tc>
        <w:tc>
          <w:tcPr>
            <w:tcW w:w="1410" w:type="dxa"/>
            <w:vMerge/>
            <w:tcBorders>
              <w:top w:val="nil"/>
            </w:tcBorders>
            <w:vAlign w:val="center"/>
            <w:hideMark/>
          </w:tcPr>
          <w:p w14:paraId="33EFAC74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</w:p>
        </w:tc>
      </w:tr>
      <w:tr w:rsidR="00CF7918" w:rsidRPr="00CF7918" w14:paraId="68C516FF" w14:textId="77777777" w:rsidTr="00F25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0" w:type="dxa"/>
            <w:tcBorders>
              <w:top w:val="nil"/>
            </w:tcBorders>
            <w:noWrap/>
            <w:vAlign w:val="center"/>
            <w:hideMark/>
          </w:tcPr>
          <w:p w14:paraId="7AB03CAD" w14:textId="77777777" w:rsidR="00BE05CD" w:rsidRPr="00CF7918" w:rsidRDefault="00BE05CD" w:rsidP="00F2540A">
            <w:pPr>
              <w:jc w:val="left"/>
              <w:rPr>
                <w:rFonts w:eastAsia="Times New Roman"/>
                <w:b w:val="0"/>
                <w:lang w:val="en-GB" w:eastAsia="es-ES"/>
              </w:rPr>
            </w:pPr>
            <w:r w:rsidRPr="00CF7918">
              <w:rPr>
                <w:rFonts w:eastAsia="Times New Roman"/>
                <w:b w:val="0"/>
                <w:lang w:val="en-GB" w:eastAsia="es-ES"/>
              </w:rPr>
              <w:t>Total</w:t>
            </w:r>
          </w:p>
        </w:tc>
        <w:tc>
          <w:tcPr>
            <w:tcW w:w="1200" w:type="dxa"/>
            <w:tcBorders>
              <w:top w:val="nil"/>
            </w:tcBorders>
            <w:noWrap/>
            <w:vAlign w:val="center"/>
            <w:hideMark/>
          </w:tcPr>
          <w:p w14:paraId="5614C0EB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79</w:t>
            </w:r>
          </w:p>
        </w:tc>
        <w:tc>
          <w:tcPr>
            <w:tcW w:w="1200" w:type="dxa"/>
            <w:tcBorders>
              <w:top w:val="nil"/>
            </w:tcBorders>
            <w:noWrap/>
            <w:vAlign w:val="center"/>
            <w:hideMark/>
          </w:tcPr>
          <w:p w14:paraId="7539CBD0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119</w:t>
            </w:r>
          </w:p>
        </w:tc>
        <w:tc>
          <w:tcPr>
            <w:tcW w:w="1300" w:type="dxa"/>
            <w:tcBorders>
              <w:top w:val="nil"/>
            </w:tcBorders>
            <w:noWrap/>
            <w:vAlign w:val="center"/>
            <w:hideMark/>
          </w:tcPr>
          <w:p w14:paraId="454CDF9A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198</w:t>
            </w:r>
          </w:p>
        </w:tc>
        <w:tc>
          <w:tcPr>
            <w:tcW w:w="1420" w:type="dxa"/>
            <w:vMerge/>
            <w:vAlign w:val="center"/>
            <w:hideMark/>
          </w:tcPr>
          <w:p w14:paraId="312AE64C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</w:p>
        </w:tc>
        <w:tc>
          <w:tcPr>
            <w:tcW w:w="1410" w:type="dxa"/>
            <w:vMerge/>
            <w:vAlign w:val="center"/>
            <w:hideMark/>
          </w:tcPr>
          <w:p w14:paraId="55D1B2CC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</w:p>
        </w:tc>
      </w:tr>
      <w:tr w:rsidR="00BE05CD" w:rsidRPr="00CF7918" w14:paraId="40EDFA23" w14:textId="77777777" w:rsidTr="00F2540A">
        <w:trPr>
          <w:trHeight w:hRule="exact"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0" w:type="dxa"/>
            <w:gridSpan w:val="6"/>
            <w:noWrap/>
            <w:vAlign w:val="center"/>
            <w:hideMark/>
          </w:tcPr>
          <w:p w14:paraId="6C101B23" w14:textId="77777777" w:rsidR="00BE05CD" w:rsidRPr="00CF7918" w:rsidRDefault="00BE05CD" w:rsidP="00F2540A">
            <w:pPr>
              <w:jc w:val="left"/>
              <w:rPr>
                <w:rFonts w:ascii="Calibri" w:eastAsia="Times New Roman" w:hAnsi="Calibri" w:cs="Calibri"/>
                <w:sz w:val="22"/>
                <w:szCs w:val="22"/>
                <w:lang w:val="en-GB" w:eastAsia="es-ES"/>
              </w:rPr>
            </w:pPr>
          </w:p>
        </w:tc>
      </w:tr>
      <w:tr w:rsidR="00CF7918" w:rsidRPr="00CF7918" w14:paraId="4F2D4323" w14:textId="77777777" w:rsidTr="00F25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0" w:type="dxa"/>
            <w:tcBorders>
              <w:bottom w:val="nil"/>
            </w:tcBorders>
            <w:noWrap/>
            <w:vAlign w:val="center"/>
            <w:hideMark/>
          </w:tcPr>
          <w:p w14:paraId="04A1E444" w14:textId="77777777" w:rsidR="00BE05CD" w:rsidRPr="00CF7918" w:rsidRDefault="006575E9" w:rsidP="00F2540A">
            <w:pPr>
              <w:jc w:val="left"/>
              <w:rPr>
                <w:rFonts w:eastAsia="Times New Roman"/>
                <w:lang w:val="en-GB" w:eastAsia="es-ES"/>
              </w:rPr>
            </w:pPr>
            <w:r w:rsidRPr="00CF7918">
              <w:rPr>
                <w:lang w:val="en-GB"/>
              </w:rPr>
              <w:t>NSWOSE</w:t>
            </w:r>
          </w:p>
        </w:tc>
        <w:tc>
          <w:tcPr>
            <w:tcW w:w="1200" w:type="dxa"/>
            <w:tcBorders>
              <w:bottom w:val="nil"/>
            </w:tcBorders>
            <w:noWrap/>
            <w:vAlign w:val="center"/>
            <w:hideMark/>
          </w:tcPr>
          <w:p w14:paraId="51BEA61F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b/>
                <w:lang w:val="en-GB" w:eastAsia="es-ES"/>
              </w:rPr>
            </w:pPr>
            <w:r w:rsidRPr="00CF7918">
              <w:rPr>
                <w:rFonts w:eastAsia="Times New Roman"/>
                <w:b/>
                <w:lang w:val="en-GB" w:eastAsia="es-ES"/>
              </w:rPr>
              <w:t>F/F?</w:t>
            </w:r>
          </w:p>
        </w:tc>
        <w:tc>
          <w:tcPr>
            <w:tcW w:w="1200" w:type="dxa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19F7CD8E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b/>
                <w:lang w:val="en-GB" w:eastAsia="es-ES"/>
              </w:rPr>
            </w:pPr>
            <w:r w:rsidRPr="00CF7918">
              <w:rPr>
                <w:rFonts w:eastAsia="Times New Roman"/>
                <w:b/>
                <w:lang w:val="en-GB" w:eastAsia="es-ES"/>
              </w:rPr>
              <w:t>M/M?</w:t>
            </w:r>
          </w:p>
        </w:tc>
        <w:tc>
          <w:tcPr>
            <w:tcW w:w="1300" w:type="dxa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52956F57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b/>
                <w:lang w:val="en-GB" w:eastAsia="es-ES"/>
              </w:rPr>
            </w:pPr>
            <w:r w:rsidRPr="00CF7918">
              <w:rPr>
                <w:rFonts w:eastAsia="Times New Roman"/>
                <w:b/>
                <w:lang w:val="en-GB" w:eastAsia="es-ES"/>
              </w:rPr>
              <w:t>Total</w:t>
            </w:r>
          </w:p>
        </w:tc>
        <w:tc>
          <w:tcPr>
            <w:tcW w:w="1420" w:type="dxa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49DD43A2" w14:textId="77777777" w:rsidR="00BE05CD" w:rsidRPr="00CF7918" w:rsidRDefault="006575E9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b/>
                <w:lang w:val="en-GB" w:eastAsia="es-ES"/>
              </w:rPr>
            </w:pPr>
            <w:r w:rsidRPr="00CF7918">
              <w:rPr>
                <w:b/>
                <w:lang w:val="en-GB"/>
              </w:rPr>
              <w:t>χ</w:t>
            </w:r>
            <w:r w:rsidRPr="00CF7918">
              <w:rPr>
                <w:b/>
                <w:vertAlign w:val="superscript"/>
                <w:lang w:val="en-GB"/>
              </w:rPr>
              <w:t>2</w:t>
            </w:r>
          </w:p>
        </w:tc>
        <w:tc>
          <w:tcPr>
            <w:tcW w:w="1410" w:type="dxa"/>
            <w:tcBorders>
              <w:top w:val="single" w:sz="4" w:space="0" w:color="auto"/>
              <w:bottom w:val="nil"/>
            </w:tcBorders>
            <w:noWrap/>
            <w:vAlign w:val="center"/>
            <w:hideMark/>
          </w:tcPr>
          <w:p w14:paraId="48786E53" w14:textId="77777777" w:rsidR="00BE05CD" w:rsidRPr="00CF7918" w:rsidRDefault="006575E9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b/>
                <w:lang w:val="en-GB" w:eastAsia="es-ES"/>
              </w:rPr>
            </w:pPr>
            <w:r w:rsidRPr="00CF7918">
              <w:rPr>
                <w:b/>
                <w:sz w:val="22"/>
                <w:szCs w:val="22"/>
                <w:lang w:val="en-GB"/>
              </w:rPr>
              <w:t>Null hypothesis</w:t>
            </w:r>
          </w:p>
        </w:tc>
      </w:tr>
      <w:tr w:rsidR="00CF7918" w:rsidRPr="00CF7918" w14:paraId="3B3E97E7" w14:textId="77777777" w:rsidTr="00F2540A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6757F84" w14:textId="77777777" w:rsidR="00BE05CD" w:rsidRPr="00CF7918" w:rsidRDefault="00BE05CD" w:rsidP="00F2540A">
            <w:pPr>
              <w:jc w:val="left"/>
              <w:rPr>
                <w:rFonts w:eastAsia="Times New Roman"/>
                <w:b w:val="0"/>
                <w:lang w:val="en-GB" w:eastAsia="es-ES"/>
              </w:rPr>
            </w:pPr>
            <w:r w:rsidRPr="00CF7918">
              <w:rPr>
                <w:rFonts w:eastAsia="Times New Roman"/>
                <w:b w:val="0"/>
                <w:lang w:val="en-GB" w:eastAsia="es-ES"/>
              </w:rPr>
              <w:t>Presenc</w:t>
            </w:r>
            <w:r w:rsidR="006575E9" w:rsidRPr="00CF7918">
              <w:rPr>
                <w:rFonts w:eastAsia="Times New Roman"/>
                <w:b w:val="0"/>
                <w:lang w:val="en-GB" w:eastAsia="es-ES"/>
              </w:rPr>
              <w:t>e</w:t>
            </w:r>
          </w:p>
        </w:tc>
        <w:tc>
          <w:tcPr>
            <w:tcW w:w="12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4A9B0B6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30</w:t>
            </w:r>
          </w:p>
        </w:tc>
        <w:tc>
          <w:tcPr>
            <w:tcW w:w="12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CED1413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48</w:t>
            </w:r>
          </w:p>
        </w:tc>
        <w:tc>
          <w:tcPr>
            <w:tcW w:w="13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E281490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78</w:t>
            </w:r>
          </w:p>
        </w:tc>
        <w:tc>
          <w:tcPr>
            <w:tcW w:w="1420" w:type="dxa"/>
            <w:vMerge w:val="restart"/>
            <w:tcBorders>
              <w:top w:val="nil"/>
              <w:bottom w:val="nil"/>
            </w:tcBorders>
            <w:noWrap/>
            <w:vAlign w:val="center"/>
            <w:hideMark/>
          </w:tcPr>
          <w:p w14:paraId="42A9B54C" w14:textId="1E215860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0</w:t>
            </w:r>
            <w:r w:rsidR="0041415E">
              <w:rPr>
                <w:rFonts w:eastAsia="Times New Roman"/>
                <w:lang w:val="en-GB" w:eastAsia="es-ES"/>
              </w:rPr>
              <w:t>.</w:t>
            </w:r>
            <w:r w:rsidRPr="00CF7918">
              <w:rPr>
                <w:rFonts w:eastAsia="Times New Roman"/>
                <w:lang w:val="en-GB" w:eastAsia="es-ES"/>
              </w:rPr>
              <w:t>1109</w:t>
            </w:r>
          </w:p>
        </w:tc>
        <w:tc>
          <w:tcPr>
            <w:tcW w:w="141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039D0E6A" w14:textId="77777777" w:rsidR="00BE05CD" w:rsidRPr="00CF7918" w:rsidRDefault="006575E9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Accepted: no differences</w:t>
            </w:r>
          </w:p>
        </w:tc>
      </w:tr>
      <w:tr w:rsidR="00CF7918" w:rsidRPr="00CF7918" w14:paraId="595EDD0E" w14:textId="77777777" w:rsidTr="00F25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B5656E0" w14:textId="77777777" w:rsidR="00BE05CD" w:rsidRPr="00CF7918" w:rsidRDefault="00314F88" w:rsidP="00F2540A">
            <w:pPr>
              <w:jc w:val="left"/>
              <w:rPr>
                <w:rFonts w:eastAsia="Times New Roman"/>
                <w:b w:val="0"/>
                <w:lang w:val="en-GB" w:eastAsia="es-ES"/>
              </w:rPr>
            </w:pPr>
            <w:r>
              <w:rPr>
                <w:rFonts w:eastAsia="Times New Roman"/>
                <w:b w:val="0"/>
                <w:lang w:val="en-GB" w:eastAsia="es-ES"/>
              </w:rPr>
              <w:t>Ab</w:t>
            </w:r>
            <w:r w:rsidR="00BE05CD" w:rsidRPr="00CF7918">
              <w:rPr>
                <w:rFonts w:eastAsia="Times New Roman"/>
                <w:b w:val="0"/>
                <w:lang w:val="en-GB" w:eastAsia="es-ES"/>
              </w:rPr>
              <w:t>senc</w:t>
            </w:r>
            <w:r w:rsidR="006575E9" w:rsidRPr="00CF7918">
              <w:rPr>
                <w:rFonts w:eastAsia="Times New Roman"/>
                <w:b w:val="0"/>
                <w:lang w:val="en-GB" w:eastAsia="es-ES"/>
              </w:rPr>
              <w:t>e</w:t>
            </w:r>
          </w:p>
        </w:tc>
        <w:tc>
          <w:tcPr>
            <w:tcW w:w="12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A4FC709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49</w:t>
            </w:r>
          </w:p>
        </w:tc>
        <w:tc>
          <w:tcPr>
            <w:tcW w:w="12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1938142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71</w:t>
            </w:r>
          </w:p>
        </w:tc>
        <w:tc>
          <w:tcPr>
            <w:tcW w:w="13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2D28469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120</w:t>
            </w:r>
          </w:p>
        </w:tc>
        <w:tc>
          <w:tcPr>
            <w:tcW w:w="1420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412E9C44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</w:p>
        </w:tc>
        <w:tc>
          <w:tcPr>
            <w:tcW w:w="1410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342DBAAA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</w:p>
        </w:tc>
      </w:tr>
      <w:tr w:rsidR="00CF7918" w:rsidRPr="00CF7918" w14:paraId="581838CC" w14:textId="77777777" w:rsidTr="00F2540A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0" w:type="dxa"/>
            <w:tcBorders>
              <w:top w:val="nil"/>
            </w:tcBorders>
            <w:noWrap/>
            <w:vAlign w:val="center"/>
            <w:hideMark/>
          </w:tcPr>
          <w:p w14:paraId="27533F00" w14:textId="77777777" w:rsidR="00BE05CD" w:rsidRPr="00CF7918" w:rsidRDefault="00BE05CD" w:rsidP="00F2540A">
            <w:pPr>
              <w:jc w:val="left"/>
              <w:rPr>
                <w:rFonts w:eastAsia="Times New Roman"/>
                <w:b w:val="0"/>
                <w:lang w:val="en-GB" w:eastAsia="es-ES"/>
              </w:rPr>
            </w:pPr>
            <w:r w:rsidRPr="00CF7918">
              <w:rPr>
                <w:rFonts w:eastAsia="Times New Roman"/>
                <w:b w:val="0"/>
                <w:lang w:val="en-GB" w:eastAsia="es-ES"/>
              </w:rPr>
              <w:t>Total</w:t>
            </w:r>
          </w:p>
        </w:tc>
        <w:tc>
          <w:tcPr>
            <w:tcW w:w="1200" w:type="dxa"/>
            <w:tcBorders>
              <w:top w:val="nil"/>
            </w:tcBorders>
            <w:noWrap/>
            <w:vAlign w:val="center"/>
            <w:hideMark/>
          </w:tcPr>
          <w:p w14:paraId="3FA49F78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79</w:t>
            </w:r>
          </w:p>
        </w:tc>
        <w:tc>
          <w:tcPr>
            <w:tcW w:w="1200" w:type="dxa"/>
            <w:tcBorders>
              <w:top w:val="nil"/>
            </w:tcBorders>
            <w:noWrap/>
            <w:vAlign w:val="center"/>
            <w:hideMark/>
          </w:tcPr>
          <w:p w14:paraId="2986887A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119</w:t>
            </w:r>
          </w:p>
        </w:tc>
        <w:tc>
          <w:tcPr>
            <w:tcW w:w="1300" w:type="dxa"/>
            <w:tcBorders>
              <w:top w:val="nil"/>
            </w:tcBorders>
            <w:noWrap/>
            <w:vAlign w:val="center"/>
            <w:hideMark/>
          </w:tcPr>
          <w:p w14:paraId="292E678B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198</w:t>
            </w:r>
          </w:p>
        </w:tc>
        <w:tc>
          <w:tcPr>
            <w:tcW w:w="1420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74471450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</w:p>
        </w:tc>
        <w:tc>
          <w:tcPr>
            <w:tcW w:w="1410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65E33294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</w:p>
        </w:tc>
      </w:tr>
      <w:tr w:rsidR="00BE05CD" w:rsidRPr="00CF7918" w14:paraId="417FA414" w14:textId="77777777" w:rsidTr="00F25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0" w:type="dxa"/>
            <w:gridSpan w:val="6"/>
            <w:noWrap/>
            <w:vAlign w:val="center"/>
            <w:hideMark/>
          </w:tcPr>
          <w:p w14:paraId="3447CC91" w14:textId="77777777" w:rsidR="00BE05CD" w:rsidRPr="00CF7918" w:rsidRDefault="00BE05CD" w:rsidP="00F2540A">
            <w:pPr>
              <w:jc w:val="left"/>
              <w:rPr>
                <w:rFonts w:ascii="Calibri" w:eastAsia="Times New Roman" w:hAnsi="Calibri" w:cs="Calibri"/>
                <w:sz w:val="22"/>
                <w:szCs w:val="22"/>
                <w:lang w:val="en-GB" w:eastAsia="es-ES"/>
              </w:rPr>
            </w:pPr>
          </w:p>
        </w:tc>
      </w:tr>
      <w:tr w:rsidR="00CF7918" w:rsidRPr="00CF7918" w14:paraId="5AB842FF" w14:textId="77777777" w:rsidTr="00F2540A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0" w:type="dxa"/>
            <w:tcBorders>
              <w:bottom w:val="nil"/>
            </w:tcBorders>
            <w:noWrap/>
            <w:vAlign w:val="center"/>
            <w:hideMark/>
          </w:tcPr>
          <w:p w14:paraId="58C65F18" w14:textId="77777777" w:rsidR="00BE05CD" w:rsidRPr="00CF7918" w:rsidRDefault="006575E9" w:rsidP="00F2540A">
            <w:pPr>
              <w:jc w:val="left"/>
              <w:rPr>
                <w:rFonts w:eastAsia="Times New Roman"/>
                <w:lang w:val="en-GB" w:eastAsia="es-ES"/>
              </w:rPr>
            </w:pPr>
            <w:r w:rsidRPr="00CF7918">
              <w:rPr>
                <w:lang w:val="en-GB"/>
              </w:rPr>
              <w:t>NSWSE</w:t>
            </w:r>
          </w:p>
        </w:tc>
        <w:tc>
          <w:tcPr>
            <w:tcW w:w="1200" w:type="dxa"/>
            <w:tcBorders>
              <w:bottom w:val="nil"/>
            </w:tcBorders>
            <w:noWrap/>
            <w:vAlign w:val="center"/>
            <w:hideMark/>
          </w:tcPr>
          <w:p w14:paraId="4D3AEEAA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/>
                <w:lang w:val="en-GB" w:eastAsia="es-ES"/>
              </w:rPr>
            </w:pPr>
            <w:r w:rsidRPr="00CF7918">
              <w:rPr>
                <w:rFonts w:eastAsia="Times New Roman"/>
                <w:b/>
                <w:lang w:val="en-GB" w:eastAsia="es-ES"/>
              </w:rPr>
              <w:t>F/F?</w:t>
            </w:r>
          </w:p>
        </w:tc>
        <w:tc>
          <w:tcPr>
            <w:tcW w:w="1200" w:type="dxa"/>
            <w:tcBorders>
              <w:bottom w:val="nil"/>
            </w:tcBorders>
            <w:noWrap/>
            <w:vAlign w:val="center"/>
            <w:hideMark/>
          </w:tcPr>
          <w:p w14:paraId="68E2CC84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/>
                <w:lang w:val="en-GB" w:eastAsia="es-ES"/>
              </w:rPr>
            </w:pPr>
            <w:r w:rsidRPr="00CF7918">
              <w:rPr>
                <w:rFonts w:eastAsia="Times New Roman"/>
                <w:b/>
                <w:lang w:val="en-GB" w:eastAsia="es-ES"/>
              </w:rPr>
              <w:t>M/M?</w:t>
            </w:r>
          </w:p>
        </w:tc>
        <w:tc>
          <w:tcPr>
            <w:tcW w:w="1300" w:type="dxa"/>
            <w:tcBorders>
              <w:bottom w:val="nil"/>
            </w:tcBorders>
            <w:noWrap/>
            <w:vAlign w:val="center"/>
            <w:hideMark/>
          </w:tcPr>
          <w:p w14:paraId="5FCCDF35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/>
                <w:lang w:val="en-GB" w:eastAsia="es-ES"/>
              </w:rPr>
            </w:pPr>
            <w:r w:rsidRPr="00CF7918">
              <w:rPr>
                <w:rFonts w:eastAsia="Times New Roman"/>
                <w:b/>
                <w:lang w:val="en-GB" w:eastAsia="es-ES"/>
              </w:rPr>
              <w:t>Total</w:t>
            </w:r>
          </w:p>
        </w:tc>
        <w:tc>
          <w:tcPr>
            <w:tcW w:w="142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19BECBD" w14:textId="77777777" w:rsidR="00BE05CD" w:rsidRPr="00CF7918" w:rsidRDefault="006575E9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/>
                <w:lang w:val="en-GB" w:eastAsia="es-ES"/>
              </w:rPr>
            </w:pPr>
            <w:r w:rsidRPr="00CF7918">
              <w:rPr>
                <w:b/>
                <w:lang w:val="en-GB"/>
              </w:rPr>
              <w:t>χ</w:t>
            </w:r>
            <w:r w:rsidRPr="00CF7918">
              <w:rPr>
                <w:b/>
                <w:vertAlign w:val="superscript"/>
                <w:lang w:val="en-GB"/>
              </w:rPr>
              <w:t>2</w:t>
            </w:r>
          </w:p>
        </w:tc>
        <w:tc>
          <w:tcPr>
            <w:tcW w:w="141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5D5EB7F" w14:textId="77777777" w:rsidR="00BE05CD" w:rsidRPr="00CF7918" w:rsidRDefault="006575E9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/>
                <w:lang w:val="en-GB" w:eastAsia="es-ES"/>
              </w:rPr>
            </w:pPr>
            <w:r w:rsidRPr="00CF7918">
              <w:rPr>
                <w:b/>
                <w:sz w:val="22"/>
                <w:szCs w:val="22"/>
                <w:lang w:val="en-GB"/>
              </w:rPr>
              <w:t>Null hypothesis</w:t>
            </w:r>
          </w:p>
        </w:tc>
      </w:tr>
      <w:tr w:rsidR="00CF7918" w:rsidRPr="00CF7918" w14:paraId="18C1E4D7" w14:textId="77777777" w:rsidTr="00F25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9EF2500" w14:textId="77777777" w:rsidR="00BE05CD" w:rsidRPr="00D44640" w:rsidRDefault="00BE05CD" w:rsidP="00F2540A">
            <w:pPr>
              <w:jc w:val="left"/>
              <w:rPr>
                <w:rFonts w:eastAsia="Times New Roman"/>
                <w:b w:val="0"/>
                <w:lang w:val="en-GB" w:eastAsia="es-ES"/>
              </w:rPr>
            </w:pPr>
            <w:r w:rsidRPr="00D44640">
              <w:rPr>
                <w:rFonts w:eastAsia="Times New Roman"/>
                <w:b w:val="0"/>
                <w:lang w:val="en-GB" w:eastAsia="es-ES"/>
              </w:rPr>
              <w:t>Presenc</w:t>
            </w:r>
            <w:r w:rsidR="006575E9" w:rsidRPr="00D44640">
              <w:rPr>
                <w:rFonts w:eastAsia="Times New Roman"/>
                <w:b w:val="0"/>
                <w:lang w:val="en-GB" w:eastAsia="es-ES"/>
              </w:rPr>
              <w:t>e</w:t>
            </w:r>
          </w:p>
        </w:tc>
        <w:tc>
          <w:tcPr>
            <w:tcW w:w="12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66B4E37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16</w:t>
            </w:r>
          </w:p>
        </w:tc>
        <w:tc>
          <w:tcPr>
            <w:tcW w:w="12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DA445F6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25</w:t>
            </w:r>
          </w:p>
        </w:tc>
        <w:tc>
          <w:tcPr>
            <w:tcW w:w="13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21CA7C4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41</w:t>
            </w:r>
          </w:p>
        </w:tc>
        <w:tc>
          <w:tcPr>
            <w:tcW w:w="1420" w:type="dxa"/>
            <w:vMerge w:val="restart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14:paraId="705CC2EC" w14:textId="0048170C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0</w:t>
            </w:r>
            <w:r w:rsidR="0041415E">
              <w:rPr>
                <w:rFonts w:eastAsia="Times New Roman"/>
                <w:lang w:val="en-GB" w:eastAsia="es-ES"/>
              </w:rPr>
              <w:t>.</w:t>
            </w:r>
            <w:r w:rsidRPr="00CF7918">
              <w:rPr>
                <w:rFonts w:eastAsia="Times New Roman"/>
                <w:lang w:val="en-GB" w:eastAsia="es-ES"/>
              </w:rPr>
              <w:t>041539</w:t>
            </w:r>
          </w:p>
        </w:tc>
        <w:tc>
          <w:tcPr>
            <w:tcW w:w="1410" w:type="dxa"/>
            <w:vMerge w:val="restart"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31AEC4D5" w14:textId="77777777" w:rsidR="00BE05CD" w:rsidRPr="00CF7918" w:rsidRDefault="006575E9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Accepted: no differences</w:t>
            </w:r>
          </w:p>
        </w:tc>
      </w:tr>
      <w:tr w:rsidR="00CF7918" w:rsidRPr="00CF7918" w14:paraId="111A2BFE" w14:textId="77777777" w:rsidTr="00F2540A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174CE31" w14:textId="77777777" w:rsidR="00BE05CD" w:rsidRPr="00D44640" w:rsidRDefault="00314F88" w:rsidP="00F2540A">
            <w:pPr>
              <w:jc w:val="left"/>
              <w:rPr>
                <w:rFonts w:eastAsia="Times New Roman"/>
                <w:b w:val="0"/>
                <w:lang w:val="en-GB" w:eastAsia="es-ES"/>
              </w:rPr>
            </w:pPr>
            <w:r>
              <w:rPr>
                <w:rFonts w:eastAsia="Times New Roman"/>
                <w:b w:val="0"/>
                <w:lang w:val="en-GB" w:eastAsia="es-ES"/>
              </w:rPr>
              <w:t>Ab</w:t>
            </w:r>
            <w:r w:rsidR="00BE05CD" w:rsidRPr="00D44640">
              <w:rPr>
                <w:rFonts w:eastAsia="Times New Roman"/>
                <w:b w:val="0"/>
                <w:lang w:val="en-GB" w:eastAsia="es-ES"/>
              </w:rPr>
              <w:t>senc</w:t>
            </w:r>
            <w:r w:rsidR="006575E9" w:rsidRPr="00D44640">
              <w:rPr>
                <w:rFonts w:eastAsia="Times New Roman"/>
                <w:b w:val="0"/>
                <w:lang w:val="en-GB" w:eastAsia="es-ES"/>
              </w:rPr>
              <w:t>e</w:t>
            </w:r>
          </w:p>
        </w:tc>
        <w:tc>
          <w:tcPr>
            <w:tcW w:w="12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9170F95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63</w:t>
            </w:r>
          </w:p>
        </w:tc>
        <w:tc>
          <w:tcPr>
            <w:tcW w:w="12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4BDA28A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94</w:t>
            </w:r>
          </w:p>
        </w:tc>
        <w:tc>
          <w:tcPr>
            <w:tcW w:w="13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A11790C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157</w:t>
            </w:r>
          </w:p>
        </w:tc>
        <w:tc>
          <w:tcPr>
            <w:tcW w:w="1420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6B5DB74B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</w:p>
        </w:tc>
        <w:tc>
          <w:tcPr>
            <w:tcW w:w="1410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054DB4B5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</w:p>
        </w:tc>
      </w:tr>
      <w:tr w:rsidR="00CF7918" w:rsidRPr="00CF7918" w14:paraId="70E51013" w14:textId="77777777" w:rsidTr="00F25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0" w:type="dxa"/>
            <w:tcBorders>
              <w:top w:val="nil"/>
            </w:tcBorders>
            <w:noWrap/>
            <w:vAlign w:val="center"/>
            <w:hideMark/>
          </w:tcPr>
          <w:p w14:paraId="34167781" w14:textId="77777777" w:rsidR="00BE05CD" w:rsidRPr="00D44640" w:rsidRDefault="00BE05CD" w:rsidP="00F2540A">
            <w:pPr>
              <w:jc w:val="left"/>
              <w:rPr>
                <w:rFonts w:eastAsia="Times New Roman"/>
                <w:b w:val="0"/>
                <w:lang w:val="en-GB" w:eastAsia="es-ES"/>
              </w:rPr>
            </w:pPr>
            <w:r w:rsidRPr="00D44640">
              <w:rPr>
                <w:rFonts w:eastAsia="Times New Roman"/>
                <w:b w:val="0"/>
                <w:lang w:val="en-GB" w:eastAsia="es-ES"/>
              </w:rPr>
              <w:t>Total</w:t>
            </w:r>
          </w:p>
        </w:tc>
        <w:tc>
          <w:tcPr>
            <w:tcW w:w="1200" w:type="dxa"/>
            <w:tcBorders>
              <w:top w:val="nil"/>
            </w:tcBorders>
            <w:noWrap/>
            <w:vAlign w:val="center"/>
            <w:hideMark/>
          </w:tcPr>
          <w:p w14:paraId="5CF36D99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79</w:t>
            </w:r>
          </w:p>
        </w:tc>
        <w:tc>
          <w:tcPr>
            <w:tcW w:w="1200" w:type="dxa"/>
            <w:tcBorders>
              <w:top w:val="nil"/>
            </w:tcBorders>
            <w:noWrap/>
            <w:vAlign w:val="center"/>
            <w:hideMark/>
          </w:tcPr>
          <w:p w14:paraId="01C06957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119</w:t>
            </w:r>
          </w:p>
        </w:tc>
        <w:tc>
          <w:tcPr>
            <w:tcW w:w="1300" w:type="dxa"/>
            <w:tcBorders>
              <w:top w:val="nil"/>
            </w:tcBorders>
            <w:noWrap/>
            <w:vAlign w:val="center"/>
            <w:hideMark/>
          </w:tcPr>
          <w:p w14:paraId="4D95F184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198</w:t>
            </w:r>
          </w:p>
        </w:tc>
        <w:tc>
          <w:tcPr>
            <w:tcW w:w="1420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0C5F36AA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</w:p>
        </w:tc>
        <w:tc>
          <w:tcPr>
            <w:tcW w:w="1410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3BC0DCD8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</w:p>
        </w:tc>
      </w:tr>
      <w:tr w:rsidR="00BE05CD" w:rsidRPr="00CF7918" w14:paraId="7939B36B" w14:textId="77777777" w:rsidTr="00F2540A">
        <w:trPr>
          <w:trHeight w:hRule="exact"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0" w:type="dxa"/>
            <w:gridSpan w:val="6"/>
            <w:noWrap/>
            <w:vAlign w:val="center"/>
            <w:hideMark/>
          </w:tcPr>
          <w:p w14:paraId="1EA69F4B" w14:textId="77777777" w:rsidR="00BE05CD" w:rsidRPr="00D44640" w:rsidRDefault="00BE05CD" w:rsidP="00F2540A">
            <w:pPr>
              <w:jc w:val="left"/>
              <w:rPr>
                <w:rFonts w:ascii="Calibri" w:eastAsia="Times New Roman" w:hAnsi="Calibri" w:cs="Calibri"/>
                <w:sz w:val="22"/>
                <w:szCs w:val="22"/>
                <w:lang w:val="en-GB" w:eastAsia="es-ES"/>
              </w:rPr>
            </w:pPr>
          </w:p>
        </w:tc>
      </w:tr>
      <w:tr w:rsidR="00CF7918" w:rsidRPr="00CF7918" w14:paraId="7C2FD4C6" w14:textId="77777777" w:rsidTr="00F25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0" w:type="dxa"/>
            <w:tcBorders>
              <w:bottom w:val="nil"/>
            </w:tcBorders>
            <w:noWrap/>
            <w:vAlign w:val="center"/>
            <w:hideMark/>
          </w:tcPr>
          <w:p w14:paraId="35A51266" w14:textId="77777777" w:rsidR="00BE05CD" w:rsidRPr="00CF7918" w:rsidRDefault="00BE05CD" w:rsidP="00F2540A">
            <w:pPr>
              <w:jc w:val="left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Megalit</w:t>
            </w:r>
            <w:r w:rsidR="006575E9" w:rsidRPr="00CF7918">
              <w:rPr>
                <w:rFonts w:eastAsia="Times New Roman"/>
                <w:lang w:val="en-GB" w:eastAsia="es-ES"/>
              </w:rPr>
              <w:t>hic</w:t>
            </w:r>
          </w:p>
        </w:tc>
        <w:tc>
          <w:tcPr>
            <w:tcW w:w="1200" w:type="dxa"/>
            <w:tcBorders>
              <w:bottom w:val="nil"/>
            </w:tcBorders>
            <w:noWrap/>
            <w:vAlign w:val="center"/>
            <w:hideMark/>
          </w:tcPr>
          <w:p w14:paraId="18BF96B8" w14:textId="77777777" w:rsidR="00BE05CD" w:rsidRPr="00D44640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b/>
                <w:lang w:val="en-GB" w:eastAsia="es-ES"/>
              </w:rPr>
            </w:pPr>
            <w:r w:rsidRPr="00D44640">
              <w:rPr>
                <w:rFonts w:eastAsia="Times New Roman"/>
                <w:b/>
                <w:lang w:val="en-GB" w:eastAsia="es-ES"/>
              </w:rPr>
              <w:t>F/F?</w:t>
            </w:r>
          </w:p>
        </w:tc>
        <w:tc>
          <w:tcPr>
            <w:tcW w:w="1200" w:type="dxa"/>
            <w:tcBorders>
              <w:bottom w:val="nil"/>
            </w:tcBorders>
            <w:noWrap/>
            <w:vAlign w:val="center"/>
            <w:hideMark/>
          </w:tcPr>
          <w:p w14:paraId="0905C526" w14:textId="77777777" w:rsidR="00BE05CD" w:rsidRPr="00D44640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b/>
                <w:lang w:val="en-GB" w:eastAsia="es-ES"/>
              </w:rPr>
            </w:pPr>
            <w:r w:rsidRPr="00D44640">
              <w:rPr>
                <w:rFonts w:eastAsia="Times New Roman"/>
                <w:b/>
                <w:lang w:val="en-GB" w:eastAsia="es-ES"/>
              </w:rPr>
              <w:t>M/M?</w:t>
            </w:r>
          </w:p>
        </w:tc>
        <w:tc>
          <w:tcPr>
            <w:tcW w:w="1300" w:type="dxa"/>
            <w:tcBorders>
              <w:bottom w:val="nil"/>
            </w:tcBorders>
            <w:noWrap/>
            <w:vAlign w:val="center"/>
            <w:hideMark/>
          </w:tcPr>
          <w:p w14:paraId="3D68EE0A" w14:textId="77777777" w:rsidR="00BE05CD" w:rsidRPr="00D44640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b/>
                <w:lang w:val="en-GB" w:eastAsia="es-ES"/>
              </w:rPr>
            </w:pPr>
            <w:r w:rsidRPr="00D44640">
              <w:rPr>
                <w:rFonts w:eastAsia="Times New Roman"/>
                <w:b/>
                <w:lang w:val="en-GB" w:eastAsia="es-ES"/>
              </w:rPr>
              <w:t>Total</w:t>
            </w:r>
          </w:p>
        </w:tc>
        <w:tc>
          <w:tcPr>
            <w:tcW w:w="1420" w:type="dxa"/>
            <w:tcBorders>
              <w:bottom w:val="nil"/>
            </w:tcBorders>
            <w:noWrap/>
            <w:vAlign w:val="center"/>
            <w:hideMark/>
          </w:tcPr>
          <w:p w14:paraId="7D80C80D" w14:textId="77777777" w:rsidR="00BE05CD" w:rsidRPr="00D44640" w:rsidRDefault="006575E9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b/>
                <w:lang w:val="en-GB" w:eastAsia="es-ES"/>
              </w:rPr>
            </w:pPr>
            <w:r w:rsidRPr="00D44640">
              <w:rPr>
                <w:b/>
                <w:lang w:val="en-GB"/>
              </w:rPr>
              <w:t>χ</w:t>
            </w:r>
            <w:r w:rsidRPr="00D44640">
              <w:rPr>
                <w:b/>
                <w:vertAlign w:val="superscript"/>
                <w:lang w:val="en-GB"/>
              </w:rPr>
              <w:t>2</w:t>
            </w:r>
          </w:p>
        </w:tc>
        <w:tc>
          <w:tcPr>
            <w:tcW w:w="1410" w:type="dxa"/>
            <w:tcBorders>
              <w:bottom w:val="nil"/>
            </w:tcBorders>
            <w:noWrap/>
            <w:vAlign w:val="center"/>
            <w:hideMark/>
          </w:tcPr>
          <w:p w14:paraId="5087936E" w14:textId="77777777" w:rsidR="00BE05CD" w:rsidRPr="00D44640" w:rsidRDefault="006575E9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b/>
                <w:lang w:val="en-GB" w:eastAsia="es-ES"/>
              </w:rPr>
            </w:pPr>
            <w:r w:rsidRPr="00D44640">
              <w:rPr>
                <w:b/>
                <w:sz w:val="22"/>
                <w:szCs w:val="22"/>
                <w:lang w:val="en-GB"/>
              </w:rPr>
              <w:t>Null hypothesis</w:t>
            </w:r>
          </w:p>
        </w:tc>
      </w:tr>
      <w:tr w:rsidR="00CF7918" w:rsidRPr="00CF7918" w14:paraId="65029A6D" w14:textId="77777777" w:rsidTr="00F2540A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202ACC2" w14:textId="77777777" w:rsidR="00BE05CD" w:rsidRPr="00CF7918" w:rsidRDefault="00BE05CD" w:rsidP="00F2540A">
            <w:pPr>
              <w:jc w:val="left"/>
              <w:rPr>
                <w:rFonts w:eastAsia="Times New Roman"/>
                <w:b w:val="0"/>
                <w:lang w:val="en-GB" w:eastAsia="es-ES"/>
              </w:rPr>
            </w:pPr>
            <w:r w:rsidRPr="00CF7918">
              <w:rPr>
                <w:rFonts w:eastAsia="Times New Roman"/>
                <w:b w:val="0"/>
                <w:lang w:val="en-GB" w:eastAsia="es-ES"/>
              </w:rPr>
              <w:t>Presenc</w:t>
            </w:r>
            <w:r w:rsidR="006575E9" w:rsidRPr="00CF7918">
              <w:rPr>
                <w:rFonts w:eastAsia="Times New Roman"/>
                <w:b w:val="0"/>
                <w:lang w:val="en-GB" w:eastAsia="es-ES"/>
              </w:rPr>
              <w:t>e</w:t>
            </w:r>
          </w:p>
        </w:tc>
        <w:tc>
          <w:tcPr>
            <w:tcW w:w="12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BAA7FFE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16</w:t>
            </w:r>
          </w:p>
        </w:tc>
        <w:tc>
          <w:tcPr>
            <w:tcW w:w="12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6FD143B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17</w:t>
            </w:r>
          </w:p>
        </w:tc>
        <w:tc>
          <w:tcPr>
            <w:tcW w:w="13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5FDF6ED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33</w:t>
            </w:r>
          </w:p>
        </w:tc>
        <w:tc>
          <w:tcPr>
            <w:tcW w:w="1420" w:type="dxa"/>
            <w:vMerge w:val="restart"/>
            <w:tcBorders>
              <w:top w:val="nil"/>
              <w:bottom w:val="nil"/>
            </w:tcBorders>
            <w:noWrap/>
            <w:vAlign w:val="center"/>
            <w:hideMark/>
          </w:tcPr>
          <w:p w14:paraId="4AF68D42" w14:textId="68A8D55D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1</w:t>
            </w:r>
            <w:r w:rsidR="0041415E">
              <w:rPr>
                <w:rFonts w:eastAsia="Times New Roman"/>
                <w:lang w:val="en-GB" w:eastAsia="es-ES"/>
              </w:rPr>
              <w:t>.</w:t>
            </w:r>
            <w:r w:rsidRPr="00CF7918">
              <w:rPr>
                <w:rFonts w:eastAsia="Times New Roman"/>
                <w:lang w:val="en-GB" w:eastAsia="es-ES"/>
              </w:rPr>
              <w:t>2174</w:t>
            </w:r>
          </w:p>
        </w:tc>
        <w:tc>
          <w:tcPr>
            <w:tcW w:w="141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6F95E86D" w14:textId="77777777" w:rsidR="00BE05CD" w:rsidRPr="00CF7918" w:rsidRDefault="006575E9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Accepted: no differences</w:t>
            </w:r>
          </w:p>
        </w:tc>
      </w:tr>
      <w:tr w:rsidR="00CF7918" w:rsidRPr="00CF7918" w14:paraId="750DCD44" w14:textId="77777777" w:rsidTr="00F254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FEB391E" w14:textId="77777777" w:rsidR="00BE05CD" w:rsidRPr="00CF7918" w:rsidRDefault="00BE05CD" w:rsidP="00F2540A">
            <w:pPr>
              <w:jc w:val="left"/>
              <w:rPr>
                <w:rFonts w:eastAsia="Times New Roman"/>
                <w:b w:val="0"/>
                <w:lang w:val="en-GB" w:eastAsia="es-ES"/>
              </w:rPr>
            </w:pPr>
            <w:r w:rsidRPr="00CF7918">
              <w:rPr>
                <w:rFonts w:eastAsia="Times New Roman"/>
                <w:b w:val="0"/>
                <w:lang w:val="en-GB" w:eastAsia="es-ES"/>
              </w:rPr>
              <w:t>A</w:t>
            </w:r>
            <w:r w:rsidR="00314F88">
              <w:rPr>
                <w:rFonts w:eastAsia="Times New Roman"/>
                <w:b w:val="0"/>
                <w:lang w:val="en-GB" w:eastAsia="es-ES"/>
              </w:rPr>
              <w:t>b</w:t>
            </w:r>
            <w:r w:rsidRPr="00CF7918">
              <w:rPr>
                <w:rFonts w:eastAsia="Times New Roman"/>
                <w:b w:val="0"/>
                <w:lang w:val="en-GB" w:eastAsia="es-ES"/>
              </w:rPr>
              <w:t>senc</w:t>
            </w:r>
            <w:r w:rsidR="006575E9" w:rsidRPr="00CF7918">
              <w:rPr>
                <w:rFonts w:eastAsia="Times New Roman"/>
                <w:b w:val="0"/>
                <w:lang w:val="en-GB" w:eastAsia="es-ES"/>
              </w:rPr>
              <w:t>e</w:t>
            </w:r>
          </w:p>
        </w:tc>
        <w:tc>
          <w:tcPr>
            <w:tcW w:w="12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DFAEE7D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63</w:t>
            </w:r>
          </w:p>
        </w:tc>
        <w:tc>
          <w:tcPr>
            <w:tcW w:w="12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E9C3343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102</w:t>
            </w:r>
          </w:p>
        </w:tc>
        <w:tc>
          <w:tcPr>
            <w:tcW w:w="13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96762EF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165</w:t>
            </w:r>
          </w:p>
        </w:tc>
        <w:tc>
          <w:tcPr>
            <w:tcW w:w="142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E4B639B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</w:p>
        </w:tc>
        <w:tc>
          <w:tcPr>
            <w:tcW w:w="141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D392A04" w14:textId="77777777" w:rsidR="00BE05CD" w:rsidRPr="00CF7918" w:rsidRDefault="00BE05CD" w:rsidP="00F2540A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</w:p>
        </w:tc>
      </w:tr>
      <w:tr w:rsidR="00CF7918" w:rsidRPr="00CF7918" w14:paraId="427F7F2B" w14:textId="77777777" w:rsidTr="00F2540A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D88A689" w14:textId="77777777" w:rsidR="00BE05CD" w:rsidRPr="00CF7918" w:rsidRDefault="00BE05CD" w:rsidP="00F2540A">
            <w:pPr>
              <w:jc w:val="left"/>
              <w:rPr>
                <w:rFonts w:eastAsia="Times New Roman"/>
                <w:b w:val="0"/>
                <w:lang w:val="en-GB" w:eastAsia="es-ES"/>
              </w:rPr>
            </w:pPr>
            <w:r w:rsidRPr="00CF7918">
              <w:rPr>
                <w:rFonts w:eastAsia="Times New Roman"/>
                <w:b w:val="0"/>
                <w:lang w:val="en-GB" w:eastAsia="es-ES"/>
              </w:rPr>
              <w:t>Total</w:t>
            </w:r>
          </w:p>
        </w:tc>
        <w:tc>
          <w:tcPr>
            <w:tcW w:w="12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E69A0EC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79</w:t>
            </w:r>
          </w:p>
        </w:tc>
        <w:tc>
          <w:tcPr>
            <w:tcW w:w="12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54F5EB1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119</w:t>
            </w:r>
          </w:p>
        </w:tc>
        <w:tc>
          <w:tcPr>
            <w:tcW w:w="130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0F087F0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  <w:r w:rsidRPr="00CF7918">
              <w:rPr>
                <w:rFonts w:eastAsia="Times New Roman"/>
                <w:lang w:val="en-GB" w:eastAsia="es-ES"/>
              </w:rPr>
              <w:t>198</w:t>
            </w:r>
          </w:p>
        </w:tc>
        <w:tc>
          <w:tcPr>
            <w:tcW w:w="142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69BE1A6" w14:textId="77777777" w:rsidR="00BE05CD" w:rsidRPr="00CF7918" w:rsidRDefault="00BE05CD" w:rsidP="00F2540A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</w:p>
        </w:tc>
        <w:tc>
          <w:tcPr>
            <w:tcW w:w="141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752C6083" w14:textId="77777777" w:rsidR="00BE05CD" w:rsidRPr="00CF7918" w:rsidRDefault="00BE05CD" w:rsidP="00F2540A">
            <w:pPr>
              <w:keepNext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lang w:val="en-GB" w:eastAsia="es-ES"/>
              </w:rPr>
            </w:pPr>
          </w:p>
        </w:tc>
      </w:tr>
    </w:tbl>
    <w:p w14:paraId="303E7EF2" w14:textId="1F039F4D" w:rsidR="00BE05CD" w:rsidRPr="00AB1959" w:rsidRDefault="00AB1959" w:rsidP="00D862C7">
      <w:pPr>
        <w:pStyle w:val="Caption"/>
        <w:tabs>
          <w:tab w:val="left" w:pos="8504"/>
        </w:tabs>
        <w:spacing w:before="120"/>
        <w:ind w:right="-1"/>
        <w:rPr>
          <w:b w:val="0"/>
          <w:color w:val="auto"/>
          <w:sz w:val="24"/>
          <w:szCs w:val="24"/>
          <w:lang w:val="en-GB"/>
        </w:rPr>
      </w:pPr>
      <w:r w:rsidRPr="00AB1959">
        <w:rPr>
          <w:b w:val="0"/>
          <w:color w:val="auto"/>
          <w:sz w:val="24"/>
          <w:szCs w:val="24"/>
          <w:lang w:val="en-GB"/>
        </w:rPr>
        <w:t>NSWSE: negative structure with stone elements; NSWOSE: negative structure without stone elements</w:t>
      </w:r>
      <w:r>
        <w:rPr>
          <w:b w:val="0"/>
          <w:color w:val="auto"/>
          <w:sz w:val="24"/>
          <w:szCs w:val="24"/>
          <w:lang w:val="en-GB"/>
        </w:rPr>
        <w:t>;</w:t>
      </w:r>
      <w:r w:rsidRPr="00AB1959">
        <w:rPr>
          <w:b w:val="0"/>
          <w:color w:val="auto"/>
          <w:sz w:val="24"/>
          <w:szCs w:val="24"/>
          <w:lang w:val="en-GB"/>
        </w:rPr>
        <w:t xml:space="preserve"> F</w:t>
      </w:r>
      <w:r w:rsidR="00272C25">
        <w:rPr>
          <w:b w:val="0"/>
          <w:color w:val="auto"/>
          <w:sz w:val="24"/>
          <w:szCs w:val="24"/>
          <w:lang w:val="en-GB"/>
        </w:rPr>
        <w:t>/F?</w:t>
      </w:r>
      <w:r w:rsidRPr="00AB1959">
        <w:rPr>
          <w:b w:val="0"/>
          <w:color w:val="auto"/>
          <w:sz w:val="24"/>
          <w:szCs w:val="24"/>
          <w:lang w:val="en-GB"/>
        </w:rPr>
        <w:t xml:space="preserve">: female or </w:t>
      </w:r>
      <w:r>
        <w:rPr>
          <w:b w:val="0"/>
          <w:color w:val="auto"/>
          <w:sz w:val="24"/>
          <w:szCs w:val="24"/>
          <w:lang w:val="en-GB"/>
        </w:rPr>
        <w:t>probably</w:t>
      </w:r>
      <w:r w:rsidRPr="00AB1959">
        <w:rPr>
          <w:b w:val="0"/>
          <w:color w:val="auto"/>
          <w:sz w:val="24"/>
          <w:szCs w:val="24"/>
          <w:lang w:val="en-GB"/>
        </w:rPr>
        <w:t xml:space="preserve"> female; M</w:t>
      </w:r>
      <w:r w:rsidR="00272C25">
        <w:rPr>
          <w:b w:val="0"/>
          <w:color w:val="auto"/>
          <w:sz w:val="24"/>
          <w:szCs w:val="24"/>
          <w:lang w:val="en-GB"/>
        </w:rPr>
        <w:t>/M?</w:t>
      </w:r>
      <w:r w:rsidRPr="00AB1959">
        <w:rPr>
          <w:b w:val="0"/>
          <w:color w:val="auto"/>
          <w:sz w:val="24"/>
          <w:szCs w:val="24"/>
          <w:lang w:val="en-GB"/>
        </w:rPr>
        <w:t xml:space="preserve">: male or </w:t>
      </w:r>
      <w:r>
        <w:rPr>
          <w:b w:val="0"/>
          <w:color w:val="auto"/>
          <w:sz w:val="24"/>
          <w:szCs w:val="24"/>
          <w:lang w:val="en-GB"/>
        </w:rPr>
        <w:t>probably</w:t>
      </w:r>
      <w:r w:rsidRPr="00AB1959">
        <w:rPr>
          <w:b w:val="0"/>
          <w:color w:val="auto"/>
          <w:sz w:val="24"/>
          <w:szCs w:val="24"/>
          <w:lang w:val="en-GB"/>
        </w:rPr>
        <w:t xml:space="preserve"> male</w:t>
      </w:r>
      <w:r w:rsidR="006575E9" w:rsidRPr="00AB1959">
        <w:rPr>
          <w:b w:val="0"/>
          <w:color w:val="auto"/>
          <w:sz w:val="24"/>
          <w:szCs w:val="24"/>
          <w:lang w:val="en-GB"/>
        </w:rPr>
        <w:t xml:space="preserve">. </w:t>
      </w:r>
    </w:p>
    <w:p w14:paraId="6898DA16" w14:textId="77777777" w:rsidR="003056B5" w:rsidRDefault="003056B5">
      <w:pPr>
        <w:rPr>
          <w:lang w:val="en-GB"/>
        </w:rPr>
      </w:pPr>
    </w:p>
    <w:p w14:paraId="4AF36578" w14:textId="77777777" w:rsidR="00F230EE" w:rsidRPr="009D0261" w:rsidRDefault="00F230EE" w:rsidP="00254242">
      <w:pPr>
        <w:rPr>
          <w:lang w:val="en-GB"/>
        </w:rPr>
        <w:sectPr w:rsidR="00F230EE" w:rsidRPr="009D0261" w:rsidSect="00E66331">
          <w:pgSz w:w="11906" w:h="16838"/>
          <w:pgMar w:top="1418" w:right="1701" w:bottom="1418" w:left="1701" w:header="709" w:footer="709" w:gutter="0"/>
          <w:cols w:space="708"/>
          <w:docGrid w:linePitch="360"/>
        </w:sectPr>
      </w:pPr>
    </w:p>
    <w:p w14:paraId="76888083" w14:textId="2D8E3944" w:rsidR="00254242" w:rsidRPr="009D0261" w:rsidRDefault="00254242" w:rsidP="00BC0147">
      <w:pPr>
        <w:spacing w:line="360" w:lineRule="auto"/>
        <w:rPr>
          <w:lang w:val="en-GB"/>
        </w:rPr>
      </w:pPr>
      <w:r w:rsidRPr="00D862C7">
        <w:rPr>
          <w:b/>
          <w:i/>
          <w:lang w:val="en-GB"/>
        </w:rPr>
        <w:lastRenderedPageBreak/>
        <w:t>Tabl</w:t>
      </w:r>
      <w:r w:rsidR="008F3A9E" w:rsidRPr="00D862C7">
        <w:rPr>
          <w:b/>
          <w:i/>
          <w:lang w:val="en-GB"/>
        </w:rPr>
        <w:t>e</w:t>
      </w:r>
      <w:r w:rsidRPr="00D862C7">
        <w:rPr>
          <w:b/>
          <w:i/>
          <w:lang w:val="en-GB"/>
        </w:rPr>
        <w:t xml:space="preserve"> </w:t>
      </w:r>
      <w:r w:rsidR="00D1446E" w:rsidRPr="00D862C7">
        <w:rPr>
          <w:b/>
          <w:i/>
          <w:lang w:val="en-GB"/>
        </w:rPr>
        <w:t>8</w:t>
      </w:r>
      <w:r w:rsidR="00991073" w:rsidRPr="00D862C7">
        <w:rPr>
          <w:b/>
          <w:i/>
          <w:lang w:val="en-GB"/>
        </w:rPr>
        <w:t>.</w:t>
      </w:r>
      <w:r w:rsidRPr="009D0261">
        <w:rPr>
          <w:lang w:val="en-GB"/>
        </w:rPr>
        <w:t xml:space="preserve"> </w:t>
      </w:r>
      <w:r w:rsidR="00991073" w:rsidRPr="00BC0C39">
        <w:rPr>
          <w:i/>
          <w:lang w:val="en-GB"/>
        </w:rPr>
        <w:t>Presence of trepanations for Iberian Neolithic people</w:t>
      </w:r>
      <w:r w:rsidR="008F3A9E" w:rsidRPr="009D0261">
        <w:rPr>
          <w:lang w:val="en-GB"/>
        </w:rPr>
        <w:t>.</w:t>
      </w:r>
    </w:p>
    <w:tbl>
      <w:tblPr>
        <w:tblStyle w:val="PlainTable2"/>
        <w:tblW w:w="9351" w:type="dxa"/>
        <w:jc w:val="center"/>
        <w:tblLayout w:type="fixed"/>
        <w:tblLook w:val="04A0" w:firstRow="1" w:lastRow="0" w:firstColumn="1" w:lastColumn="0" w:noHBand="0" w:noVBand="1"/>
      </w:tblPr>
      <w:tblGrid>
        <w:gridCol w:w="947"/>
        <w:gridCol w:w="740"/>
        <w:gridCol w:w="828"/>
        <w:gridCol w:w="1360"/>
        <w:gridCol w:w="2600"/>
        <w:gridCol w:w="1304"/>
        <w:gridCol w:w="105"/>
        <w:gridCol w:w="1362"/>
        <w:gridCol w:w="105"/>
      </w:tblGrid>
      <w:tr w:rsidR="0001584F" w:rsidRPr="009D0261" w14:paraId="17BC1145" w14:textId="77777777" w:rsidTr="00BC014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7" w:type="dxa"/>
            <w:noWrap/>
            <w:vAlign w:val="center"/>
            <w:hideMark/>
          </w:tcPr>
          <w:p w14:paraId="6DB70C36" w14:textId="77777777" w:rsidR="0001584F" w:rsidRPr="00D44640" w:rsidRDefault="0001584F" w:rsidP="00BC0147">
            <w:pPr>
              <w:jc w:val="left"/>
              <w:rPr>
                <w:sz w:val="20"/>
                <w:szCs w:val="20"/>
                <w:lang w:val="en-GB"/>
              </w:rPr>
            </w:pPr>
            <w:r w:rsidRPr="00D44640">
              <w:rPr>
                <w:sz w:val="20"/>
                <w:szCs w:val="20"/>
                <w:lang w:val="en-GB"/>
              </w:rPr>
              <w:t>Id Pub</w:t>
            </w:r>
          </w:p>
        </w:tc>
        <w:tc>
          <w:tcPr>
            <w:tcW w:w="740" w:type="dxa"/>
            <w:noWrap/>
            <w:vAlign w:val="center"/>
            <w:hideMark/>
          </w:tcPr>
          <w:p w14:paraId="225C5FBE" w14:textId="77777777" w:rsidR="0001584F" w:rsidRPr="00D44640" w:rsidRDefault="0001584F" w:rsidP="00BC0147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D44640">
              <w:rPr>
                <w:sz w:val="20"/>
                <w:szCs w:val="20"/>
                <w:lang w:val="en-GB"/>
              </w:rPr>
              <w:t>Sex</w:t>
            </w:r>
          </w:p>
        </w:tc>
        <w:tc>
          <w:tcPr>
            <w:tcW w:w="828" w:type="dxa"/>
            <w:noWrap/>
            <w:vAlign w:val="center"/>
            <w:hideMark/>
          </w:tcPr>
          <w:p w14:paraId="4CD1B3B2" w14:textId="77777777" w:rsidR="0001584F" w:rsidRPr="00D44640" w:rsidRDefault="008F3A9E" w:rsidP="00BC0147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D44640">
              <w:rPr>
                <w:sz w:val="20"/>
                <w:szCs w:val="20"/>
                <w:lang w:val="en-GB"/>
              </w:rPr>
              <w:t>Age</w:t>
            </w:r>
          </w:p>
        </w:tc>
        <w:tc>
          <w:tcPr>
            <w:tcW w:w="1360" w:type="dxa"/>
            <w:noWrap/>
            <w:vAlign w:val="center"/>
            <w:hideMark/>
          </w:tcPr>
          <w:p w14:paraId="23E78BEE" w14:textId="77777777" w:rsidR="0001584F" w:rsidRPr="00D44640" w:rsidRDefault="008F3A9E" w:rsidP="00BC0147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D44640">
              <w:rPr>
                <w:sz w:val="20"/>
                <w:szCs w:val="20"/>
                <w:lang w:val="en-GB"/>
              </w:rPr>
              <w:t>Site</w:t>
            </w:r>
          </w:p>
        </w:tc>
        <w:tc>
          <w:tcPr>
            <w:tcW w:w="2600" w:type="dxa"/>
            <w:noWrap/>
            <w:vAlign w:val="center"/>
            <w:hideMark/>
          </w:tcPr>
          <w:p w14:paraId="04F00241" w14:textId="77777777" w:rsidR="0001584F" w:rsidRPr="00D44640" w:rsidRDefault="008F3A9E" w:rsidP="00BC0147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D44640">
              <w:rPr>
                <w:sz w:val="20"/>
                <w:szCs w:val="20"/>
                <w:lang w:val="en-GB"/>
              </w:rPr>
              <w:t>Location and type</w:t>
            </w:r>
          </w:p>
        </w:tc>
        <w:tc>
          <w:tcPr>
            <w:tcW w:w="1409" w:type="dxa"/>
            <w:gridSpan w:val="2"/>
            <w:noWrap/>
            <w:vAlign w:val="center"/>
            <w:hideMark/>
          </w:tcPr>
          <w:p w14:paraId="06933475" w14:textId="77777777" w:rsidR="0001584F" w:rsidRPr="00D44640" w:rsidRDefault="0001584F" w:rsidP="00BC0147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D44640">
              <w:rPr>
                <w:sz w:val="20"/>
                <w:szCs w:val="20"/>
                <w:lang w:val="en-GB"/>
              </w:rPr>
              <w:t>Regenera</w:t>
            </w:r>
            <w:r w:rsidR="008F3A9E" w:rsidRPr="00D44640">
              <w:rPr>
                <w:sz w:val="20"/>
                <w:szCs w:val="20"/>
                <w:lang w:val="en-GB"/>
              </w:rPr>
              <w:t>t</w:t>
            </w:r>
            <w:r w:rsidRPr="00D44640">
              <w:rPr>
                <w:sz w:val="20"/>
                <w:szCs w:val="20"/>
                <w:lang w:val="en-GB"/>
              </w:rPr>
              <w:t>i</w:t>
            </w:r>
            <w:r w:rsidR="008F3A9E" w:rsidRPr="00D44640">
              <w:rPr>
                <w:sz w:val="20"/>
                <w:szCs w:val="20"/>
                <w:lang w:val="en-GB"/>
              </w:rPr>
              <w:t>o</w:t>
            </w:r>
            <w:r w:rsidRPr="00D44640">
              <w:rPr>
                <w:sz w:val="20"/>
                <w:szCs w:val="20"/>
                <w:lang w:val="en-GB"/>
              </w:rPr>
              <w:t>n</w:t>
            </w:r>
          </w:p>
        </w:tc>
        <w:tc>
          <w:tcPr>
            <w:tcW w:w="1467" w:type="dxa"/>
            <w:gridSpan w:val="2"/>
            <w:noWrap/>
            <w:vAlign w:val="center"/>
            <w:hideMark/>
          </w:tcPr>
          <w:p w14:paraId="585032DC" w14:textId="77777777" w:rsidR="0001584F" w:rsidRPr="00D44640" w:rsidRDefault="0001584F" w:rsidP="00BC0147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D44640">
              <w:rPr>
                <w:sz w:val="20"/>
                <w:szCs w:val="20"/>
                <w:lang w:val="en-GB"/>
              </w:rPr>
              <w:t>Referenc</w:t>
            </w:r>
            <w:r w:rsidR="008F3A9E" w:rsidRPr="00D44640">
              <w:rPr>
                <w:sz w:val="20"/>
                <w:szCs w:val="20"/>
                <w:lang w:val="en-GB"/>
              </w:rPr>
              <w:t>e</w:t>
            </w:r>
          </w:p>
        </w:tc>
      </w:tr>
      <w:tr w:rsidR="0001584F" w:rsidRPr="009D0261" w14:paraId="2A123E79" w14:textId="77777777" w:rsidTr="00BC0147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05" w:type="dxa"/>
          <w:trHeight w:val="79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7" w:type="dxa"/>
            <w:tcBorders>
              <w:top w:val="nil"/>
              <w:bottom w:val="nil"/>
            </w:tcBorders>
            <w:vAlign w:val="center"/>
            <w:hideMark/>
          </w:tcPr>
          <w:p w14:paraId="24EF3466" w14:textId="77777777" w:rsidR="0001584F" w:rsidRPr="00D44640" w:rsidRDefault="0001584F" w:rsidP="00BC0147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D44640">
              <w:rPr>
                <w:b w:val="0"/>
                <w:color w:val="000000"/>
                <w:sz w:val="20"/>
                <w:szCs w:val="20"/>
                <w:lang w:val="en-GB"/>
              </w:rPr>
              <w:t>2349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07B9E69A" w14:textId="77777777" w:rsidR="0001584F" w:rsidRPr="009D0261" w:rsidRDefault="003920A8" w:rsidP="00BC014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828" w:type="dxa"/>
            <w:tcBorders>
              <w:top w:val="nil"/>
              <w:bottom w:val="nil"/>
            </w:tcBorders>
            <w:vAlign w:val="center"/>
            <w:hideMark/>
          </w:tcPr>
          <w:p w14:paraId="01D0689B" w14:textId="77777777" w:rsidR="0001584F" w:rsidRPr="009D0261" w:rsidRDefault="0001584F" w:rsidP="00BC014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60" w:type="dxa"/>
            <w:tcBorders>
              <w:top w:val="nil"/>
              <w:bottom w:val="nil"/>
            </w:tcBorders>
            <w:vAlign w:val="center"/>
            <w:hideMark/>
          </w:tcPr>
          <w:p w14:paraId="3349C0CD" w14:textId="77777777" w:rsidR="0001584F" w:rsidRPr="009D0261" w:rsidRDefault="0001584F" w:rsidP="00BC014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Bòbila Madurell</w:t>
            </w:r>
          </w:p>
        </w:tc>
        <w:tc>
          <w:tcPr>
            <w:tcW w:w="2600" w:type="dxa"/>
            <w:tcBorders>
              <w:top w:val="nil"/>
              <w:bottom w:val="nil"/>
            </w:tcBorders>
            <w:vAlign w:val="center"/>
            <w:hideMark/>
          </w:tcPr>
          <w:p w14:paraId="2F763EAF" w14:textId="28ED127B" w:rsidR="0001584F" w:rsidRPr="009D0261" w:rsidRDefault="00705944" w:rsidP="00BC014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Rectangular/oval perforation (19</w:t>
            </w:r>
            <w:r w:rsidR="004863C2">
              <w:rPr>
                <w:color w:val="000000"/>
                <w:sz w:val="20"/>
                <w:szCs w:val="20"/>
                <w:lang w:val="en-GB"/>
              </w:rPr>
              <w:t xml:space="preserve"> × 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 xml:space="preserve">8mm) in </w:t>
            </w:r>
            <w:r w:rsidR="00D54B5C" w:rsidRPr="009D0261">
              <w:rPr>
                <w:color w:val="000000"/>
                <w:sz w:val="20"/>
                <w:szCs w:val="20"/>
                <w:lang w:val="en-GB"/>
              </w:rPr>
              <w:t>the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 xml:space="preserve"> occipital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  <w:hideMark/>
          </w:tcPr>
          <w:p w14:paraId="664F919E" w14:textId="77777777" w:rsidR="0001584F" w:rsidRPr="009D0261" w:rsidRDefault="00D54B5C" w:rsidP="00BC014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1467" w:type="dxa"/>
            <w:gridSpan w:val="2"/>
            <w:tcBorders>
              <w:top w:val="nil"/>
              <w:bottom w:val="nil"/>
            </w:tcBorders>
            <w:noWrap/>
            <w:vAlign w:val="center"/>
            <w:hideMark/>
          </w:tcPr>
          <w:p w14:paraId="159256A2" w14:textId="77777777" w:rsidR="0001584F" w:rsidRPr="009D0261" w:rsidRDefault="0001584F" w:rsidP="00BC014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Allièse, 2016: 161</w:t>
            </w:r>
          </w:p>
        </w:tc>
      </w:tr>
      <w:tr w:rsidR="0001584F" w:rsidRPr="009D0261" w14:paraId="556F24F8" w14:textId="77777777" w:rsidTr="00BC0147">
        <w:trPr>
          <w:gridAfter w:val="1"/>
          <w:wAfter w:w="105" w:type="dxa"/>
          <w:trHeight w:val="79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7" w:type="dxa"/>
            <w:tcBorders>
              <w:top w:val="nil"/>
              <w:bottom w:val="nil"/>
            </w:tcBorders>
            <w:vAlign w:val="center"/>
            <w:hideMark/>
          </w:tcPr>
          <w:p w14:paraId="18F37596" w14:textId="77777777" w:rsidR="0001584F" w:rsidRPr="00D44640" w:rsidRDefault="0001584F" w:rsidP="00BC0147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D44640">
              <w:rPr>
                <w:b w:val="0"/>
                <w:color w:val="000000"/>
                <w:sz w:val="20"/>
                <w:szCs w:val="20"/>
                <w:lang w:val="en-GB"/>
              </w:rPr>
              <w:t>Ind. 10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EF2B5DC" w14:textId="77777777" w:rsidR="0001584F" w:rsidRPr="009D0261" w:rsidRDefault="0001584F" w:rsidP="00BC014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828" w:type="dxa"/>
            <w:tcBorders>
              <w:top w:val="nil"/>
              <w:bottom w:val="nil"/>
            </w:tcBorders>
            <w:vAlign w:val="center"/>
            <w:hideMark/>
          </w:tcPr>
          <w:p w14:paraId="5037A5DE" w14:textId="77777777" w:rsidR="0001584F" w:rsidRPr="009D0261" w:rsidRDefault="0001584F" w:rsidP="00BC014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60" w:type="dxa"/>
            <w:tcBorders>
              <w:top w:val="nil"/>
              <w:bottom w:val="nil"/>
            </w:tcBorders>
            <w:vAlign w:val="center"/>
            <w:hideMark/>
          </w:tcPr>
          <w:p w14:paraId="01E3138A" w14:textId="77777777" w:rsidR="0001584F" w:rsidRPr="009D0261" w:rsidRDefault="00D54B5C" w:rsidP="00BC014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Gavá Mines</w:t>
            </w:r>
            <w:r w:rsidR="0001584F" w:rsidRPr="009D0261">
              <w:rPr>
                <w:color w:val="000000"/>
                <w:sz w:val="20"/>
                <w:szCs w:val="20"/>
                <w:lang w:val="en-GB"/>
              </w:rPr>
              <w:t>: Can Tintorer</w:t>
            </w:r>
          </w:p>
        </w:tc>
        <w:tc>
          <w:tcPr>
            <w:tcW w:w="2600" w:type="dxa"/>
            <w:tcBorders>
              <w:top w:val="nil"/>
              <w:bottom w:val="nil"/>
            </w:tcBorders>
            <w:vAlign w:val="center"/>
            <w:hideMark/>
          </w:tcPr>
          <w:p w14:paraId="7F713918" w14:textId="2F0302B8" w:rsidR="0001584F" w:rsidRPr="009D0261" w:rsidRDefault="00705944" w:rsidP="00BC014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 xml:space="preserve">Two trepanations in left parietal, compatible with graze? </w:t>
            </w:r>
            <w:r w:rsidR="006A046E" w:rsidRPr="009D0261">
              <w:rPr>
                <w:color w:val="000000"/>
                <w:sz w:val="20"/>
                <w:szCs w:val="20"/>
                <w:lang w:val="en-GB"/>
              </w:rPr>
              <w:t>tech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nique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  <w:hideMark/>
          </w:tcPr>
          <w:p w14:paraId="35A8551E" w14:textId="77777777" w:rsidR="0001584F" w:rsidRPr="009D0261" w:rsidRDefault="00D54B5C" w:rsidP="00BC014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1467" w:type="dxa"/>
            <w:gridSpan w:val="2"/>
            <w:tcBorders>
              <w:top w:val="nil"/>
              <w:bottom w:val="nil"/>
            </w:tcBorders>
            <w:noWrap/>
            <w:vAlign w:val="center"/>
            <w:hideMark/>
          </w:tcPr>
          <w:p w14:paraId="15D632FF" w14:textId="77777777" w:rsidR="0001584F" w:rsidRPr="009D0261" w:rsidRDefault="0001584F" w:rsidP="00BC014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Villalba, 1999: 49</w:t>
            </w:r>
          </w:p>
        </w:tc>
      </w:tr>
      <w:tr w:rsidR="0001584F" w:rsidRPr="009D0261" w14:paraId="4C99DB2D" w14:textId="77777777" w:rsidTr="00BC0147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05" w:type="dxa"/>
          <w:trHeight w:val="79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7" w:type="dxa"/>
            <w:tcBorders>
              <w:top w:val="nil"/>
              <w:bottom w:val="nil"/>
            </w:tcBorders>
            <w:vAlign w:val="center"/>
            <w:hideMark/>
          </w:tcPr>
          <w:p w14:paraId="23EA311C" w14:textId="77777777" w:rsidR="0001584F" w:rsidRPr="00D44640" w:rsidRDefault="0001584F" w:rsidP="00BC0147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D44640">
              <w:rPr>
                <w:b w:val="0"/>
                <w:color w:val="000000"/>
                <w:sz w:val="20"/>
                <w:szCs w:val="20"/>
                <w:lang w:val="en-GB"/>
              </w:rPr>
              <w:t>CSP-6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6A6AD20A" w14:textId="77777777" w:rsidR="0001584F" w:rsidRPr="009D0261" w:rsidRDefault="0001584F" w:rsidP="00BC014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828" w:type="dxa"/>
            <w:tcBorders>
              <w:top w:val="nil"/>
              <w:bottom w:val="nil"/>
            </w:tcBorders>
            <w:vAlign w:val="center"/>
            <w:hideMark/>
          </w:tcPr>
          <w:p w14:paraId="1F08C5CB" w14:textId="218C099D" w:rsidR="0001584F" w:rsidRPr="009D0261" w:rsidRDefault="0001584F" w:rsidP="00BC014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MA (36</w:t>
            </w:r>
            <w:r w:rsidR="00BC0147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45)</w:t>
            </w:r>
          </w:p>
        </w:tc>
        <w:tc>
          <w:tcPr>
            <w:tcW w:w="1360" w:type="dxa"/>
            <w:vMerge w:val="restart"/>
            <w:tcBorders>
              <w:top w:val="nil"/>
              <w:bottom w:val="nil"/>
            </w:tcBorders>
            <w:vAlign w:val="center"/>
            <w:hideMark/>
          </w:tcPr>
          <w:p w14:paraId="2E98AF66" w14:textId="77777777" w:rsidR="0001584F" w:rsidRPr="00A115F8" w:rsidRDefault="0001584F" w:rsidP="00BC014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A115F8">
              <w:rPr>
                <w:color w:val="000000"/>
                <w:sz w:val="20"/>
                <w:szCs w:val="20"/>
              </w:rPr>
              <w:t>La Caserna de Sant Pau del Camp</w:t>
            </w:r>
          </w:p>
        </w:tc>
        <w:tc>
          <w:tcPr>
            <w:tcW w:w="2600" w:type="dxa"/>
            <w:tcBorders>
              <w:top w:val="nil"/>
              <w:bottom w:val="nil"/>
            </w:tcBorders>
            <w:vAlign w:val="center"/>
            <w:hideMark/>
          </w:tcPr>
          <w:p w14:paraId="328DADCD" w14:textId="14598B6D" w:rsidR="0001584F" w:rsidRPr="009D0261" w:rsidRDefault="00705944" w:rsidP="00BC014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 xml:space="preserve">Left </w:t>
            </w:r>
            <w:r w:rsidR="004863C2">
              <w:rPr>
                <w:color w:val="000000"/>
                <w:sz w:val="20"/>
                <w:szCs w:val="20"/>
                <w:lang w:val="en-GB"/>
              </w:rPr>
              <w:t>of</w:t>
            </w:r>
            <w:r w:rsidR="004863C2" w:rsidRPr="009D0261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the lamb</w:t>
            </w:r>
            <w:r w:rsidR="004863C2">
              <w:rPr>
                <w:color w:val="000000"/>
                <w:sz w:val="20"/>
                <w:szCs w:val="20"/>
                <w:lang w:val="en-GB"/>
              </w:rPr>
              <w:t>d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oid suture, compatible with drilled technique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  <w:hideMark/>
          </w:tcPr>
          <w:p w14:paraId="005171D6" w14:textId="77777777" w:rsidR="0001584F" w:rsidRPr="009D0261" w:rsidRDefault="00D54B5C" w:rsidP="00BC014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1467" w:type="dxa"/>
            <w:gridSpan w:val="2"/>
            <w:tcBorders>
              <w:top w:val="nil"/>
              <w:bottom w:val="nil"/>
            </w:tcBorders>
            <w:noWrap/>
            <w:vAlign w:val="center"/>
            <w:hideMark/>
          </w:tcPr>
          <w:p w14:paraId="4F88C27B" w14:textId="77777777" w:rsidR="0001584F" w:rsidRPr="009D0261" w:rsidRDefault="0001584F" w:rsidP="00BC014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 xml:space="preserve">Estebaranz </w:t>
            </w:r>
            <w:r w:rsidRPr="00D862C7">
              <w:rPr>
                <w:sz w:val="20"/>
                <w:szCs w:val="20"/>
                <w:lang w:val="en-GB"/>
              </w:rPr>
              <w:t>et al</w:t>
            </w:r>
            <w:r w:rsidRPr="004863C2">
              <w:rPr>
                <w:sz w:val="20"/>
                <w:szCs w:val="20"/>
                <w:lang w:val="en-GB"/>
              </w:rPr>
              <w:t>.,</w:t>
            </w:r>
            <w:r w:rsidRPr="009D0261">
              <w:rPr>
                <w:sz w:val="20"/>
                <w:szCs w:val="20"/>
                <w:lang w:val="en-GB"/>
              </w:rPr>
              <w:t xml:space="preserve"> 2008: 77-78</w:t>
            </w:r>
          </w:p>
        </w:tc>
      </w:tr>
      <w:tr w:rsidR="0001584F" w:rsidRPr="009D0261" w14:paraId="533DE6A8" w14:textId="77777777" w:rsidTr="00BC0147">
        <w:trPr>
          <w:gridAfter w:val="1"/>
          <w:wAfter w:w="105" w:type="dxa"/>
          <w:trHeight w:val="79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7" w:type="dxa"/>
            <w:tcBorders>
              <w:top w:val="nil"/>
              <w:bottom w:val="nil"/>
            </w:tcBorders>
            <w:vAlign w:val="center"/>
            <w:hideMark/>
          </w:tcPr>
          <w:p w14:paraId="457A2431" w14:textId="77777777" w:rsidR="0001584F" w:rsidRPr="00D44640" w:rsidRDefault="0001584F" w:rsidP="00BC0147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D44640">
              <w:rPr>
                <w:b w:val="0"/>
                <w:color w:val="000000"/>
                <w:sz w:val="20"/>
                <w:szCs w:val="20"/>
                <w:lang w:val="en-GB"/>
              </w:rPr>
              <w:t>CSP-19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79CB3347" w14:textId="77777777" w:rsidR="0001584F" w:rsidRPr="009D0261" w:rsidRDefault="0001584F" w:rsidP="00BC014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828" w:type="dxa"/>
            <w:tcBorders>
              <w:top w:val="nil"/>
              <w:bottom w:val="nil"/>
            </w:tcBorders>
            <w:vAlign w:val="center"/>
            <w:hideMark/>
          </w:tcPr>
          <w:p w14:paraId="037B35F0" w14:textId="77777777" w:rsidR="0001584F" w:rsidRPr="009D0261" w:rsidRDefault="0001584F" w:rsidP="00BC014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6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8D0F781" w14:textId="77777777" w:rsidR="0001584F" w:rsidRPr="009D0261" w:rsidRDefault="0001584F" w:rsidP="00BC014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00" w:type="dxa"/>
            <w:tcBorders>
              <w:top w:val="nil"/>
              <w:bottom w:val="nil"/>
            </w:tcBorders>
            <w:vAlign w:val="center"/>
            <w:hideMark/>
          </w:tcPr>
          <w:p w14:paraId="73B3D5FE" w14:textId="77777777" w:rsidR="0001584F" w:rsidRPr="009D0261" w:rsidRDefault="00705944" w:rsidP="00BC014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In the occipital, compatible with drilled technique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  <w:hideMark/>
          </w:tcPr>
          <w:p w14:paraId="55257213" w14:textId="77777777" w:rsidR="0001584F" w:rsidRPr="009D0261" w:rsidRDefault="00D54B5C" w:rsidP="00BC014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1467" w:type="dxa"/>
            <w:gridSpan w:val="2"/>
            <w:tcBorders>
              <w:top w:val="nil"/>
              <w:bottom w:val="nil"/>
            </w:tcBorders>
            <w:noWrap/>
            <w:vAlign w:val="center"/>
            <w:hideMark/>
          </w:tcPr>
          <w:p w14:paraId="18962609" w14:textId="77777777" w:rsidR="0001584F" w:rsidRPr="009D0261" w:rsidRDefault="0001584F" w:rsidP="00BC0147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 xml:space="preserve">Estebaranz </w:t>
            </w:r>
            <w:r w:rsidRPr="00D862C7">
              <w:rPr>
                <w:sz w:val="20"/>
                <w:szCs w:val="20"/>
                <w:lang w:val="en-GB"/>
              </w:rPr>
              <w:t>et al</w:t>
            </w:r>
            <w:r w:rsidRPr="004863C2">
              <w:rPr>
                <w:sz w:val="20"/>
                <w:szCs w:val="20"/>
                <w:lang w:val="en-GB"/>
              </w:rPr>
              <w:t>., 2</w:t>
            </w:r>
            <w:r w:rsidRPr="009D0261">
              <w:rPr>
                <w:sz w:val="20"/>
                <w:szCs w:val="20"/>
                <w:lang w:val="en-GB"/>
              </w:rPr>
              <w:t>008: 78</w:t>
            </w:r>
          </w:p>
        </w:tc>
      </w:tr>
      <w:tr w:rsidR="0001584F" w:rsidRPr="009D0261" w14:paraId="479C3866" w14:textId="77777777" w:rsidTr="00BC0147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05" w:type="dxa"/>
          <w:trHeight w:val="79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7" w:type="dxa"/>
            <w:tcBorders>
              <w:top w:val="nil"/>
              <w:bottom w:val="nil"/>
            </w:tcBorders>
            <w:vAlign w:val="center"/>
            <w:hideMark/>
          </w:tcPr>
          <w:p w14:paraId="08C6AE80" w14:textId="77777777" w:rsidR="0001584F" w:rsidRPr="00D44640" w:rsidRDefault="0001584F" w:rsidP="00BC0147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D44640">
              <w:rPr>
                <w:b w:val="0"/>
                <w:color w:val="000000"/>
                <w:sz w:val="20"/>
                <w:szCs w:val="20"/>
                <w:lang w:val="en-GB"/>
              </w:rPr>
              <w:t>CSP-18</w:t>
            </w:r>
          </w:p>
        </w:tc>
        <w:tc>
          <w:tcPr>
            <w:tcW w:w="740" w:type="dxa"/>
            <w:tcBorders>
              <w:top w:val="nil"/>
              <w:bottom w:val="nil"/>
            </w:tcBorders>
            <w:vAlign w:val="center"/>
            <w:hideMark/>
          </w:tcPr>
          <w:p w14:paraId="49211474" w14:textId="77777777" w:rsidR="0001584F" w:rsidRPr="009D0261" w:rsidRDefault="0001584F" w:rsidP="00BC014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828" w:type="dxa"/>
            <w:tcBorders>
              <w:top w:val="nil"/>
              <w:bottom w:val="nil"/>
            </w:tcBorders>
            <w:vAlign w:val="center"/>
            <w:hideMark/>
          </w:tcPr>
          <w:p w14:paraId="151A8993" w14:textId="4A46A1B3" w:rsidR="0001584F" w:rsidRPr="009D0261" w:rsidRDefault="008F3A9E" w:rsidP="00BC014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YA</w:t>
            </w:r>
            <w:r w:rsidR="0001584F" w:rsidRPr="009D0261">
              <w:rPr>
                <w:color w:val="000000"/>
                <w:sz w:val="20"/>
                <w:szCs w:val="20"/>
                <w:lang w:val="en-GB"/>
              </w:rPr>
              <w:t xml:space="preserve"> (18</w:t>
            </w:r>
            <w:r w:rsidR="00BC0147">
              <w:rPr>
                <w:color w:val="000000"/>
                <w:sz w:val="20"/>
                <w:szCs w:val="20"/>
                <w:lang w:val="en-GB"/>
              </w:rPr>
              <w:t>–</w:t>
            </w:r>
            <w:r w:rsidR="0001584F" w:rsidRPr="009D0261">
              <w:rPr>
                <w:color w:val="000000"/>
                <w:sz w:val="20"/>
                <w:szCs w:val="20"/>
                <w:lang w:val="en-GB"/>
              </w:rPr>
              <w:t>25)</w:t>
            </w:r>
          </w:p>
        </w:tc>
        <w:tc>
          <w:tcPr>
            <w:tcW w:w="1360" w:type="dxa"/>
            <w:vMerge/>
            <w:tcBorders>
              <w:top w:val="nil"/>
              <w:bottom w:val="nil"/>
            </w:tcBorders>
            <w:vAlign w:val="center"/>
            <w:hideMark/>
          </w:tcPr>
          <w:p w14:paraId="361C814D" w14:textId="77777777" w:rsidR="0001584F" w:rsidRPr="009D0261" w:rsidRDefault="0001584F" w:rsidP="00BC014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600" w:type="dxa"/>
            <w:tcBorders>
              <w:top w:val="nil"/>
              <w:bottom w:val="nil"/>
            </w:tcBorders>
            <w:vAlign w:val="center"/>
            <w:hideMark/>
          </w:tcPr>
          <w:p w14:paraId="7E9949F3" w14:textId="12B62659" w:rsidR="0001584F" w:rsidRPr="009D0261" w:rsidRDefault="00705944" w:rsidP="00BC014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Three trepanations: two in both parietals (drilled technique) and one in the middle of sagit</w:t>
            </w:r>
            <w:r w:rsidR="004863C2">
              <w:rPr>
                <w:color w:val="000000"/>
                <w:sz w:val="20"/>
                <w:szCs w:val="20"/>
                <w:lang w:val="en-GB"/>
              </w:rPr>
              <w:t>t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al suture (graze?)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  <w:hideMark/>
          </w:tcPr>
          <w:p w14:paraId="59B6ED75" w14:textId="77777777" w:rsidR="0001584F" w:rsidRPr="009D0261" w:rsidRDefault="0001584F" w:rsidP="00BC0147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D</w:t>
            </w:r>
          </w:p>
        </w:tc>
        <w:tc>
          <w:tcPr>
            <w:tcW w:w="1467" w:type="dxa"/>
            <w:gridSpan w:val="2"/>
            <w:tcBorders>
              <w:top w:val="nil"/>
              <w:bottom w:val="nil"/>
            </w:tcBorders>
            <w:noWrap/>
            <w:vAlign w:val="center"/>
            <w:hideMark/>
          </w:tcPr>
          <w:p w14:paraId="59C076D9" w14:textId="77777777" w:rsidR="0001584F" w:rsidRPr="009D0261" w:rsidRDefault="0001584F" w:rsidP="00BC0147">
            <w:pPr>
              <w:keepNext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 xml:space="preserve">Estebaranz </w:t>
            </w:r>
            <w:r w:rsidRPr="00D862C7">
              <w:rPr>
                <w:sz w:val="20"/>
                <w:szCs w:val="20"/>
                <w:lang w:val="en-GB"/>
              </w:rPr>
              <w:t>et al</w:t>
            </w:r>
            <w:r w:rsidRPr="004863C2">
              <w:rPr>
                <w:sz w:val="20"/>
                <w:szCs w:val="20"/>
                <w:lang w:val="en-GB"/>
              </w:rPr>
              <w:t>., 2</w:t>
            </w:r>
            <w:r w:rsidRPr="009D0261">
              <w:rPr>
                <w:sz w:val="20"/>
                <w:szCs w:val="20"/>
                <w:lang w:val="en-GB"/>
              </w:rPr>
              <w:t>008: 78</w:t>
            </w:r>
          </w:p>
        </w:tc>
      </w:tr>
    </w:tbl>
    <w:p w14:paraId="4F2C8B87" w14:textId="7F11DC3D" w:rsidR="00F6483C" w:rsidRPr="00BC0147" w:rsidRDefault="00705944" w:rsidP="00F6483C">
      <w:pPr>
        <w:pStyle w:val="Caption"/>
        <w:spacing w:before="120"/>
        <w:ind w:left="-284" w:right="-285"/>
        <w:rPr>
          <w:b w:val="0"/>
          <w:color w:val="auto"/>
          <w:sz w:val="24"/>
          <w:szCs w:val="24"/>
          <w:lang w:val="en-GB"/>
        </w:rPr>
      </w:pPr>
      <w:r w:rsidRPr="00BC0147">
        <w:rPr>
          <w:b w:val="0"/>
          <w:color w:val="auto"/>
          <w:sz w:val="24"/>
          <w:szCs w:val="24"/>
          <w:lang w:val="en-GB"/>
        </w:rPr>
        <w:t>F</w:t>
      </w:r>
      <w:r w:rsidR="00272C25">
        <w:rPr>
          <w:b w:val="0"/>
          <w:color w:val="auto"/>
          <w:sz w:val="24"/>
          <w:szCs w:val="24"/>
          <w:lang w:val="en-GB"/>
        </w:rPr>
        <w:t>/F?</w:t>
      </w:r>
      <w:r w:rsidRPr="00BC0147">
        <w:rPr>
          <w:b w:val="0"/>
          <w:color w:val="auto"/>
          <w:sz w:val="24"/>
          <w:szCs w:val="24"/>
          <w:lang w:val="en-GB"/>
        </w:rPr>
        <w:t xml:space="preserve">: female or </w:t>
      </w:r>
      <w:r w:rsidR="004863C2">
        <w:rPr>
          <w:b w:val="0"/>
          <w:color w:val="auto"/>
          <w:sz w:val="24"/>
          <w:szCs w:val="24"/>
          <w:lang w:val="en-GB"/>
        </w:rPr>
        <w:t>probably</w:t>
      </w:r>
      <w:r w:rsidR="004863C2" w:rsidRPr="00BC0147">
        <w:rPr>
          <w:b w:val="0"/>
          <w:color w:val="auto"/>
          <w:sz w:val="24"/>
          <w:szCs w:val="24"/>
          <w:lang w:val="en-GB"/>
        </w:rPr>
        <w:t xml:space="preserve"> </w:t>
      </w:r>
      <w:r w:rsidRPr="00BC0147">
        <w:rPr>
          <w:b w:val="0"/>
          <w:color w:val="auto"/>
          <w:sz w:val="24"/>
          <w:szCs w:val="24"/>
          <w:lang w:val="en-GB"/>
        </w:rPr>
        <w:t>female; M</w:t>
      </w:r>
      <w:r w:rsidR="00272C25">
        <w:rPr>
          <w:b w:val="0"/>
          <w:color w:val="auto"/>
          <w:sz w:val="24"/>
          <w:szCs w:val="24"/>
          <w:lang w:val="en-GB"/>
        </w:rPr>
        <w:t>/M?</w:t>
      </w:r>
      <w:r w:rsidRPr="00BC0147">
        <w:rPr>
          <w:b w:val="0"/>
          <w:color w:val="auto"/>
          <w:sz w:val="24"/>
          <w:szCs w:val="24"/>
          <w:lang w:val="en-GB"/>
        </w:rPr>
        <w:t xml:space="preserve">: male or </w:t>
      </w:r>
      <w:r w:rsidR="004863C2">
        <w:rPr>
          <w:b w:val="0"/>
          <w:color w:val="auto"/>
          <w:sz w:val="24"/>
          <w:szCs w:val="24"/>
          <w:lang w:val="en-GB"/>
        </w:rPr>
        <w:t>probably</w:t>
      </w:r>
      <w:r w:rsidR="004863C2" w:rsidRPr="00BC0147">
        <w:rPr>
          <w:b w:val="0"/>
          <w:color w:val="auto"/>
          <w:sz w:val="24"/>
          <w:szCs w:val="24"/>
          <w:lang w:val="en-GB"/>
        </w:rPr>
        <w:t xml:space="preserve"> </w:t>
      </w:r>
      <w:r w:rsidRPr="00BC0147">
        <w:rPr>
          <w:b w:val="0"/>
          <w:color w:val="auto"/>
          <w:sz w:val="24"/>
          <w:szCs w:val="24"/>
          <w:lang w:val="en-GB"/>
        </w:rPr>
        <w:t xml:space="preserve">male; UND: adult undetermined sex; </w:t>
      </w:r>
      <w:r w:rsidR="00BC0147">
        <w:rPr>
          <w:b w:val="0"/>
          <w:color w:val="auto"/>
          <w:sz w:val="24"/>
          <w:szCs w:val="24"/>
          <w:lang w:val="en-GB"/>
        </w:rPr>
        <w:t xml:space="preserve">AD: adult; AMA: </w:t>
      </w:r>
      <w:r w:rsidR="00BC0147" w:rsidRPr="00032231">
        <w:rPr>
          <w:b w:val="0"/>
          <w:color w:val="auto"/>
          <w:sz w:val="24"/>
          <w:szCs w:val="24"/>
          <w:lang w:val="en-GB"/>
        </w:rPr>
        <w:t>adult mature age</w:t>
      </w:r>
      <w:r w:rsidR="00BC0147">
        <w:rPr>
          <w:b w:val="0"/>
          <w:color w:val="auto"/>
          <w:sz w:val="24"/>
          <w:szCs w:val="24"/>
          <w:lang w:val="en-GB"/>
        </w:rPr>
        <w:t>; YA: young adult.</w:t>
      </w:r>
      <w:r w:rsidR="00D54B5C" w:rsidRPr="00BC0147">
        <w:rPr>
          <w:b w:val="0"/>
          <w:color w:val="auto"/>
          <w:sz w:val="24"/>
          <w:szCs w:val="24"/>
          <w:lang w:val="en-GB"/>
        </w:rPr>
        <w:t xml:space="preserve"> </w:t>
      </w:r>
    </w:p>
    <w:p w14:paraId="7AF19826" w14:textId="77777777" w:rsidR="00F230EE" w:rsidRPr="009D0261" w:rsidRDefault="00705944">
      <w:pPr>
        <w:rPr>
          <w:lang w:val="en-GB"/>
        </w:rPr>
      </w:pPr>
      <w:r w:rsidRPr="009D0261">
        <w:rPr>
          <w:lang w:val="en-GB"/>
        </w:rPr>
        <w:br w:type="page"/>
      </w:r>
    </w:p>
    <w:p w14:paraId="2166EF67" w14:textId="04483ECA" w:rsidR="00F230EE" w:rsidRPr="009D0261" w:rsidRDefault="00D1446E" w:rsidP="004863C2">
      <w:pPr>
        <w:spacing w:line="360" w:lineRule="auto"/>
        <w:rPr>
          <w:lang w:val="en-GB"/>
        </w:rPr>
      </w:pPr>
      <w:r w:rsidRPr="00D862C7">
        <w:rPr>
          <w:b/>
          <w:i/>
          <w:lang w:val="en-GB"/>
        </w:rPr>
        <w:lastRenderedPageBreak/>
        <w:t>Tabl</w:t>
      </w:r>
      <w:r w:rsidR="00D60262" w:rsidRPr="00D862C7">
        <w:rPr>
          <w:b/>
          <w:i/>
          <w:lang w:val="en-GB"/>
        </w:rPr>
        <w:t>e</w:t>
      </w:r>
      <w:r w:rsidRPr="00D862C7">
        <w:rPr>
          <w:b/>
          <w:i/>
          <w:lang w:val="en-GB"/>
        </w:rPr>
        <w:t xml:space="preserve"> 9</w:t>
      </w:r>
      <w:r w:rsidR="00F230EE" w:rsidRPr="00D862C7">
        <w:rPr>
          <w:b/>
          <w:i/>
          <w:lang w:val="en-GB"/>
        </w:rPr>
        <w:t>.</w:t>
      </w:r>
      <w:r w:rsidR="00F6483C" w:rsidRPr="009D0261">
        <w:rPr>
          <w:lang w:val="en-GB"/>
        </w:rPr>
        <w:t xml:space="preserve"> </w:t>
      </w:r>
      <w:r w:rsidR="00991073" w:rsidRPr="00BC0C39">
        <w:rPr>
          <w:i/>
          <w:lang w:val="en-GB"/>
        </w:rPr>
        <w:t>Presence of red pigment (ochre/cinnabar) in Iberian Neolithic people</w:t>
      </w:r>
      <w:r w:rsidR="00F6483C" w:rsidRPr="009D0261">
        <w:rPr>
          <w:lang w:val="en-GB"/>
        </w:rPr>
        <w:t>.</w:t>
      </w:r>
    </w:p>
    <w:tbl>
      <w:tblPr>
        <w:tblStyle w:val="PlainTable2"/>
        <w:tblW w:w="9224" w:type="dxa"/>
        <w:jc w:val="center"/>
        <w:tblLayout w:type="fixed"/>
        <w:tblLook w:val="04A0" w:firstRow="1" w:lastRow="0" w:firstColumn="1" w:lastColumn="0" w:noHBand="0" w:noVBand="1"/>
      </w:tblPr>
      <w:tblGrid>
        <w:gridCol w:w="1133"/>
        <w:gridCol w:w="833"/>
        <w:gridCol w:w="867"/>
        <w:gridCol w:w="1417"/>
        <w:gridCol w:w="3264"/>
        <w:gridCol w:w="1710"/>
      </w:tblGrid>
      <w:tr w:rsidR="00F230EE" w:rsidRPr="009D0261" w14:paraId="44156030" w14:textId="77777777" w:rsidTr="004863C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3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3" w:type="dxa"/>
            <w:noWrap/>
            <w:vAlign w:val="center"/>
            <w:hideMark/>
          </w:tcPr>
          <w:p w14:paraId="04FB172A" w14:textId="77777777" w:rsidR="00F230EE" w:rsidRPr="00314F88" w:rsidRDefault="00F230EE" w:rsidP="004863C2">
            <w:pPr>
              <w:jc w:val="left"/>
              <w:rPr>
                <w:sz w:val="20"/>
                <w:szCs w:val="20"/>
                <w:lang w:val="en-GB"/>
              </w:rPr>
            </w:pPr>
            <w:r w:rsidRPr="00314F88">
              <w:rPr>
                <w:sz w:val="20"/>
                <w:szCs w:val="20"/>
                <w:lang w:val="en-GB"/>
              </w:rPr>
              <w:t>Id Pub</w:t>
            </w:r>
          </w:p>
        </w:tc>
        <w:tc>
          <w:tcPr>
            <w:tcW w:w="833" w:type="dxa"/>
            <w:noWrap/>
            <w:vAlign w:val="center"/>
            <w:hideMark/>
          </w:tcPr>
          <w:p w14:paraId="2FB46A72" w14:textId="77777777" w:rsidR="00F230EE" w:rsidRPr="00314F88" w:rsidRDefault="00F230EE" w:rsidP="004863C2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14F88">
              <w:rPr>
                <w:sz w:val="20"/>
                <w:szCs w:val="20"/>
                <w:lang w:val="en-GB"/>
              </w:rPr>
              <w:t>Sex</w:t>
            </w:r>
          </w:p>
        </w:tc>
        <w:tc>
          <w:tcPr>
            <w:tcW w:w="867" w:type="dxa"/>
            <w:noWrap/>
            <w:vAlign w:val="center"/>
            <w:hideMark/>
          </w:tcPr>
          <w:p w14:paraId="37645621" w14:textId="77777777" w:rsidR="00F230EE" w:rsidRPr="00314F88" w:rsidRDefault="00D60262" w:rsidP="004863C2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14F88">
              <w:rPr>
                <w:sz w:val="20"/>
                <w:szCs w:val="20"/>
                <w:lang w:val="en-GB"/>
              </w:rPr>
              <w:t>Age</w:t>
            </w:r>
          </w:p>
        </w:tc>
        <w:tc>
          <w:tcPr>
            <w:tcW w:w="1417" w:type="dxa"/>
            <w:noWrap/>
            <w:vAlign w:val="center"/>
            <w:hideMark/>
          </w:tcPr>
          <w:p w14:paraId="1F490B1A" w14:textId="77777777" w:rsidR="00F230EE" w:rsidRPr="00314F88" w:rsidRDefault="00D60262" w:rsidP="004863C2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14F88">
              <w:rPr>
                <w:sz w:val="20"/>
                <w:szCs w:val="20"/>
                <w:lang w:val="en-GB"/>
              </w:rPr>
              <w:t>Site</w:t>
            </w:r>
          </w:p>
        </w:tc>
        <w:tc>
          <w:tcPr>
            <w:tcW w:w="3264" w:type="dxa"/>
            <w:noWrap/>
            <w:vAlign w:val="center"/>
            <w:hideMark/>
          </w:tcPr>
          <w:p w14:paraId="503BB97D" w14:textId="77777777" w:rsidR="00F230EE" w:rsidRPr="00314F88" w:rsidRDefault="00D60262" w:rsidP="004863C2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14F88">
              <w:rPr>
                <w:sz w:val="20"/>
                <w:szCs w:val="20"/>
                <w:lang w:val="en-GB"/>
              </w:rPr>
              <w:t>Location</w:t>
            </w:r>
          </w:p>
        </w:tc>
        <w:tc>
          <w:tcPr>
            <w:tcW w:w="1710" w:type="dxa"/>
            <w:noWrap/>
            <w:vAlign w:val="center"/>
            <w:hideMark/>
          </w:tcPr>
          <w:p w14:paraId="1E47D078" w14:textId="77777777" w:rsidR="00F230EE" w:rsidRPr="00314F88" w:rsidRDefault="00F230EE" w:rsidP="004863C2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14F88">
              <w:rPr>
                <w:sz w:val="20"/>
                <w:szCs w:val="20"/>
                <w:lang w:val="en-GB"/>
              </w:rPr>
              <w:t>Referenc</w:t>
            </w:r>
            <w:r w:rsidR="00D60262" w:rsidRPr="00314F88">
              <w:rPr>
                <w:sz w:val="20"/>
                <w:szCs w:val="20"/>
                <w:lang w:val="en-GB"/>
              </w:rPr>
              <w:t>e</w:t>
            </w:r>
          </w:p>
        </w:tc>
      </w:tr>
      <w:tr w:rsidR="00F230EE" w:rsidRPr="009D0261" w14:paraId="76B9A64A" w14:textId="77777777" w:rsidTr="004863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62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3" w:type="dxa"/>
            <w:tcBorders>
              <w:bottom w:val="nil"/>
            </w:tcBorders>
            <w:vAlign w:val="center"/>
            <w:hideMark/>
          </w:tcPr>
          <w:p w14:paraId="0317EE0E" w14:textId="77777777" w:rsidR="00F230EE" w:rsidRPr="00314F88" w:rsidRDefault="00F230EE" w:rsidP="004863C2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G-1 70</w:t>
            </w:r>
          </w:p>
        </w:tc>
        <w:tc>
          <w:tcPr>
            <w:tcW w:w="833" w:type="dxa"/>
            <w:tcBorders>
              <w:bottom w:val="nil"/>
            </w:tcBorders>
            <w:vAlign w:val="center"/>
            <w:hideMark/>
          </w:tcPr>
          <w:p w14:paraId="48142FAE" w14:textId="77777777" w:rsidR="00F230EE" w:rsidRPr="00314F88" w:rsidRDefault="003920A8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867" w:type="dxa"/>
            <w:tcBorders>
              <w:bottom w:val="nil"/>
            </w:tcBorders>
            <w:vAlign w:val="center"/>
            <w:hideMark/>
          </w:tcPr>
          <w:p w14:paraId="49760094" w14:textId="77777777" w:rsidR="00F230EE" w:rsidRPr="00314F88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417" w:type="dxa"/>
            <w:vMerge w:val="restart"/>
            <w:tcBorders>
              <w:bottom w:val="nil"/>
            </w:tcBorders>
            <w:vAlign w:val="center"/>
            <w:hideMark/>
          </w:tcPr>
          <w:p w14:paraId="4F00FA7E" w14:textId="77777777" w:rsidR="00F230EE" w:rsidRPr="009D0261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n Gambús</w:t>
            </w:r>
          </w:p>
        </w:tc>
        <w:tc>
          <w:tcPr>
            <w:tcW w:w="3264" w:type="dxa"/>
            <w:tcBorders>
              <w:bottom w:val="nil"/>
            </w:tcBorders>
            <w:vAlign w:val="center"/>
            <w:hideMark/>
          </w:tcPr>
          <w:p w14:paraId="73968D9C" w14:textId="77777777" w:rsidR="00F230EE" w:rsidRPr="009D0261" w:rsidRDefault="009D0261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Na</w:t>
            </w:r>
            <w:r w:rsidR="00D60262" w:rsidRPr="009D0261">
              <w:rPr>
                <w:color w:val="000000"/>
                <w:sz w:val="20"/>
                <w:szCs w:val="20"/>
                <w:lang w:val="en-GB"/>
              </w:rPr>
              <w:t>sal bone</w:t>
            </w:r>
          </w:p>
        </w:tc>
        <w:tc>
          <w:tcPr>
            <w:tcW w:w="1710" w:type="dxa"/>
            <w:tcBorders>
              <w:bottom w:val="nil"/>
            </w:tcBorders>
            <w:noWrap/>
            <w:vAlign w:val="center"/>
            <w:hideMark/>
          </w:tcPr>
          <w:p w14:paraId="71C391B4" w14:textId="77777777" w:rsidR="00F230EE" w:rsidRPr="009D0261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Allièse, 2016: 108</w:t>
            </w:r>
          </w:p>
        </w:tc>
      </w:tr>
      <w:tr w:rsidR="00F230EE" w:rsidRPr="009D0261" w14:paraId="2045676A" w14:textId="77777777" w:rsidTr="004863C2">
        <w:trPr>
          <w:trHeight w:hRule="exact" w:val="62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3" w:type="dxa"/>
            <w:tcBorders>
              <w:top w:val="nil"/>
              <w:bottom w:val="nil"/>
            </w:tcBorders>
            <w:vAlign w:val="center"/>
            <w:hideMark/>
          </w:tcPr>
          <w:p w14:paraId="4B2D677C" w14:textId="77777777" w:rsidR="00F230EE" w:rsidRPr="00314F88" w:rsidRDefault="00F230EE" w:rsidP="004863C2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G-1 110</w:t>
            </w:r>
          </w:p>
        </w:tc>
        <w:tc>
          <w:tcPr>
            <w:tcW w:w="833" w:type="dxa"/>
            <w:tcBorders>
              <w:top w:val="nil"/>
              <w:bottom w:val="nil"/>
            </w:tcBorders>
            <w:vAlign w:val="center"/>
            <w:hideMark/>
          </w:tcPr>
          <w:p w14:paraId="27E7CA9A" w14:textId="77777777" w:rsidR="00F230EE" w:rsidRPr="00314F88" w:rsidRDefault="003920A8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867" w:type="dxa"/>
            <w:tcBorders>
              <w:top w:val="nil"/>
              <w:bottom w:val="nil"/>
            </w:tcBorders>
            <w:vAlign w:val="center"/>
            <w:hideMark/>
          </w:tcPr>
          <w:p w14:paraId="02544586" w14:textId="77777777" w:rsidR="00F230EE" w:rsidRPr="00314F88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41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75FBD568" w14:textId="77777777" w:rsidR="00F230EE" w:rsidRPr="009D0261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264" w:type="dxa"/>
            <w:tcBorders>
              <w:top w:val="nil"/>
              <w:bottom w:val="nil"/>
            </w:tcBorders>
            <w:vAlign w:val="center"/>
            <w:hideMark/>
          </w:tcPr>
          <w:p w14:paraId="5936EBAC" w14:textId="504F01A0" w:rsidR="00F230EE" w:rsidRPr="009D0261" w:rsidRDefault="00705944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 xml:space="preserve">On a set of tools and at </w:t>
            </w:r>
            <w:r w:rsidR="00342464">
              <w:rPr>
                <w:color w:val="000000"/>
                <w:sz w:val="20"/>
                <w:szCs w:val="20"/>
                <w:lang w:val="en-GB"/>
              </w:rPr>
              <w:t>bas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 xml:space="preserve"> of pit</w:t>
            </w:r>
          </w:p>
        </w:tc>
        <w:tc>
          <w:tcPr>
            <w:tcW w:w="171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AFBFDD4" w14:textId="77777777" w:rsidR="00F230EE" w:rsidRPr="009D0261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Allièse, 2016: 131</w:t>
            </w:r>
          </w:p>
        </w:tc>
      </w:tr>
      <w:tr w:rsidR="00F230EE" w:rsidRPr="009D0261" w14:paraId="5C1A3F72" w14:textId="77777777" w:rsidTr="004863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62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3" w:type="dxa"/>
            <w:tcBorders>
              <w:top w:val="nil"/>
              <w:bottom w:val="nil"/>
            </w:tcBorders>
            <w:vAlign w:val="center"/>
            <w:hideMark/>
          </w:tcPr>
          <w:p w14:paraId="219D063B" w14:textId="77777777" w:rsidR="00F230EE" w:rsidRPr="00314F88" w:rsidRDefault="00F230EE" w:rsidP="004863C2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G-1 112</w:t>
            </w:r>
          </w:p>
        </w:tc>
        <w:tc>
          <w:tcPr>
            <w:tcW w:w="833" w:type="dxa"/>
            <w:tcBorders>
              <w:top w:val="nil"/>
              <w:bottom w:val="nil"/>
            </w:tcBorders>
            <w:vAlign w:val="center"/>
            <w:hideMark/>
          </w:tcPr>
          <w:p w14:paraId="2004CC2B" w14:textId="77777777" w:rsidR="00F230EE" w:rsidRPr="00314F88" w:rsidRDefault="003920A8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867" w:type="dxa"/>
            <w:tcBorders>
              <w:top w:val="nil"/>
              <w:bottom w:val="nil"/>
            </w:tcBorders>
            <w:vAlign w:val="center"/>
            <w:hideMark/>
          </w:tcPr>
          <w:p w14:paraId="73195314" w14:textId="77777777" w:rsidR="00F230EE" w:rsidRPr="00314F88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41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D950EB8" w14:textId="77777777" w:rsidR="00F230EE" w:rsidRPr="009D0261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264" w:type="dxa"/>
            <w:tcBorders>
              <w:top w:val="nil"/>
              <w:bottom w:val="nil"/>
            </w:tcBorders>
            <w:vAlign w:val="center"/>
            <w:hideMark/>
          </w:tcPr>
          <w:p w14:paraId="4A626469" w14:textId="11E26BCD" w:rsidR="00F230EE" w:rsidRPr="009D0261" w:rsidRDefault="00705944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 xml:space="preserve">At </w:t>
            </w:r>
            <w:r w:rsidR="00342464">
              <w:rPr>
                <w:color w:val="000000"/>
                <w:sz w:val="20"/>
                <w:szCs w:val="20"/>
                <w:lang w:val="en-GB"/>
              </w:rPr>
              <w:t>base of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 xml:space="preserve"> pit</w:t>
            </w:r>
          </w:p>
        </w:tc>
        <w:tc>
          <w:tcPr>
            <w:tcW w:w="171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BB2F97F" w14:textId="77777777" w:rsidR="00F230EE" w:rsidRPr="009D0261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Allièse, 2016: 131</w:t>
            </w:r>
          </w:p>
        </w:tc>
      </w:tr>
      <w:tr w:rsidR="00F230EE" w:rsidRPr="009D0261" w14:paraId="0557336F" w14:textId="77777777" w:rsidTr="004863C2">
        <w:trPr>
          <w:trHeight w:hRule="exact" w:val="62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3" w:type="dxa"/>
            <w:tcBorders>
              <w:top w:val="nil"/>
              <w:bottom w:val="nil"/>
            </w:tcBorders>
            <w:vAlign w:val="center"/>
            <w:hideMark/>
          </w:tcPr>
          <w:p w14:paraId="7600EF19" w14:textId="77777777" w:rsidR="00F230EE" w:rsidRPr="00314F88" w:rsidRDefault="00F230EE" w:rsidP="004863C2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G-1 122</w:t>
            </w:r>
          </w:p>
        </w:tc>
        <w:tc>
          <w:tcPr>
            <w:tcW w:w="833" w:type="dxa"/>
            <w:tcBorders>
              <w:top w:val="nil"/>
              <w:bottom w:val="nil"/>
            </w:tcBorders>
            <w:vAlign w:val="center"/>
            <w:hideMark/>
          </w:tcPr>
          <w:p w14:paraId="1CE1877F" w14:textId="77777777" w:rsidR="00F230EE" w:rsidRPr="00314F88" w:rsidRDefault="003920A8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867" w:type="dxa"/>
            <w:tcBorders>
              <w:top w:val="nil"/>
              <w:bottom w:val="nil"/>
            </w:tcBorders>
            <w:vAlign w:val="center"/>
            <w:hideMark/>
          </w:tcPr>
          <w:p w14:paraId="1317DEE4" w14:textId="77777777" w:rsidR="00F230EE" w:rsidRPr="00314F88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41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15CE9CCF" w14:textId="77777777" w:rsidR="00F230EE" w:rsidRPr="009D0261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264" w:type="dxa"/>
            <w:tcBorders>
              <w:top w:val="nil"/>
              <w:bottom w:val="nil"/>
            </w:tcBorders>
            <w:vAlign w:val="center"/>
            <w:hideMark/>
          </w:tcPr>
          <w:p w14:paraId="32626BB8" w14:textId="364E4029" w:rsidR="00F230EE" w:rsidRPr="009D0261" w:rsidRDefault="00464091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 xml:space="preserve">At </w:t>
            </w:r>
            <w:r w:rsidR="00342464">
              <w:rPr>
                <w:color w:val="000000"/>
                <w:sz w:val="20"/>
                <w:szCs w:val="20"/>
                <w:lang w:val="en-GB"/>
              </w:rPr>
              <w:t>base of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 xml:space="preserve"> pit</w:t>
            </w:r>
          </w:p>
        </w:tc>
        <w:tc>
          <w:tcPr>
            <w:tcW w:w="171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4CB465E" w14:textId="77777777" w:rsidR="00F230EE" w:rsidRPr="009D0261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Allièse, 2016: 131</w:t>
            </w:r>
          </w:p>
        </w:tc>
      </w:tr>
      <w:tr w:rsidR="00F230EE" w:rsidRPr="009D0261" w14:paraId="42C17169" w14:textId="77777777" w:rsidTr="004863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62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3" w:type="dxa"/>
            <w:tcBorders>
              <w:top w:val="nil"/>
              <w:bottom w:val="nil"/>
            </w:tcBorders>
            <w:vAlign w:val="center"/>
            <w:hideMark/>
          </w:tcPr>
          <w:p w14:paraId="7D5CCE09" w14:textId="77777777" w:rsidR="00F230EE" w:rsidRPr="00314F88" w:rsidRDefault="00F230EE" w:rsidP="004863C2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G-1 130</w:t>
            </w:r>
          </w:p>
        </w:tc>
        <w:tc>
          <w:tcPr>
            <w:tcW w:w="833" w:type="dxa"/>
            <w:tcBorders>
              <w:top w:val="nil"/>
              <w:bottom w:val="nil"/>
            </w:tcBorders>
            <w:vAlign w:val="center"/>
            <w:hideMark/>
          </w:tcPr>
          <w:p w14:paraId="6C592F9F" w14:textId="77777777" w:rsidR="00F230EE" w:rsidRPr="00314F88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867" w:type="dxa"/>
            <w:tcBorders>
              <w:top w:val="nil"/>
              <w:bottom w:val="nil"/>
            </w:tcBorders>
            <w:vAlign w:val="center"/>
            <w:hideMark/>
          </w:tcPr>
          <w:p w14:paraId="3484C672" w14:textId="77777777" w:rsidR="00F230EE" w:rsidRPr="00314F88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41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64BDDB9A" w14:textId="77777777" w:rsidR="00F230EE" w:rsidRPr="009D0261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264" w:type="dxa"/>
            <w:tcBorders>
              <w:top w:val="nil"/>
              <w:bottom w:val="nil"/>
            </w:tcBorders>
            <w:vAlign w:val="center"/>
            <w:hideMark/>
          </w:tcPr>
          <w:p w14:paraId="629E9B21" w14:textId="77777777" w:rsidR="00F230EE" w:rsidRPr="009D0261" w:rsidRDefault="00E54261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 xml:space="preserve">Right supraorbital </w:t>
            </w:r>
            <w:r w:rsidR="00BF7EC1" w:rsidRPr="009D0261">
              <w:rPr>
                <w:color w:val="000000"/>
                <w:sz w:val="20"/>
                <w:szCs w:val="20"/>
                <w:lang w:val="en-GB"/>
              </w:rPr>
              <w:t>ridge</w:t>
            </w:r>
          </w:p>
        </w:tc>
        <w:tc>
          <w:tcPr>
            <w:tcW w:w="171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9B22850" w14:textId="77777777" w:rsidR="00F230EE" w:rsidRPr="009D0261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Allièse, 2016: 108</w:t>
            </w:r>
          </w:p>
        </w:tc>
      </w:tr>
      <w:tr w:rsidR="00F230EE" w:rsidRPr="009D0261" w14:paraId="54DF97AB" w14:textId="77777777" w:rsidTr="004863C2">
        <w:trPr>
          <w:trHeight w:hRule="exact" w:val="62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3" w:type="dxa"/>
            <w:tcBorders>
              <w:top w:val="nil"/>
              <w:bottom w:val="nil"/>
            </w:tcBorders>
            <w:vAlign w:val="center"/>
            <w:hideMark/>
          </w:tcPr>
          <w:p w14:paraId="122895CD" w14:textId="77777777" w:rsidR="00F230EE" w:rsidRPr="00314F88" w:rsidRDefault="00F230EE" w:rsidP="004863C2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G-1 166</w:t>
            </w:r>
          </w:p>
        </w:tc>
        <w:tc>
          <w:tcPr>
            <w:tcW w:w="833" w:type="dxa"/>
            <w:tcBorders>
              <w:top w:val="nil"/>
              <w:bottom w:val="nil"/>
            </w:tcBorders>
            <w:vAlign w:val="center"/>
            <w:hideMark/>
          </w:tcPr>
          <w:p w14:paraId="3A0785FB" w14:textId="77777777" w:rsidR="00F230EE" w:rsidRPr="00314F88" w:rsidRDefault="003920A8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867" w:type="dxa"/>
            <w:tcBorders>
              <w:top w:val="nil"/>
              <w:bottom w:val="nil"/>
            </w:tcBorders>
            <w:vAlign w:val="center"/>
            <w:hideMark/>
          </w:tcPr>
          <w:p w14:paraId="4DABC3FA" w14:textId="77777777" w:rsidR="00F230EE" w:rsidRPr="00314F88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41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518A26D6" w14:textId="77777777" w:rsidR="00F230EE" w:rsidRPr="009D0261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264" w:type="dxa"/>
            <w:tcBorders>
              <w:top w:val="nil"/>
              <w:bottom w:val="nil"/>
            </w:tcBorders>
            <w:vAlign w:val="center"/>
            <w:hideMark/>
          </w:tcPr>
          <w:p w14:paraId="3C00B17D" w14:textId="77777777" w:rsidR="00F230EE" w:rsidRPr="009D0261" w:rsidRDefault="00BF7EC1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Right supraorbital ridge</w:t>
            </w:r>
          </w:p>
        </w:tc>
        <w:tc>
          <w:tcPr>
            <w:tcW w:w="171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1A5E8C6" w14:textId="77777777" w:rsidR="00F230EE" w:rsidRPr="009D0261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Allièse, 2016: 108</w:t>
            </w:r>
          </w:p>
        </w:tc>
      </w:tr>
      <w:tr w:rsidR="00F230EE" w:rsidRPr="009D0261" w14:paraId="633423C5" w14:textId="77777777" w:rsidTr="004863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9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3" w:type="dxa"/>
            <w:tcBorders>
              <w:top w:val="nil"/>
              <w:bottom w:val="nil"/>
            </w:tcBorders>
            <w:vAlign w:val="center"/>
            <w:hideMark/>
          </w:tcPr>
          <w:p w14:paraId="20CA6D9D" w14:textId="77777777" w:rsidR="00F230EE" w:rsidRPr="00314F88" w:rsidRDefault="00F230EE" w:rsidP="004863C2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G-1 167</w:t>
            </w:r>
          </w:p>
        </w:tc>
        <w:tc>
          <w:tcPr>
            <w:tcW w:w="833" w:type="dxa"/>
            <w:tcBorders>
              <w:top w:val="nil"/>
              <w:bottom w:val="nil"/>
            </w:tcBorders>
            <w:vAlign w:val="center"/>
            <w:hideMark/>
          </w:tcPr>
          <w:p w14:paraId="10DBF3F5" w14:textId="77777777" w:rsidR="00F230EE" w:rsidRPr="00314F88" w:rsidRDefault="003920A8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867" w:type="dxa"/>
            <w:tcBorders>
              <w:top w:val="nil"/>
              <w:bottom w:val="nil"/>
            </w:tcBorders>
            <w:vAlign w:val="center"/>
            <w:hideMark/>
          </w:tcPr>
          <w:p w14:paraId="612AC243" w14:textId="77777777" w:rsidR="00F230EE" w:rsidRPr="00314F88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41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406B7063" w14:textId="77777777" w:rsidR="00F230EE" w:rsidRPr="009D0261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264" w:type="dxa"/>
            <w:tcBorders>
              <w:top w:val="nil"/>
              <w:bottom w:val="nil"/>
            </w:tcBorders>
            <w:vAlign w:val="center"/>
            <w:hideMark/>
          </w:tcPr>
          <w:p w14:paraId="74C35CF4" w14:textId="77777777" w:rsidR="00F230EE" w:rsidRPr="009D0261" w:rsidRDefault="00705944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Supr</w:t>
            </w:r>
            <w:r w:rsidR="00314F88">
              <w:rPr>
                <w:color w:val="000000"/>
                <w:sz w:val="20"/>
                <w:szCs w:val="20"/>
                <w:lang w:val="en-GB"/>
              </w:rPr>
              <w:t>aorbital ridges, zygomatic</w:t>
            </w:r>
            <w:r w:rsidRPr="009D0261">
              <w:rPr>
                <w:color w:val="000000"/>
                <w:sz w:val="20"/>
                <w:szCs w:val="20"/>
                <w:lang w:val="en-GB"/>
              </w:rPr>
              <w:t>, left temporal. and right coronoid proces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5D1F86D" w14:textId="77777777" w:rsidR="00F230EE" w:rsidRPr="009D0261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Allièse, 2016: 108</w:t>
            </w:r>
          </w:p>
        </w:tc>
      </w:tr>
      <w:tr w:rsidR="00F230EE" w:rsidRPr="009D0261" w14:paraId="3625D203" w14:textId="77777777" w:rsidTr="004863C2">
        <w:trPr>
          <w:trHeight w:hRule="exact" w:val="62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3" w:type="dxa"/>
            <w:tcBorders>
              <w:top w:val="nil"/>
              <w:bottom w:val="nil"/>
            </w:tcBorders>
            <w:vAlign w:val="center"/>
            <w:hideMark/>
          </w:tcPr>
          <w:p w14:paraId="624D22EB" w14:textId="77777777" w:rsidR="00F230EE" w:rsidRPr="00314F88" w:rsidRDefault="00F230EE" w:rsidP="004863C2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G-1 179</w:t>
            </w:r>
          </w:p>
        </w:tc>
        <w:tc>
          <w:tcPr>
            <w:tcW w:w="833" w:type="dxa"/>
            <w:tcBorders>
              <w:top w:val="nil"/>
              <w:bottom w:val="nil"/>
            </w:tcBorders>
            <w:vAlign w:val="center"/>
            <w:hideMark/>
          </w:tcPr>
          <w:p w14:paraId="44416FDB" w14:textId="77777777" w:rsidR="00F230EE" w:rsidRPr="00314F88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867" w:type="dxa"/>
            <w:tcBorders>
              <w:top w:val="nil"/>
              <w:bottom w:val="nil"/>
            </w:tcBorders>
            <w:vAlign w:val="center"/>
            <w:hideMark/>
          </w:tcPr>
          <w:p w14:paraId="1D6D0046" w14:textId="77777777" w:rsidR="00F230EE" w:rsidRPr="00314F88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41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79B03D7D" w14:textId="77777777" w:rsidR="00F230EE" w:rsidRPr="009D0261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264" w:type="dxa"/>
            <w:tcBorders>
              <w:top w:val="nil"/>
              <w:bottom w:val="nil"/>
            </w:tcBorders>
            <w:vAlign w:val="center"/>
            <w:hideMark/>
          </w:tcPr>
          <w:p w14:paraId="7933F039" w14:textId="77777777" w:rsidR="00F230EE" w:rsidRPr="009D0261" w:rsidRDefault="00E54261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On two punche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893B8CF" w14:textId="77777777" w:rsidR="00F230EE" w:rsidRPr="009D0261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Allièse, 2016: 131</w:t>
            </w:r>
          </w:p>
        </w:tc>
      </w:tr>
      <w:tr w:rsidR="00F230EE" w:rsidRPr="009D0261" w14:paraId="1B8F739F" w14:textId="77777777" w:rsidTr="004863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62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3" w:type="dxa"/>
            <w:tcBorders>
              <w:top w:val="nil"/>
              <w:bottom w:val="nil"/>
            </w:tcBorders>
            <w:vAlign w:val="center"/>
            <w:hideMark/>
          </w:tcPr>
          <w:p w14:paraId="63F69DBF" w14:textId="77777777" w:rsidR="00F230EE" w:rsidRPr="00314F88" w:rsidRDefault="00F230EE" w:rsidP="004863C2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G-1 180</w:t>
            </w:r>
          </w:p>
        </w:tc>
        <w:tc>
          <w:tcPr>
            <w:tcW w:w="833" w:type="dxa"/>
            <w:tcBorders>
              <w:top w:val="nil"/>
              <w:bottom w:val="nil"/>
            </w:tcBorders>
            <w:vAlign w:val="center"/>
            <w:hideMark/>
          </w:tcPr>
          <w:p w14:paraId="070E8E5E" w14:textId="77777777" w:rsidR="00F230EE" w:rsidRPr="00314F88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867" w:type="dxa"/>
            <w:tcBorders>
              <w:top w:val="nil"/>
              <w:bottom w:val="nil"/>
            </w:tcBorders>
            <w:vAlign w:val="center"/>
            <w:hideMark/>
          </w:tcPr>
          <w:p w14:paraId="547867CA" w14:textId="77777777" w:rsidR="00F230EE" w:rsidRPr="00314F88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41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A32A0B4" w14:textId="77777777" w:rsidR="00F230EE" w:rsidRPr="009D0261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264" w:type="dxa"/>
            <w:tcBorders>
              <w:top w:val="nil"/>
              <w:bottom w:val="nil"/>
            </w:tcBorders>
            <w:vAlign w:val="center"/>
            <w:hideMark/>
          </w:tcPr>
          <w:p w14:paraId="734BD794" w14:textId="77777777" w:rsidR="00F230EE" w:rsidRPr="009D0261" w:rsidRDefault="009D0261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On a stone of the infill</w:t>
            </w:r>
          </w:p>
        </w:tc>
        <w:tc>
          <w:tcPr>
            <w:tcW w:w="171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F9A3FD4" w14:textId="77777777" w:rsidR="00F230EE" w:rsidRPr="009D0261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Allièse, 2016: 131</w:t>
            </w:r>
          </w:p>
        </w:tc>
      </w:tr>
      <w:tr w:rsidR="00F230EE" w:rsidRPr="009D0261" w14:paraId="30A611FB" w14:textId="77777777" w:rsidTr="004863C2">
        <w:trPr>
          <w:trHeight w:hRule="exact" w:val="62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3" w:type="dxa"/>
            <w:tcBorders>
              <w:top w:val="nil"/>
              <w:bottom w:val="nil"/>
            </w:tcBorders>
            <w:vAlign w:val="center"/>
            <w:hideMark/>
          </w:tcPr>
          <w:p w14:paraId="695358CD" w14:textId="77777777" w:rsidR="00F230EE" w:rsidRPr="00314F88" w:rsidRDefault="00F230EE" w:rsidP="004863C2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CG-1 184</w:t>
            </w:r>
          </w:p>
        </w:tc>
        <w:tc>
          <w:tcPr>
            <w:tcW w:w="833" w:type="dxa"/>
            <w:tcBorders>
              <w:top w:val="nil"/>
              <w:bottom w:val="nil"/>
            </w:tcBorders>
            <w:vAlign w:val="center"/>
            <w:hideMark/>
          </w:tcPr>
          <w:p w14:paraId="3D829999" w14:textId="77777777" w:rsidR="00F230EE" w:rsidRPr="00314F88" w:rsidRDefault="003920A8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867" w:type="dxa"/>
            <w:tcBorders>
              <w:top w:val="nil"/>
              <w:bottom w:val="nil"/>
            </w:tcBorders>
            <w:vAlign w:val="center"/>
            <w:hideMark/>
          </w:tcPr>
          <w:p w14:paraId="564B565A" w14:textId="77777777" w:rsidR="00F230EE" w:rsidRPr="00314F88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417" w:type="dxa"/>
            <w:vMerge/>
            <w:tcBorders>
              <w:top w:val="nil"/>
              <w:bottom w:val="nil"/>
            </w:tcBorders>
            <w:vAlign w:val="center"/>
            <w:hideMark/>
          </w:tcPr>
          <w:p w14:paraId="233C9762" w14:textId="77777777" w:rsidR="00F230EE" w:rsidRPr="009D0261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264" w:type="dxa"/>
            <w:tcBorders>
              <w:top w:val="nil"/>
              <w:bottom w:val="nil"/>
            </w:tcBorders>
            <w:vAlign w:val="center"/>
            <w:hideMark/>
          </w:tcPr>
          <w:p w14:paraId="66885886" w14:textId="77777777" w:rsidR="00F230EE" w:rsidRPr="009D0261" w:rsidRDefault="00705944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On zygomatic bone and M1 lower left</w:t>
            </w:r>
          </w:p>
        </w:tc>
        <w:tc>
          <w:tcPr>
            <w:tcW w:w="171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7B9094A" w14:textId="77777777" w:rsidR="00F230EE" w:rsidRPr="009D0261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Allièse, 2016: 108</w:t>
            </w:r>
          </w:p>
        </w:tc>
      </w:tr>
      <w:tr w:rsidR="00F230EE" w:rsidRPr="009D0261" w14:paraId="3504325B" w14:textId="77777777" w:rsidTr="004863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62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3" w:type="dxa"/>
            <w:tcBorders>
              <w:top w:val="nil"/>
              <w:bottom w:val="nil"/>
            </w:tcBorders>
            <w:vAlign w:val="center"/>
            <w:hideMark/>
          </w:tcPr>
          <w:p w14:paraId="6E0CA991" w14:textId="77777777" w:rsidR="00F230EE" w:rsidRPr="00314F88" w:rsidRDefault="00F230EE" w:rsidP="004863C2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Est. 4</w:t>
            </w:r>
          </w:p>
        </w:tc>
        <w:tc>
          <w:tcPr>
            <w:tcW w:w="833" w:type="dxa"/>
            <w:tcBorders>
              <w:top w:val="nil"/>
              <w:bottom w:val="nil"/>
            </w:tcBorders>
            <w:vAlign w:val="center"/>
            <w:hideMark/>
          </w:tcPr>
          <w:p w14:paraId="76D20247" w14:textId="77777777" w:rsidR="00F230EE" w:rsidRPr="00314F88" w:rsidRDefault="003920A8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UND</w:t>
            </w:r>
          </w:p>
        </w:tc>
        <w:tc>
          <w:tcPr>
            <w:tcW w:w="867" w:type="dxa"/>
            <w:tcBorders>
              <w:top w:val="nil"/>
              <w:bottom w:val="nil"/>
            </w:tcBorders>
            <w:vAlign w:val="center"/>
            <w:hideMark/>
          </w:tcPr>
          <w:p w14:paraId="71AE5F7E" w14:textId="77777777" w:rsidR="00F230EE" w:rsidRPr="00314F88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  <w:hideMark/>
          </w:tcPr>
          <w:p w14:paraId="49924ECC" w14:textId="77777777" w:rsidR="00F230EE" w:rsidRPr="009D0261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astelo Belinho</w:t>
            </w:r>
          </w:p>
        </w:tc>
        <w:tc>
          <w:tcPr>
            <w:tcW w:w="3264" w:type="dxa"/>
            <w:tcBorders>
              <w:top w:val="nil"/>
              <w:bottom w:val="nil"/>
            </w:tcBorders>
            <w:vAlign w:val="center"/>
            <w:hideMark/>
          </w:tcPr>
          <w:p w14:paraId="0CE5C2DA" w14:textId="77777777" w:rsidR="00F230EE" w:rsidRPr="009D0261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Sediment</w:t>
            </w:r>
          </w:p>
        </w:tc>
        <w:tc>
          <w:tcPr>
            <w:tcW w:w="171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570D765" w14:textId="77777777" w:rsidR="00F230EE" w:rsidRPr="009D0261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Gomes, 2012: 119</w:t>
            </w:r>
          </w:p>
        </w:tc>
      </w:tr>
      <w:tr w:rsidR="00F230EE" w:rsidRPr="009D0261" w14:paraId="5DA2912F" w14:textId="77777777" w:rsidTr="004863C2">
        <w:trPr>
          <w:trHeight w:hRule="exact" w:val="73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3" w:type="dxa"/>
            <w:tcBorders>
              <w:top w:val="nil"/>
              <w:bottom w:val="nil"/>
            </w:tcBorders>
            <w:vAlign w:val="center"/>
            <w:hideMark/>
          </w:tcPr>
          <w:p w14:paraId="7D0C9FC7" w14:textId="77777777" w:rsidR="00F230EE" w:rsidRPr="00314F88" w:rsidRDefault="00F230EE" w:rsidP="004863C2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833" w:type="dxa"/>
            <w:tcBorders>
              <w:top w:val="nil"/>
              <w:bottom w:val="nil"/>
            </w:tcBorders>
            <w:vAlign w:val="center"/>
            <w:hideMark/>
          </w:tcPr>
          <w:p w14:paraId="685A8383" w14:textId="77777777" w:rsidR="00F230EE" w:rsidRPr="00314F88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M</w:t>
            </w:r>
          </w:p>
        </w:tc>
        <w:tc>
          <w:tcPr>
            <w:tcW w:w="867" w:type="dxa"/>
            <w:tcBorders>
              <w:top w:val="nil"/>
              <w:bottom w:val="nil"/>
            </w:tcBorders>
            <w:vAlign w:val="center"/>
            <w:hideMark/>
          </w:tcPr>
          <w:p w14:paraId="737419EB" w14:textId="77777777" w:rsidR="00F230EE" w:rsidRPr="00314F88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AS (&gt;45)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  <w:hideMark/>
          </w:tcPr>
          <w:p w14:paraId="48134AB3" w14:textId="77777777" w:rsidR="00F230EE" w:rsidRPr="009D0261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ueva de Chaves</w:t>
            </w:r>
          </w:p>
        </w:tc>
        <w:tc>
          <w:tcPr>
            <w:tcW w:w="3264" w:type="dxa"/>
            <w:tcBorders>
              <w:top w:val="nil"/>
              <w:bottom w:val="nil"/>
            </w:tcBorders>
            <w:vAlign w:val="center"/>
            <w:hideMark/>
          </w:tcPr>
          <w:p w14:paraId="27259876" w14:textId="77777777" w:rsidR="00F230EE" w:rsidRPr="009D0261" w:rsidRDefault="00F04797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 xml:space="preserve">Skull, phalanx and </w:t>
            </w:r>
            <w:r w:rsidR="009D0261">
              <w:rPr>
                <w:color w:val="000000"/>
                <w:sz w:val="20"/>
                <w:szCs w:val="20"/>
                <w:lang w:val="en-GB"/>
              </w:rPr>
              <w:t>lo</w:t>
            </w:r>
            <w:r w:rsidR="00342464">
              <w:rPr>
                <w:color w:val="000000"/>
                <w:sz w:val="20"/>
                <w:szCs w:val="20"/>
                <w:lang w:val="en-GB"/>
              </w:rPr>
              <w:t>n</w:t>
            </w:r>
            <w:r w:rsidR="009D0261">
              <w:rPr>
                <w:color w:val="000000"/>
                <w:sz w:val="20"/>
                <w:szCs w:val="20"/>
                <w:lang w:val="en-GB"/>
              </w:rPr>
              <w:t>g bone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8569BC4" w14:textId="77777777" w:rsidR="00F230EE" w:rsidRPr="009D0261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 xml:space="preserve">Utrilla Miranda </w:t>
            </w:r>
            <w:r w:rsidRPr="00D862C7">
              <w:rPr>
                <w:sz w:val="20"/>
                <w:szCs w:val="20"/>
                <w:lang w:val="en-GB"/>
              </w:rPr>
              <w:t>et al</w:t>
            </w:r>
            <w:r w:rsidRPr="00342464">
              <w:rPr>
                <w:sz w:val="20"/>
                <w:szCs w:val="20"/>
                <w:lang w:val="en-GB"/>
              </w:rPr>
              <w:t xml:space="preserve">., </w:t>
            </w:r>
            <w:r w:rsidRPr="009D0261">
              <w:rPr>
                <w:sz w:val="20"/>
                <w:szCs w:val="20"/>
                <w:lang w:val="en-GB"/>
              </w:rPr>
              <w:t>2008: 4</w:t>
            </w:r>
          </w:p>
        </w:tc>
      </w:tr>
      <w:tr w:rsidR="00F230EE" w:rsidRPr="009D0261" w14:paraId="3E3923ED" w14:textId="77777777" w:rsidTr="004863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62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3" w:type="dxa"/>
            <w:tcBorders>
              <w:top w:val="nil"/>
              <w:bottom w:val="nil"/>
            </w:tcBorders>
            <w:vAlign w:val="center"/>
            <w:hideMark/>
          </w:tcPr>
          <w:p w14:paraId="40A88FE4" w14:textId="77777777" w:rsidR="00F230EE" w:rsidRPr="00314F88" w:rsidRDefault="00F230EE" w:rsidP="004863C2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GE 310-563 | 7611</w:t>
            </w:r>
          </w:p>
        </w:tc>
        <w:tc>
          <w:tcPr>
            <w:tcW w:w="833" w:type="dxa"/>
            <w:tcBorders>
              <w:top w:val="nil"/>
              <w:bottom w:val="nil"/>
            </w:tcBorders>
            <w:vAlign w:val="center"/>
            <w:hideMark/>
          </w:tcPr>
          <w:p w14:paraId="1DA4F32D" w14:textId="77777777" w:rsidR="00F230EE" w:rsidRPr="00314F88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M?</w:t>
            </w:r>
          </w:p>
        </w:tc>
        <w:tc>
          <w:tcPr>
            <w:tcW w:w="867" w:type="dxa"/>
            <w:tcBorders>
              <w:top w:val="nil"/>
              <w:bottom w:val="nil"/>
            </w:tcBorders>
            <w:vAlign w:val="center"/>
            <w:hideMark/>
          </w:tcPr>
          <w:p w14:paraId="5C11B48D" w14:textId="73004793" w:rsidR="00F230EE" w:rsidRPr="00314F88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AME (26</w:t>
            </w:r>
            <w:r w:rsidR="00342464">
              <w:rPr>
                <w:color w:val="000000"/>
                <w:sz w:val="20"/>
                <w:szCs w:val="20"/>
                <w:lang w:val="en-GB"/>
              </w:rPr>
              <w:t>–</w:t>
            </w:r>
            <w:r w:rsidRPr="00314F88">
              <w:rPr>
                <w:color w:val="000000"/>
                <w:sz w:val="20"/>
                <w:szCs w:val="20"/>
                <w:lang w:val="en-GB"/>
              </w:rPr>
              <w:t>35)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  <w:hideMark/>
          </w:tcPr>
          <w:p w14:paraId="2E486FB2" w14:textId="77777777" w:rsidR="00F230EE" w:rsidRPr="009D0261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Costamar</w:t>
            </w:r>
          </w:p>
        </w:tc>
        <w:tc>
          <w:tcPr>
            <w:tcW w:w="3264" w:type="dxa"/>
            <w:tcBorders>
              <w:top w:val="nil"/>
              <w:bottom w:val="nil"/>
            </w:tcBorders>
            <w:vAlign w:val="center"/>
            <w:hideMark/>
          </w:tcPr>
          <w:p w14:paraId="2BF1DDC7" w14:textId="77777777" w:rsidR="00F230EE" w:rsidRPr="009D0261" w:rsidRDefault="00F04797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On body</w:t>
            </w:r>
          </w:p>
        </w:tc>
        <w:tc>
          <w:tcPr>
            <w:tcW w:w="171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8D5D429" w14:textId="77777777" w:rsidR="00F230EE" w:rsidRPr="009D0261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Flors Ureña, 2010: 182</w:t>
            </w:r>
          </w:p>
        </w:tc>
      </w:tr>
      <w:tr w:rsidR="00F230EE" w:rsidRPr="009D0261" w14:paraId="60BF2812" w14:textId="77777777" w:rsidTr="004863C2">
        <w:trPr>
          <w:trHeight w:hRule="exact" w:val="62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3" w:type="dxa"/>
            <w:tcBorders>
              <w:top w:val="nil"/>
              <w:bottom w:val="nil"/>
            </w:tcBorders>
            <w:vAlign w:val="center"/>
            <w:hideMark/>
          </w:tcPr>
          <w:p w14:paraId="31241ED4" w14:textId="77777777" w:rsidR="00F230EE" w:rsidRPr="00314F88" w:rsidRDefault="00F230EE" w:rsidP="004863C2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Ind. nº 5 (13504)</w:t>
            </w:r>
          </w:p>
        </w:tc>
        <w:tc>
          <w:tcPr>
            <w:tcW w:w="833" w:type="dxa"/>
            <w:tcBorders>
              <w:top w:val="nil"/>
              <w:bottom w:val="nil"/>
            </w:tcBorders>
            <w:vAlign w:val="center"/>
            <w:hideMark/>
          </w:tcPr>
          <w:p w14:paraId="51BF7BCA" w14:textId="77777777" w:rsidR="00F230EE" w:rsidRPr="00314F88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F</w:t>
            </w:r>
          </w:p>
        </w:tc>
        <w:tc>
          <w:tcPr>
            <w:tcW w:w="867" w:type="dxa"/>
            <w:tcBorders>
              <w:top w:val="nil"/>
              <w:bottom w:val="nil"/>
            </w:tcBorders>
            <w:vAlign w:val="center"/>
            <w:hideMark/>
          </w:tcPr>
          <w:p w14:paraId="39FCC6E1" w14:textId="6CC6B4B5" w:rsidR="00F230EE" w:rsidRPr="00314F88" w:rsidRDefault="00464091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color w:val="000000"/>
                <w:sz w:val="20"/>
                <w:szCs w:val="20"/>
                <w:lang w:val="en-GB"/>
              </w:rPr>
              <w:t>YA</w:t>
            </w:r>
            <w:r w:rsidR="00F230EE" w:rsidRPr="00314F88">
              <w:rPr>
                <w:color w:val="000000"/>
                <w:sz w:val="20"/>
                <w:szCs w:val="20"/>
                <w:lang w:val="en-GB"/>
              </w:rPr>
              <w:t xml:space="preserve"> (18</w:t>
            </w:r>
            <w:r w:rsidR="00342464">
              <w:rPr>
                <w:color w:val="000000"/>
                <w:sz w:val="20"/>
                <w:szCs w:val="20"/>
                <w:lang w:val="en-GB"/>
              </w:rPr>
              <w:t>–</w:t>
            </w:r>
            <w:r w:rsidR="00F230EE" w:rsidRPr="00314F88">
              <w:rPr>
                <w:color w:val="000000"/>
                <w:sz w:val="20"/>
                <w:szCs w:val="20"/>
                <w:lang w:val="en-GB"/>
              </w:rPr>
              <w:t>25)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  <w:hideMark/>
          </w:tcPr>
          <w:p w14:paraId="31667F0E" w14:textId="77777777" w:rsidR="00F230EE" w:rsidRPr="009D0261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Polideportivo de Martos</w:t>
            </w:r>
          </w:p>
        </w:tc>
        <w:tc>
          <w:tcPr>
            <w:tcW w:w="3264" w:type="dxa"/>
            <w:tcBorders>
              <w:top w:val="nil"/>
              <w:bottom w:val="nil"/>
            </w:tcBorders>
            <w:vAlign w:val="center"/>
            <w:hideMark/>
          </w:tcPr>
          <w:p w14:paraId="44250358" w14:textId="77777777" w:rsidR="00F230EE" w:rsidRPr="009D0261" w:rsidRDefault="00F04797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On individual</w:t>
            </w:r>
          </w:p>
        </w:tc>
        <w:tc>
          <w:tcPr>
            <w:tcW w:w="171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AFE16D7" w14:textId="77777777" w:rsidR="00F230EE" w:rsidRPr="009D0261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Lizcano Prestel, 1999: 133.</w:t>
            </w:r>
          </w:p>
        </w:tc>
      </w:tr>
      <w:tr w:rsidR="00F230EE" w:rsidRPr="009D0261" w14:paraId="170F97EC" w14:textId="77777777" w:rsidTr="004863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62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3" w:type="dxa"/>
            <w:gridSpan w:val="3"/>
            <w:tcBorders>
              <w:top w:val="nil"/>
              <w:bottom w:val="nil"/>
            </w:tcBorders>
            <w:vAlign w:val="center"/>
            <w:hideMark/>
          </w:tcPr>
          <w:p w14:paraId="20711EF2" w14:textId="1E0F6995" w:rsidR="00F230EE" w:rsidRPr="00314F88" w:rsidRDefault="00F230EE" w:rsidP="004863C2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No</w:t>
            </w:r>
            <w:r w:rsidR="00342464">
              <w:rPr>
                <w:b w:val="0"/>
                <w:color w:val="000000"/>
                <w:sz w:val="20"/>
                <w:szCs w:val="20"/>
                <w:lang w:val="en-GB"/>
              </w:rPr>
              <w:t>t</w:t>
            </w: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 xml:space="preserve"> individualiz</w:t>
            </w:r>
            <w:r w:rsidR="00342464">
              <w:rPr>
                <w:b w:val="0"/>
                <w:color w:val="000000"/>
                <w:sz w:val="20"/>
                <w:szCs w:val="20"/>
                <w:lang w:val="en-GB"/>
              </w:rPr>
              <w:t>ed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  <w:hideMark/>
          </w:tcPr>
          <w:p w14:paraId="2EBCECAD" w14:textId="77777777" w:rsidR="00F230EE" w:rsidRPr="009D0261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Algar do Bom Santo</w:t>
            </w:r>
          </w:p>
        </w:tc>
        <w:tc>
          <w:tcPr>
            <w:tcW w:w="3264" w:type="dxa"/>
            <w:tcBorders>
              <w:top w:val="nil"/>
              <w:bottom w:val="nil"/>
            </w:tcBorders>
            <w:vAlign w:val="center"/>
            <w:hideMark/>
          </w:tcPr>
          <w:p w14:paraId="20D07C9F" w14:textId="77777777" w:rsidR="00F230EE" w:rsidRPr="009D0261" w:rsidRDefault="00F04797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Not mentioned</w:t>
            </w:r>
          </w:p>
        </w:tc>
        <w:tc>
          <w:tcPr>
            <w:tcW w:w="171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9499615" w14:textId="77777777" w:rsidR="00F230EE" w:rsidRPr="009D0261" w:rsidRDefault="00F230EE" w:rsidP="004863C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 xml:space="preserve">Granja </w:t>
            </w:r>
            <w:r w:rsidRPr="00D862C7">
              <w:rPr>
                <w:sz w:val="20"/>
                <w:szCs w:val="20"/>
                <w:lang w:val="en-GB"/>
              </w:rPr>
              <w:t>et al</w:t>
            </w:r>
            <w:r w:rsidRPr="00342464">
              <w:rPr>
                <w:sz w:val="20"/>
                <w:szCs w:val="20"/>
                <w:lang w:val="en-GB"/>
              </w:rPr>
              <w:t>.,</w:t>
            </w:r>
            <w:r w:rsidRPr="009D0261">
              <w:rPr>
                <w:sz w:val="20"/>
                <w:szCs w:val="20"/>
                <w:lang w:val="en-GB"/>
              </w:rPr>
              <w:t xml:space="preserve"> 2014: 80</w:t>
            </w:r>
          </w:p>
        </w:tc>
      </w:tr>
      <w:tr w:rsidR="00F230EE" w:rsidRPr="009D0261" w14:paraId="2B697F13" w14:textId="77777777" w:rsidTr="004863C2">
        <w:trPr>
          <w:trHeight w:hRule="exact" w:val="62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3" w:type="dxa"/>
            <w:gridSpan w:val="3"/>
            <w:tcBorders>
              <w:top w:val="nil"/>
              <w:bottom w:val="nil"/>
            </w:tcBorders>
            <w:vAlign w:val="center"/>
            <w:hideMark/>
          </w:tcPr>
          <w:p w14:paraId="4C43E89D" w14:textId="50524D46" w:rsidR="00F230EE" w:rsidRPr="00314F88" w:rsidRDefault="00F230EE" w:rsidP="004863C2">
            <w:pPr>
              <w:jc w:val="left"/>
              <w:rPr>
                <w:b w:val="0"/>
                <w:color w:val="000000"/>
                <w:sz w:val="20"/>
                <w:szCs w:val="20"/>
                <w:lang w:val="en-GB"/>
              </w:rPr>
            </w:pP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>No</w:t>
            </w:r>
            <w:r w:rsidR="00342464">
              <w:rPr>
                <w:b w:val="0"/>
                <w:color w:val="000000"/>
                <w:sz w:val="20"/>
                <w:szCs w:val="20"/>
                <w:lang w:val="en-GB"/>
              </w:rPr>
              <w:t>t</w:t>
            </w:r>
            <w:r w:rsidRPr="00314F88">
              <w:rPr>
                <w:b w:val="0"/>
                <w:color w:val="000000"/>
                <w:sz w:val="20"/>
                <w:szCs w:val="20"/>
                <w:lang w:val="en-GB"/>
              </w:rPr>
              <w:t xml:space="preserve"> individualiz</w:t>
            </w:r>
            <w:r w:rsidR="00342464">
              <w:rPr>
                <w:b w:val="0"/>
                <w:color w:val="000000"/>
                <w:sz w:val="20"/>
                <w:szCs w:val="20"/>
                <w:lang w:val="en-GB"/>
              </w:rPr>
              <w:t>ed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  <w:hideMark/>
          </w:tcPr>
          <w:p w14:paraId="643FAB7F" w14:textId="77777777" w:rsidR="00F230EE" w:rsidRPr="009D0261" w:rsidRDefault="00F230EE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 w:rsidRPr="009D0261">
              <w:rPr>
                <w:color w:val="000000"/>
                <w:sz w:val="20"/>
                <w:szCs w:val="20"/>
                <w:lang w:val="en-GB"/>
              </w:rPr>
              <w:t>Dolmen de Alberite</w:t>
            </w:r>
          </w:p>
        </w:tc>
        <w:tc>
          <w:tcPr>
            <w:tcW w:w="3264" w:type="dxa"/>
            <w:tcBorders>
              <w:top w:val="nil"/>
              <w:bottom w:val="nil"/>
            </w:tcBorders>
            <w:vAlign w:val="center"/>
            <w:hideMark/>
          </w:tcPr>
          <w:p w14:paraId="79A30684" w14:textId="68ECF6AB" w:rsidR="00F230EE" w:rsidRPr="009D0261" w:rsidRDefault="00342464" w:rsidP="004863C2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‘</w:t>
            </w:r>
            <w:r w:rsidR="009D0261">
              <w:rPr>
                <w:color w:val="000000"/>
                <w:sz w:val="20"/>
                <w:szCs w:val="20"/>
                <w:lang w:val="en-GB"/>
              </w:rPr>
              <w:t>Surface of the burial p</w:t>
            </w:r>
            <w:r w:rsidR="00AD380A">
              <w:rPr>
                <w:color w:val="000000"/>
                <w:sz w:val="20"/>
                <w:szCs w:val="20"/>
                <w:lang w:val="en-GB"/>
              </w:rPr>
              <w:t>l</w:t>
            </w:r>
            <w:r w:rsidR="009D0261">
              <w:rPr>
                <w:color w:val="000000"/>
                <w:sz w:val="20"/>
                <w:szCs w:val="20"/>
                <w:lang w:val="en-GB"/>
              </w:rPr>
              <w:t>an in the gallery</w:t>
            </w:r>
            <w:r>
              <w:rPr>
                <w:color w:val="000000"/>
                <w:sz w:val="20"/>
                <w:szCs w:val="20"/>
                <w:lang w:val="en-GB"/>
              </w:rPr>
              <w:t>’</w:t>
            </w:r>
          </w:p>
        </w:tc>
        <w:tc>
          <w:tcPr>
            <w:tcW w:w="1710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E3DFEEB" w14:textId="77777777" w:rsidR="00F230EE" w:rsidRPr="009D0261" w:rsidRDefault="00F230EE" w:rsidP="004863C2">
            <w:pPr>
              <w:keepNext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9D0261">
              <w:rPr>
                <w:sz w:val="20"/>
                <w:szCs w:val="20"/>
                <w:lang w:val="en-GB"/>
              </w:rPr>
              <w:t>Gómez Sánchez, 1996: 242</w:t>
            </w:r>
          </w:p>
        </w:tc>
      </w:tr>
    </w:tbl>
    <w:p w14:paraId="093CBF91" w14:textId="599055FD" w:rsidR="00F90472" w:rsidRPr="004863C2" w:rsidRDefault="00705944" w:rsidP="004863C2">
      <w:pPr>
        <w:pStyle w:val="Caption"/>
        <w:spacing w:before="120"/>
        <w:ind w:left="-142" w:right="-143"/>
        <w:rPr>
          <w:b w:val="0"/>
          <w:color w:val="auto"/>
          <w:sz w:val="24"/>
          <w:szCs w:val="24"/>
          <w:lang w:val="en-GB"/>
        </w:rPr>
      </w:pPr>
      <w:r w:rsidRPr="004863C2">
        <w:rPr>
          <w:b w:val="0"/>
          <w:color w:val="auto"/>
          <w:sz w:val="24"/>
          <w:szCs w:val="24"/>
          <w:lang w:val="en-GB"/>
        </w:rPr>
        <w:t xml:space="preserve">F/F?: female or </w:t>
      </w:r>
      <w:r w:rsidR="004863C2">
        <w:rPr>
          <w:b w:val="0"/>
          <w:color w:val="auto"/>
          <w:sz w:val="24"/>
          <w:szCs w:val="24"/>
          <w:lang w:val="en-GB"/>
        </w:rPr>
        <w:t>probably</w:t>
      </w:r>
      <w:r w:rsidR="004863C2" w:rsidRPr="004863C2">
        <w:rPr>
          <w:b w:val="0"/>
          <w:color w:val="auto"/>
          <w:sz w:val="24"/>
          <w:szCs w:val="24"/>
          <w:lang w:val="en-GB"/>
        </w:rPr>
        <w:t xml:space="preserve"> </w:t>
      </w:r>
      <w:r w:rsidRPr="004863C2">
        <w:rPr>
          <w:b w:val="0"/>
          <w:color w:val="auto"/>
          <w:sz w:val="24"/>
          <w:szCs w:val="24"/>
          <w:lang w:val="en-GB"/>
        </w:rPr>
        <w:t xml:space="preserve">female; M/M?: male or </w:t>
      </w:r>
      <w:r w:rsidR="004863C2">
        <w:rPr>
          <w:b w:val="0"/>
          <w:color w:val="auto"/>
          <w:sz w:val="24"/>
          <w:szCs w:val="24"/>
          <w:lang w:val="en-GB"/>
        </w:rPr>
        <w:t>probably</w:t>
      </w:r>
      <w:r w:rsidR="004863C2" w:rsidRPr="004863C2">
        <w:rPr>
          <w:b w:val="0"/>
          <w:color w:val="auto"/>
          <w:sz w:val="24"/>
          <w:szCs w:val="24"/>
          <w:lang w:val="en-GB"/>
        </w:rPr>
        <w:t xml:space="preserve"> </w:t>
      </w:r>
      <w:r w:rsidRPr="004863C2">
        <w:rPr>
          <w:b w:val="0"/>
          <w:color w:val="auto"/>
          <w:sz w:val="24"/>
          <w:szCs w:val="24"/>
          <w:lang w:val="en-GB"/>
        </w:rPr>
        <w:t xml:space="preserve">male; UND: undetermined; NAD: non- adult undetermined sex. Age categories NAD: non-adult; AO: adolescent/juvenile; AD: adult; AME: adult middle age; AMA: adult mature age. </w:t>
      </w:r>
    </w:p>
    <w:p w14:paraId="7A8DD1F9" w14:textId="2453205E" w:rsidR="00FE548F" w:rsidRPr="009D0261" w:rsidRDefault="00705944" w:rsidP="00EB7A78">
      <w:pPr>
        <w:spacing w:after="240"/>
        <w:rPr>
          <w:lang w:val="en-GB"/>
        </w:rPr>
      </w:pPr>
      <w:r w:rsidRPr="009D0261">
        <w:rPr>
          <w:lang w:val="en-GB"/>
        </w:rPr>
        <w:br w:type="page"/>
      </w:r>
      <w:r w:rsidR="00FD0A3F" w:rsidRPr="00D862C7">
        <w:rPr>
          <w:b/>
          <w:i/>
          <w:lang w:val="en-GB"/>
        </w:rPr>
        <w:lastRenderedPageBreak/>
        <w:t>Tabl</w:t>
      </w:r>
      <w:r w:rsidR="00464091" w:rsidRPr="00D862C7">
        <w:rPr>
          <w:b/>
          <w:i/>
          <w:lang w:val="en-GB"/>
        </w:rPr>
        <w:t>e</w:t>
      </w:r>
      <w:r w:rsidR="00FD0A3F" w:rsidRPr="00D862C7">
        <w:rPr>
          <w:b/>
          <w:i/>
          <w:lang w:val="en-GB"/>
        </w:rPr>
        <w:t xml:space="preserve"> </w:t>
      </w:r>
      <w:r w:rsidR="00D1446E" w:rsidRPr="00D862C7">
        <w:rPr>
          <w:b/>
          <w:i/>
          <w:lang w:val="en-GB"/>
        </w:rPr>
        <w:t>10</w:t>
      </w:r>
      <w:r w:rsidR="002C3D9A" w:rsidRPr="00D862C7">
        <w:rPr>
          <w:b/>
          <w:i/>
          <w:lang w:val="en-GB"/>
        </w:rPr>
        <w:t>.</w:t>
      </w:r>
      <w:r w:rsidR="002C3D9A" w:rsidRPr="009D0261">
        <w:rPr>
          <w:lang w:val="en-GB"/>
        </w:rPr>
        <w:t xml:space="preserve"> </w:t>
      </w:r>
      <w:r w:rsidR="00991073" w:rsidRPr="00BC0C39">
        <w:rPr>
          <w:i/>
          <w:lang w:val="en-GB"/>
        </w:rPr>
        <w:t>Distribution of female, male</w:t>
      </w:r>
      <w:r w:rsidR="00991073">
        <w:rPr>
          <w:i/>
          <w:lang w:val="en-GB"/>
        </w:rPr>
        <w:t>,</w:t>
      </w:r>
      <w:r w:rsidR="00991073" w:rsidRPr="00BC0C39">
        <w:rPr>
          <w:i/>
          <w:lang w:val="en-GB"/>
        </w:rPr>
        <w:t xml:space="preserve"> and undetermined sex anthropomorphs in Levantine rock art</w:t>
      </w:r>
      <w:r w:rsidR="00464091" w:rsidRPr="009D0261">
        <w:rPr>
          <w:lang w:val="en-GB"/>
        </w:rPr>
        <w:t>.</w:t>
      </w:r>
    </w:p>
    <w:tbl>
      <w:tblPr>
        <w:tblStyle w:val="PlainTable2"/>
        <w:tblW w:w="9532" w:type="dxa"/>
        <w:jc w:val="center"/>
        <w:tblLook w:val="04A0" w:firstRow="1" w:lastRow="0" w:firstColumn="1" w:lastColumn="0" w:noHBand="0" w:noVBand="1"/>
      </w:tblPr>
      <w:tblGrid>
        <w:gridCol w:w="2918"/>
        <w:gridCol w:w="1120"/>
        <w:gridCol w:w="679"/>
        <w:gridCol w:w="711"/>
        <w:gridCol w:w="711"/>
        <w:gridCol w:w="987"/>
        <w:gridCol w:w="821"/>
        <w:gridCol w:w="711"/>
        <w:gridCol w:w="711"/>
        <w:gridCol w:w="821"/>
      </w:tblGrid>
      <w:tr w:rsidR="00314F88" w:rsidRPr="00314F88" w14:paraId="6632F7D7" w14:textId="77777777" w:rsidTr="00EB7A7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  <w:tblHeader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noWrap/>
            <w:vAlign w:val="center"/>
            <w:hideMark/>
          </w:tcPr>
          <w:p w14:paraId="2DBD356B" w14:textId="77777777" w:rsidR="00FE548F" w:rsidRPr="00314F88" w:rsidRDefault="00464091" w:rsidP="007D2A60">
            <w:pPr>
              <w:jc w:val="left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Rockshelter/cave</w:t>
            </w:r>
          </w:p>
        </w:tc>
        <w:tc>
          <w:tcPr>
            <w:tcW w:w="1044" w:type="dxa"/>
            <w:noWrap/>
            <w:vAlign w:val="center"/>
            <w:hideMark/>
          </w:tcPr>
          <w:p w14:paraId="4EB71C5E" w14:textId="77777777" w:rsidR="00FE548F" w:rsidRPr="00314F88" w:rsidRDefault="00FE548F" w:rsidP="007D2A60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Regi</w:t>
            </w:r>
            <w:r w:rsidR="00464091" w:rsidRPr="00314F88">
              <w:rPr>
                <w:sz w:val="22"/>
                <w:szCs w:val="22"/>
                <w:lang w:val="en-GB"/>
              </w:rPr>
              <w:t>o</w:t>
            </w:r>
            <w:r w:rsidRPr="00314F88">
              <w:rPr>
                <w:sz w:val="22"/>
                <w:szCs w:val="22"/>
                <w:lang w:val="en-GB"/>
              </w:rPr>
              <w:t>n</w:t>
            </w:r>
          </w:p>
        </w:tc>
        <w:tc>
          <w:tcPr>
            <w:tcW w:w="679" w:type="dxa"/>
            <w:noWrap/>
            <w:vAlign w:val="center"/>
            <w:hideMark/>
          </w:tcPr>
          <w:p w14:paraId="61C81B76" w14:textId="77777777" w:rsidR="00FE548F" w:rsidRPr="00314F88" w:rsidRDefault="00FE548F" w:rsidP="007D2A60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F</w:t>
            </w:r>
          </w:p>
        </w:tc>
        <w:tc>
          <w:tcPr>
            <w:tcW w:w="635" w:type="dxa"/>
            <w:noWrap/>
            <w:vAlign w:val="center"/>
            <w:hideMark/>
          </w:tcPr>
          <w:p w14:paraId="54D26B7D" w14:textId="77777777" w:rsidR="00FE548F" w:rsidRPr="00314F88" w:rsidRDefault="00FE548F" w:rsidP="007D2A60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M</w:t>
            </w:r>
          </w:p>
        </w:tc>
        <w:tc>
          <w:tcPr>
            <w:tcW w:w="635" w:type="dxa"/>
            <w:noWrap/>
            <w:vAlign w:val="center"/>
            <w:hideMark/>
          </w:tcPr>
          <w:p w14:paraId="27726A49" w14:textId="77777777" w:rsidR="00FE548F" w:rsidRPr="00314F88" w:rsidRDefault="003920A8" w:rsidP="007D2A60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UND</w:t>
            </w:r>
          </w:p>
        </w:tc>
        <w:tc>
          <w:tcPr>
            <w:tcW w:w="861" w:type="dxa"/>
            <w:noWrap/>
            <w:vAlign w:val="center"/>
            <w:hideMark/>
          </w:tcPr>
          <w:p w14:paraId="6B643E1F" w14:textId="77777777" w:rsidR="00FE548F" w:rsidRPr="00314F88" w:rsidRDefault="00FE548F" w:rsidP="007D2A60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TOTAL</w:t>
            </w:r>
          </w:p>
        </w:tc>
        <w:tc>
          <w:tcPr>
            <w:tcW w:w="745" w:type="dxa"/>
            <w:noWrap/>
            <w:vAlign w:val="center"/>
            <w:hideMark/>
          </w:tcPr>
          <w:p w14:paraId="7FB00FA9" w14:textId="77777777" w:rsidR="00FE548F" w:rsidRPr="00314F88" w:rsidRDefault="00FE548F" w:rsidP="007D2A60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% F</w:t>
            </w:r>
          </w:p>
        </w:tc>
        <w:tc>
          <w:tcPr>
            <w:tcW w:w="635" w:type="dxa"/>
            <w:noWrap/>
            <w:vAlign w:val="center"/>
            <w:hideMark/>
          </w:tcPr>
          <w:p w14:paraId="2055D5E2" w14:textId="77777777" w:rsidR="00FE548F" w:rsidRPr="00314F88" w:rsidRDefault="00FE548F" w:rsidP="007D2A60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% M</w:t>
            </w:r>
          </w:p>
        </w:tc>
        <w:tc>
          <w:tcPr>
            <w:tcW w:w="635" w:type="dxa"/>
            <w:noWrap/>
            <w:vAlign w:val="center"/>
            <w:hideMark/>
          </w:tcPr>
          <w:p w14:paraId="17FB12F3" w14:textId="77777777" w:rsidR="00FE548F" w:rsidRPr="00314F88" w:rsidRDefault="00464091" w:rsidP="007D2A60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U</w:t>
            </w:r>
            <w:r w:rsidR="00FE548F" w:rsidRPr="00314F88">
              <w:rPr>
                <w:sz w:val="22"/>
                <w:szCs w:val="22"/>
                <w:lang w:val="en-GB"/>
              </w:rPr>
              <w:t>ND</w:t>
            </w:r>
          </w:p>
        </w:tc>
        <w:tc>
          <w:tcPr>
            <w:tcW w:w="745" w:type="dxa"/>
            <w:noWrap/>
            <w:vAlign w:val="center"/>
            <w:hideMark/>
          </w:tcPr>
          <w:p w14:paraId="1612B192" w14:textId="77777777" w:rsidR="00FE548F" w:rsidRPr="00314F88" w:rsidRDefault="00FE548F" w:rsidP="007D2A60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</w:p>
        </w:tc>
      </w:tr>
      <w:tr w:rsidR="00314F88" w:rsidRPr="00314F88" w14:paraId="5841E021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bottom w:val="nil"/>
            </w:tcBorders>
            <w:noWrap/>
            <w:vAlign w:val="center"/>
            <w:hideMark/>
          </w:tcPr>
          <w:p w14:paraId="4C5AF016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Abrigo de los Trepadores</w:t>
            </w:r>
          </w:p>
        </w:tc>
        <w:tc>
          <w:tcPr>
            <w:tcW w:w="1044" w:type="dxa"/>
            <w:tcBorders>
              <w:bottom w:val="nil"/>
            </w:tcBorders>
            <w:noWrap/>
            <w:vAlign w:val="center"/>
            <w:hideMark/>
          </w:tcPr>
          <w:p w14:paraId="57B954EE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Teruel</w:t>
            </w:r>
          </w:p>
        </w:tc>
        <w:tc>
          <w:tcPr>
            <w:tcW w:w="679" w:type="dxa"/>
            <w:tcBorders>
              <w:bottom w:val="nil"/>
            </w:tcBorders>
            <w:noWrap/>
            <w:vAlign w:val="center"/>
            <w:hideMark/>
          </w:tcPr>
          <w:p w14:paraId="7BFC1F99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bottom w:val="nil"/>
            </w:tcBorders>
            <w:noWrap/>
            <w:vAlign w:val="center"/>
            <w:hideMark/>
          </w:tcPr>
          <w:p w14:paraId="12553B6D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0</w:t>
            </w:r>
          </w:p>
        </w:tc>
        <w:tc>
          <w:tcPr>
            <w:tcW w:w="635" w:type="dxa"/>
            <w:tcBorders>
              <w:bottom w:val="nil"/>
            </w:tcBorders>
            <w:noWrap/>
            <w:vAlign w:val="center"/>
            <w:hideMark/>
          </w:tcPr>
          <w:p w14:paraId="6AD58E66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</w:t>
            </w:r>
          </w:p>
        </w:tc>
        <w:tc>
          <w:tcPr>
            <w:tcW w:w="861" w:type="dxa"/>
            <w:tcBorders>
              <w:bottom w:val="nil"/>
            </w:tcBorders>
            <w:noWrap/>
            <w:vAlign w:val="center"/>
            <w:hideMark/>
          </w:tcPr>
          <w:p w14:paraId="1DC4DC0A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4</w:t>
            </w:r>
          </w:p>
        </w:tc>
        <w:tc>
          <w:tcPr>
            <w:tcW w:w="745" w:type="dxa"/>
            <w:tcBorders>
              <w:bottom w:val="nil"/>
            </w:tcBorders>
            <w:noWrap/>
            <w:vAlign w:val="center"/>
            <w:hideMark/>
          </w:tcPr>
          <w:p w14:paraId="243A1E36" w14:textId="240D6B33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94</w:t>
            </w:r>
          </w:p>
        </w:tc>
        <w:tc>
          <w:tcPr>
            <w:tcW w:w="635" w:type="dxa"/>
            <w:tcBorders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4A5C865" w14:textId="31D64E15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88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24</w:t>
            </w:r>
          </w:p>
        </w:tc>
        <w:tc>
          <w:tcPr>
            <w:tcW w:w="635" w:type="dxa"/>
            <w:tcBorders>
              <w:bottom w:val="nil"/>
            </w:tcBorders>
            <w:noWrap/>
            <w:vAlign w:val="center"/>
            <w:hideMark/>
          </w:tcPr>
          <w:p w14:paraId="4705AF2C" w14:textId="057E4B35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8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82</w:t>
            </w:r>
          </w:p>
        </w:tc>
        <w:tc>
          <w:tcPr>
            <w:tcW w:w="745" w:type="dxa"/>
            <w:tcBorders>
              <w:bottom w:val="nil"/>
            </w:tcBorders>
            <w:noWrap/>
            <w:vAlign w:val="center"/>
            <w:hideMark/>
          </w:tcPr>
          <w:p w14:paraId="401DF4B7" w14:textId="5917DFFB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626C59DA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2402F0C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Cañada de Marco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359D021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Teruel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79243B3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13C0F54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824F98A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9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D85C574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9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FF4ADF5" w14:textId="03F89513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69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8C28065" w14:textId="727BBB2A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3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79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8C48E36" w14:textId="0FC81C1E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52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790A08E" w14:textId="0AEB6712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44356234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1BFDA1B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Abrigo de la Higuera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81F3CCF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Teruel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16CCCE9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5FDB5DA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136304E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6E7FE72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D193AA6" w14:textId="03DDCB8D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BEBC6F9" w14:textId="6ED68190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F3D2209" w14:textId="36356AFF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74F9C8A" w14:textId="3A5691E1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25EC7E18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F053956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</w:rPr>
            </w:pPr>
            <w:r w:rsidRPr="00314F88">
              <w:rPr>
                <w:b w:val="0"/>
                <w:sz w:val="22"/>
                <w:szCs w:val="22"/>
              </w:rPr>
              <w:t>Val del Charco del Agua Amarga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67566EB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Teruel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0FA1492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4F3FEA8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F7D2FCD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2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09F8ADD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8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39F0D63" w14:textId="2627250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90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7D16549" w14:textId="46C4518A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17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7275E97" w14:textId="7478E65C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7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93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C647BC2" w14:textId="5D2A3F59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05C8B2A3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CAE3688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Los Chaparros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26EFB1D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Teruel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6A45D2E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A9778CA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5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001B760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1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CE4971E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7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8865169" w14:textId="38CD10C6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49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3EE05FB" w14:textId="2E0954CC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2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24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D684A0C" w14:textId="3706D9EC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6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27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4ED7C5C" w14:textId="1CE2F4F9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0CDBF4D5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F79C930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</w:rPr>
            </w:pPr>
            <w:r w:rsidRPr="00314F88">
              <w:rPr>
                <w:b w:val="0"/>
                <w:sz w:val="22"/>
                <w:szCs w:val="22"/>
              </w:rPr>
              <w:t>Abrigo de los Callejones Cerrados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E283C8E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Teruel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8A8192E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3DAF4D2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1EEE079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4266709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</w:p>
        </w:tc>
        <w:tc>
          <w:tcPr>
            <w:tcW w:w="74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04B9F61" w14:textId="49DCBDD0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02E47A5" w14:textId="346AA7BC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A7F6501" w14:textId="7AB1A299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4528599" w14:textId="0BB7B67B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5448C8DA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D4C5655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Barranco Pajarero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498FB9C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Teruel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BF9458C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4EDD657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3449035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85D41D5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7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CB35688" w14:textId="21E03991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8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57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70B6431" w14:textId="320D41F3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4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29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B0F7BE5" w14:textId="41A7CBB0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7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14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C110711" w14:textId="5D3DF28E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45B872DF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74E3D73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La Vacada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F98079E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Teruel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66923FE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A96C12E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7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47DEFDB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7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E677ED8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6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37A1FF3" w14:textId="2C8F26B3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2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50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F28944E" w14:textId="0ACC7733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3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75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2CE44D0" w14:textId="61058EA8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3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75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E329630" w14:textId="2D3EA68A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763A0C07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01BC122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Abrigo del Arquero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3CD1350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Teruel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D6AB55B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1BC6756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3D50AB6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F08B201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</w:p>
        </w:tc>
        <w:tc>
          <w:tcPr>
            <w:tcW w:w="74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BA17839" w14:textId="5787B800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C8E14D2" w14:textId="0CAAB6DD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1C1AEA1" w14:textId="0C35EE1E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E553760" w14:textId="0BFCA05C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130FE250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BEC648D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Paridera de Tormón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6DA4061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Teruel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DE483D6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2A25DDD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9F7DF2D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5396671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74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61BAD29" w14:textId="75A0AA62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ECEA288" w14:textId="2FB55DF3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83E34CB" w14:textId="5BE1FFED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57C0D1D" w14:textId="08242056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7E10F230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369C332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Roca Benedí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B722E7A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Zaragoz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66DEBF1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2014C81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6E09D12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1F69BD3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74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CC4B0C9" w14:textId="6CF932AB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0BF05A2" w14:textId="2F19C980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B47F6EF" w14:textId="0B540540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2D91BEC" w14:textId="315A223F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0EF444FA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B282A40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Muriecho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EE9BB2E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Huesc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7BEBD22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B6AB112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717D2B5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7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7FB5B6C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9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0EF06C4" w14:textId="69E094FD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13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CE36074" w14:textId="67C0A066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9F7EE0D" w14:textId="63D657DF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94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87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7742D23" w14:textId="30F5F8A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37E72740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C06D335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Roca dels Moros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CE16E6C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Lérid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F55FABB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9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0809514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FE3DC22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380E336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7</w:t>
            </w:r>
          </w:p>
        </w:tc>
        <w:tc>
          <w:tcPr>
            <w:tcW w:w="74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29966D0" w14:textId="6750F50F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2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94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209E506" w14:textId="27D62AD9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3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53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0A3D824" w14:textId="5E369DF9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3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53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8A7C96C" w14:textId="70573CCF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7D2F8727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9D9951F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Abric d'Ermites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B3A9C0D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Tarragon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2819E1A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19B1D32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8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6BBC129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BEE0C00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87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64F3397" w14:textId="5DC4CBDB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15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77B0EA8" w14:textId="61CD77BC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91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95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6EE24F7" w14:textId="227745B5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9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90CDAB7" w14:textId="54BA057F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1931B781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360D9EE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Centelles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595558D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Castellón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CFFF71C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8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2B7D4CC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16B77F7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0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2E6211C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9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1911BF7" w14:textId="7F71C3AE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6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33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6EAC90C" w14:textId="4A6CF5A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2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86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82F7D91" w14:textId="5118E2DB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82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0F103F5" w14:textId="42C3C792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4DB34107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359A01D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Tolls del Puntal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060409E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Castellón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79BBD32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CB6122A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FE3976C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934CC9F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99AC70F" w14:textId="6BCC07F9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1D32F04" w14:textId="0D5AD6CB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DBF7881" w14:textId="70EEDC9F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8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57ED4B6" w14:textId="1692A66B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4A5209A9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0D28D7F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Cova Alta del Llidoner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88B26D0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Castellón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D5CE622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FF587C3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7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965FC6A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891274E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9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39DA90A" w14:textId="130704A8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1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11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26AA5F8" w14:textId="0F4A53D6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77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78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06E03EB" w14:textId="317EF210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1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11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7992CA1" w14:textId="6E1927ED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0CADEA02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84964E5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Covetes del Puntal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2B0907D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Castellón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AA3E973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D3F92AE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AEAF601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2EC4135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7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C8E549C" w14:textId="561DA050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4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29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B50D403" w14:textId="499C0896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8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57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6E2744B" w14:textId="02022F13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7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14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8944F2B" w14:textId="28D49171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4862E4BD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6F709D9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Cova Remigia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E41895F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Castellón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33FDC8D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3FCDB4D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675D6CB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1BDD79A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2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B050F14" w14:textId="7DDC75F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92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C204DD3" w14:textId="0DA67461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96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15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E569681" w14:textId="45CB533A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92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AD8C0A2" w14:textId="2444B56F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7CD6DE6E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4EDF0FE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Cingle de la Gasulla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742FAF2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Castellón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FA1D202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E026420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CC811D0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26051DF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9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431B4D9" w14:textId="7AF1233C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8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1F3C4B2" w14:textId="0FE1B2AE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8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7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FCDAEAA" w14:textId="609076AE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2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0B28CF9" w14:textId="2125D744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0A6013DF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A202815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Racó Gasparo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EAE8CDD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Castellón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95ECEF5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5364A39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ECA2F8A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D8EC23C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8BE5070" w14:textId="43C00E51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820ADF5" w14:textId="39F1FF42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8BE5E9B" w14:textId="13DA6BE8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A402889" w14:textId="3D6A7075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2B9097A4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2E70E7B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Saltadora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5234E91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Castellón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689C7E7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EC6975F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3AA0907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2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D293293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6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08613DB" w14:textId="376915CA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5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2B4AC52" w14:textId="5575C5B1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65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843B80E" w14:textId="222DF2F1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7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83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8F8CAFF" w14:textId="57CDC0A5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1D316AB5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51643D8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Cova del Polvorín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235AA6F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Castellón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FD82C8D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3322153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535299E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38A82A3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5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3C2AB2A" w14:textId="0B646385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45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E2D3F26" w14:textId="254A962C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94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55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8DC8D4B" w14:textId="396FD9F2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0252CB8" w14:textId="1308E91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1E31A56A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BD76FC2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Cingle de Palanques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2E71C53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Castellón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736747E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F1FE588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5B5717D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CCFB581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3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77301AF" w14:textId="57E2D878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35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2147F1A" w14:textId="34974784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9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65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75CCAD6" w14:textId="2A9F573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DDE24AC" w14:textId="3DE19EAA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65FAB1CE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1A39F8F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Cova dels Cavalls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D2D18CD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Castellón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61D4106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B5440C6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9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A45AB3F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4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DC75605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4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33BD841" w14:textId="1390B6C1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27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9E418AB" w14:textId="31BFB92B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9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E9336E7" w14:textId="232F8329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1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82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0AE3380" w14:textId="70C77BE1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77C4C0F7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D8412DC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Coves del Civil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ED478C2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Castellón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8298777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C3EA3AA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73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A199CE1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4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3A441B2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23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F794152" w14:textId="2FE86B96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88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9CBEA23" w14:textId="02743549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9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35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EE22A97" w14:textId="3F2CD230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77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588AF95" w14:textId="35885CC6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777491FD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22BBBC4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Gineses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2CF27BD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Valenci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0348030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9267519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3671ABE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579E2FD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74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005AFF8" w14:textId="4B5BE089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53C8F70" w14:textId="1EC1C1FC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F57AD6D" w14:textId="0A3BAEB3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1A52476" w14:textId="2EA9CDD0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613281E3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E118FEB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Lucio o Gavidia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2CB11B3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Valenci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372C603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3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5232D98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198E528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6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19BE735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2</w:t>
            </w:r>
          </w:p>
        </w:tc>
        <w:tc>
          <w:tcPr>
            <w:tcW w:w="74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5018E28" w14:textId="434974A9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4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76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7B76D53" w14:textId="740D57E6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7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14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2E9D176" w14:textId="3EF210F6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8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1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F155A35" w14:textId="67817153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6552841F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9ADCB1D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Charco de la Madera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B55F5B8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Valenci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BC07A0C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216EEE8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4D81E3D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20CC97A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F9A1375" w14:textId="6BE573B0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4E92395" w14:textId="5C940E69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F06C7D3" w14:textId="36F9CC81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22CA212" w14:textId="28273C18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74A31D79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9A39592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Abrigo de la Pareja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3ADC2A2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Valenci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C1063FE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BD8E861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B57BAAA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FA0D509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74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819ACD6" w14:textId="04392649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C085D2A" w14:textId="1F7E6F86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7EB02C6" w14:textId="50893993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DD66310" w14:textId="3B72AAB3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33BC8CD6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0AEA1CB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Cinto de las Letras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681C5E2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Valenci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B91407A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E6345D5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4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17B0174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7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6F38965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5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7EAC1C1" w14:textId="390B56E4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6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417EFB1" w14:textId="031135B5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6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5532654" w14:textId="4646222B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8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1F233DE" w14:textId="0B99950F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0789F855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373C8A1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Abrigo de las Monteses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BE4AEFD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Valenci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F1A0C55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557EC6C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915D960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6413887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</w:p>
        </w:tc>
        <w:tc>
          <w:tcPr>
            <w:tcW w:w="74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F22683D" w14:textId="1DF804DE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605B3CC" w14:textId="4EDF76C3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3CF3F1A" w14:textId="6DDC06EE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0B47F71" w14:textId="2D02CE79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437971FF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3088608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Barranco Garrofero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90AC0BE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Valenci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C90F8B6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0A24717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C8E29A0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4DFCB07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87C6E3D" w14:textId="5FB7D51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89DD174" w14:textId="2A76CB18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7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979514A" w14:textId="2A5A153D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E30715B" w14:textId="5CED7D81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1CB63DB3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517177C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Cova del Randero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1ECAD58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Valenci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FC2AC68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A5D0EC4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F0C3EDB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3D4469B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</w:t>
            </w:r>
          </w:p>
        </w:tc>
        <w:tc>
          <w:tcPr>
            <w:tcW w:w="74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1A56347" w14:textId="1DF4AE7C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0DE72C2" w14:textId="4ED67EBF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0E55FC3" w14:textId="15C94BF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A9762CD" w14:textId="66740FC1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162CD74A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669B859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Voro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0D1EA46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Valenci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0156542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FDA6920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8FFA36D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22D6C49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3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39FDE45" w14:textId="0D8D54D4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35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71EEE48" w14:textId="01FC0A35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9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65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8A82BAD" w14:textId="3D2047C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6A07ECA" w14:textId="1A6E83CD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594E0A93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14BE56F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Cuevas Largas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7ADABF6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Valenci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CAAF801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5F8E69A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8B36A2E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5FD1E15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A77EE63" w14:textId="1CC3062C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6010EE1" w14:textId="00D09064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1A48916" w14:textId="5C400DF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02BBF12" w14:textId="20649B12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68DE9FC0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1F89F1E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Cuevecicas del Estiércol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9FD0316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Valenci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A6C3DE1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58EC73E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17E5B95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78C3699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74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91772C2" w14:textId="4E9DB46A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39A5AF5" w14:textId="131F2D2A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3A06B15" w14:textId="2E1451E4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C38C4B1" w14:textId="5C96630E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0FE7BB8C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FA386B4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Abrigo de Pinós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F738E30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Alicante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F22CFBC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588225C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29AECB4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C778197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74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FB373A4" w14:textId="1062F804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2684919" w14:textId="3FD16275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5C91AEE" w14:textId="5EBAF466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F1ABD95" w14:textId="453EDB59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111EF277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812A919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Barranco de Famora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EEE099D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Alicante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CF3843B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524AE1E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B3870D7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7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F4DCDEE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4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6E21DF9" w14:textId="1771CD8F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4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29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BA48C54" w14:textId="03E7B3D4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71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2A87F87" w14:textId="6AEA8D6D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531588D" w14:textId="43407E64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685D7FEC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B487F84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Racó del Sorellets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750E54F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Alicante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579F95D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36053AE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1770D74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F4C13C7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7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49F7DB5" w14:textId="1C3D9C78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8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57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5A63603" w14:textId="02A86EC8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8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57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472DFD8" w14:textId="12AE9134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2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86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6021147" w14:textId="4E052141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14679414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601643D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Torrudanes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E6F5A64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Alicante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0EB8D2F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79442A2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DCCEC63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99559E6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7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1A68E6A" w14:textId="35D98F48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8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57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DB26BBF" w14:textId="765AA0BC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7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14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0DC6629" w14:textId="0DD53580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4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29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24822B0" w14:textId="477223E0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2DA3B7C1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4A88A72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lastRenderedPageBreak/>
              <w:t>Benirrama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0D426AF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Alicante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5DCD74C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43C62A4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BA0F3DC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7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8B8274D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1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BC8697F" w14:textId="00D720F2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9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9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28413A5" w14:textId="58178BDA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7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27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FF240A3" w14:textId="1A5CFCEC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3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64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BA680B0" w14:textId="7C5F96B0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5F0E5A16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CCD3C74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Barranc de l'Infern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8952A12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Alicante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D7BDF2A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42D13F1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062DB8A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B8D38EA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3CD458C" w14:textId="7A24DD8A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4F1CBD8" w14:textId="7353DDDB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8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B262250" w14:textId="73731BF5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0FF5938" w14:textId="22047A85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705C7D5F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4A2E64B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Cova del Mansano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869AA8E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Alicante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8C0E539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B269B2B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31B83D6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19D5998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9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C83068C" w14:textId="20DD052E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53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99EE9AC" w14:textId="5A1C666A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7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89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07749E6" w14:textId="0E91CCE6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1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58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B5AAAEF" w14:textId="0A6E459C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252DE839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7428A98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Los Grajos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ECB9E0B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Murci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47AE803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6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A2370AB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5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CA5FEBA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729FEA8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1</w:t>
            </w:r>
          </w:p>
        </w:tc>
        <w:tc>
          <w:tcPr>
            <w:tcW w:w="74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11B721C" w14:textId="43713209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1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6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4F57869" w14:textId="68995E3B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8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39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8191E9F" w14:textId="5EC0EAE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6B8A8BA" w14:textId="2A008838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4C3775D2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D32A7E6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Abrigo del Molino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B60108D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Murci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F67BD93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9E08DC4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6AB581F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6604E69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74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7AD1857" w14:textId="7176A030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68BA7BB" w14:textId="6EEC351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6AEA0E0" w14:textId="76BDA3AC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45E9999" w14:textId="643CE21C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6E0FE183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6AFE112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Cañaica del Calar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45A129C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Murci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E889E73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A3368F5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14E6E46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8E94328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</w:t>
            </w:r>
          </w:p>
        </w:tc>
        <w:tc>
          <w:tcPr>
            <w:tcW w:w="74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7C21333" w14:textId="0EBB4A48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6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67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B6751D0" w14:textId="421D542B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3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33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5BA5A94" w14:textId="7A32CF4F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9319438" w14:textId="0A47F3CD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108501C5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24B4F21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Fuensanta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E279E99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Murci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0FC25ED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447E6D7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56F959B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4CB2A6E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127B6F9" w14:textId="0560BABF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6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67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BA32F6B" w14:textId="6AE8D87F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3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33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E5F0838" w14:textId="01C6794D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ECB18D9" w14:textId="36282783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0819BED9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9A19A3D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Fuente del Sabuco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7A6EE6D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Murci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A15A463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7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B504D2C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2AD5758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2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EFC93F4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AC4A7F8" w14:textId="3D808A55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4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56CB501" w14:textId="0747C323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2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668AE05" w14:textId="6715CA8A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4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8E8DAAC" w14:textId="4A07EC25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775B9BDB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EBB2D73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La Risca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DCB6B78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Murci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FE6BA81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18DAD86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9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346AC2B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1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947DA31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6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48A6B35" w14:textId="2CFB2361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3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8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D3FAF30" w14:textId="39891535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4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62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F30A399" w14:textId="5AFF6B58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2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31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800F249" w14:textId="13C5E7B0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67A82660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0770963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Molino de Capel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1AFD2F0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Murci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13C0EF7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816E209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0EA57F9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93DCA18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74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27EBE01" w14:textId="2A5600D0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34C0A8D" w14:textId="4069F60B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73D830F" w14:textId="3C10CC9A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DD9CD5C" w14:textId="6B860A28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448953DE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8D5168E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Rincón de las Cuevas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1CF0BB8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Murci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F016C48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4A3E936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F369B67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CF48FA4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D375C86" w14:textId="1040950C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6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67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FE54145" w14:textId="18A2B239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3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33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905BD92" w14:textId="349BE569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C466B25" w14:textId="5BBCC988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0F7B05CB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36334ED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El Milano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FF25AA9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Murci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F8CFB2F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E8D023C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29B6834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EF95367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7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E017F50" w14:textId="748C3ED2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4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29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A7E2BA8" w14:textId="4352E504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8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57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55D8ECA" w14:textId="5E28A57D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7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14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13BD585" w14:textId="5861A0D9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1B6C362F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D99F23E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Hoz de Vicente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5EF28E4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Cuenc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30069C1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1E5CA10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7857D16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71C9474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2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E77E95A" w14:textId="34648903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8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33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93FF8EA" w14:textId="0FE90C50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63CECF8" w14:textId="7A8A12D4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1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67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A5BB645" w14:textId="1E0150F2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4426EC41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16756A2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Los Arenales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473491D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Cuenc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5C8A338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D2A7257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07122AA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F4B89EF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7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FF755D0" w14:textId="338B0631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8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57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EA3F68D" w14:textId="77795B11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4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29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3364341" w14:textId="05A79025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7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14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3BF121F" w14:textId="08517D63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4B434724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4424DE9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Marmalo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EB3A463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Cuenc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CB61B0A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1384DDD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80FDB40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35AD00F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74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DECB6ED" w14:textId="3943FD4E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D327604" w14:textId="005977F9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3E66214" w14:textId="035C4EBF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84D5F05" w14:textId="0745AD3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3B088779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F0D0186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Peña del Escrito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1005C87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Cuenca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5EA81C7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081AE38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A058F02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4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24C1287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5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B6F6D81" w14:textId="1712BED5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CC8CB01" w14:textId="452FA63E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E20A75F" w14:textId="500964D6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96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5C1E8B0" w14:textId="136E52D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50CD6B68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141F723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Cabezo del Moro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AB2CCCF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Albacete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8680BE5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A9D4334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E281B1F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3A57091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CDC51B3" w14:textId="0A6CC791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6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67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B3736DE" w14:textId="0A30C7C4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0409945" w14:textId="0C6C65A0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3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33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944D5DE" w14:textId="3583602D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68FF7C2F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39E52BD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Olula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BD91453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Albacete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1ED6AC6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C2617BB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C6926B2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8FE3244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</w:t>
            </w:r>
          </w:p>
        </w:tc>
        <w:tc>
          <w:tcPr>
            <w:tcW w:w="74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ADB05A4" w14:textId="0C0D68E8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6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67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F741B20" w14:textId="797E357D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4417D76" w14:textId="79D6F8DD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3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33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F76BB62" w14:textId="47162B40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28C84A65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C4C1242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Cueva de la Vieja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D653920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Albacete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F4D87F2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C652A8D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01E42AE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3F0F6CA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3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E38543C" w14:textId="3885FE8E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8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70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2046C1E" w14:textId="0783724B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86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96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EB4B16F" w14:textId="58C45F84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35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507D6CD" w14:textId="0091349B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4C9F8700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6DAC8F4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Abrigo de la Tienda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25BFE53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Albacete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E388D26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A8B99DC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89A6975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9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6CC93DB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1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151170B" w14:textId="5D9BD621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9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52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EEDDCB6" w14:textId="3E729631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7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6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638F22E" w14:textId="4CF8B1D0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2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86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1AFB42B" w14:textId="7BCA547F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6EBD72D7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F0AD961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Abrigo Grande de Minateda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E422890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Albacete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B1B23B5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B35B948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711F9E5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2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7AC67AF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9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C1285D6" w14:textId="1C188779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17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DA50D60" w14:textId="7411DFD5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9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49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FFF0346" w14:textId="6CC4D50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34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52D87BE" w14:textId="562D680D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0062D748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4EB94D1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Barranco Segovia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CB919BA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Albacete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41CBB87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D530468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4DCE5DF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96B588E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6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6311070" w14:textId="26FD93F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25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3504BC9" w14:textId="69222B04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7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A785993" w14:textId="5ED932CF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8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75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6114A79" w14:textId="4D7F20CA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6B6D851E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AE99808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Cortijo de Sorbas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E7A5190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Albacete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597BD54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9472C50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5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A7BC902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9DB4AA8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8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CCC15D3" w14:textId="2119CD50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56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C6E3729" w14:textId="75E62710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83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33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B47154E" w14:textId="19758913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1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11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1094373" w14:textId="4D1865E8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1C1A5139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398B0C7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Abrigo del Concejal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3C2BD3F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Albacete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0E31CDD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3D7113D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CBD51E4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5FB4DB4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</w:t>
            </w:r>
          </w:p>
        </w:tc>
        <w:tc>
          <w:tcPr>
            <w:tcW w:w="74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4E0BCDF" w14:textId="3C0A647A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CBA7F9E" w14:textId="75BD6513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9BEAA9E" w14:textId="7DDB720D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2A4172F" w14:textId="66B34924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250EA079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8AAC7F5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Barranco Bonito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AC5CA17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Albacete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0E67DCA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5749962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52D06C3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8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B694F98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4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21F2B25" w14:textId="0709E3FE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7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14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0C71BBB" w14:textId="217C28B2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71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17FC759" w14:textId="3331E89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7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14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E0F892F" w14:textId="1CB4BDFA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323D9A32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D2F17FA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Hornacina de la Pareja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2B79960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Albacete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883E39F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6C02C3F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56E2C6D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EAB2CA2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</w:t>
            </w:r>
          </w:p>
        </w:tc>
        <w:tc>
          <w:tcPr>
            <w:tcW w:w="74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7DC374A" w14:textId="5CE8E07B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6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67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641F611" w14:textId="6CF8C584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3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33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B899809" w14:textId="1EBE5C4E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89A4B0A" w14:textId="07E7DFDA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58F7075F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05148A9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Solana de las Covachas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95D1C5D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Albacete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415F2A2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909E05C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AF0E30A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5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642EAA0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1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02FB67E" w14:textId="6583548E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7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84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178ECB8" w14:textId="7A4FCBC9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2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75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71E2CBB" w14:textId="6249D60E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9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41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BA6CC43" w14:textId="45A5B0A0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75874C58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7E2A9F8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Torcal de las Bojadillas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D9F5C7E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Albacete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5AC3FF8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C1EB9AE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9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1C5FE9D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7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3C57B90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41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A223BCB" w14:textId="0075C64A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74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E5CDDF3" w14:textId="4144C865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9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57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BBB68DB" w14:textId="06C8976C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8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69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FB24829" w14:textId="5865C92C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545A92A4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288CB1F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Arroyo de Hellín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4E5478B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Jaén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AF66CD2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AB99F83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E293BA7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EE2786C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74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132795D" w14:textId="53E38D00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866AC1E" w14:textId="5BA5280B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5E5D1BF" w14:textId="69FE0F2D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CAC2D81" w14:textId="529921BD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49AC6CB0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1B8832F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Cañada de la Cruz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E8D613E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Jaén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0D83FB8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3115886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B7DEEFD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9461F61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22E79F2" w14:textId="57B03B2E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6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67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3C090B1C" w14:textId="1EDB46A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6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67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1FC14FA" w14:textId="5D324092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6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67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EBD928F" w14:textId="6BE3FAF3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5F2690D7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8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6D275C6" w14:textId="77777777" w:rsidR="00FE548F" w:rsidRPr="00314F88" w:rsidRDefault="00FE548F" w:rsidP="007D2A60">
            <w:pPr>
              <w:jc w:val="left"/>
              <w:rPr>
                <w:b w:val="0"/>
                <w:sz w:val="22"/>
                <w:szCs w:val="22"/>
                <w:lang w:val="en-GB"/>
              </w:rPr>
            </w:pPr>
            <w:r w:rsidRPr="00314F88">
              <w:rPr>
                <w:b w:val="0"/>
                <w:sz w:val="22"/>
                <w:szCs w:val="22"/>
                <w:lang w:val="en-GB"/>
              </w:rPr>
              <w:t>Cuevas del Engarbo</w:t>
            </w:r>
          </w:p>
        </w:tc>
        <w:tc>
          <w:tcPr>
            <w:tcW w:w="104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2FD24F8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Jaén</w:t>
            </w: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47FF145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B57C03A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7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07671F2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AFE3AF1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4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627E3ED" w14:textId="241F3B48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4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29</w:t>
            </w:r>
          </w:p>
        </w:tc>
        <w:tc>
          <w:tcPr>
            <w:tcW w:w="635" w:type="dxa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35FD3A9" w14:textId="5D320E80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5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E47EF0F" w14:textId="64631A11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35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71</w:t>
            </w:r>
          </w:p>
        </w:tc>
        <w:tc>
          <w:tcPr>
            <w:tcW w:w="7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8AAE52B" w14:textId="48EBE8A6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</w:tr>
      <w:tr w:rsidR="00314F88" w:rsidRPr="00314F88" w14:paraId="0EEA6B9C" w14:textId="77777777" w:rsidTr="007D2A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2" w:type="dxa"/>
            <w:gridSpan w:val="2"/>
            <w:vMerge w:val="restart"/>
            <w:tcBorders>
              <w:top w:val="nil"/>
              <w:bottom w:val="nil"/>
            </w:tcBorders>
            <w:noWrap/>
            <w:vAlign w:val="center"/>
            <w:hideMark/>
          </w:tcPr>
          <w:p w14:paraId="658F695C" w14:textId="77777777" w:rsidR="00FE548F" w:rsidRPr="00314F88" w:rsidRDefault="00FE548F" w:rsidP="007D2A60">
            <w:pPr>
              <w:jc w:val="left"/>
              <w:rPr>
                <w:sz w:val="22"/>
                <w:szCs w:val="22"/>
                <w:lang w:val="en-GB"/>
              </w:rPr>
            </w:pP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9C9E5C8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88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181110E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309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F783967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478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23EECCD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975</w:t>
            </w:r>
          </w:p>
        </w:tc>
        <w:tc>
          <w:tcPr>
            <w:tcW w:w="745" w:type="dxa"/>
            <w:vMerge w:val="restart"/>
            <w:tcBorders>
              <w:top w:val="nil"/>
              <w:bottom w:val="nil"/>
            </w:tcBorders>
            <w:noWrap/>
            <w:vAlign w:val="center"/>
            <w:hideMark/>
          </w:tcPr>
          <w:p w14:paraId="330F39C8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</w:p>
        </w:tc>
        <w:tc>
          <w:tcPr>
            <w:tcW w:w="1270" w:type="dxa"/>
            <w:gridSpan w:val="2"/>
            <w:vMerge w:val="restart"/>
            <w:tcBorders>
              <w:top w:val="nil"/>
              <w:bottom w:val="nil"/>
            </w:tcBorders>
            <w:noWrap/>
            <w:vAlign w:val="center"/>
            <w:hideMark/>
          </w:tcPr>
          <w:p w14:paraId="6A28882B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</w:p>
        </w:tc>
        <w:tc>
          <w:tcPr>
            <w:tcW w:w="745" w:type="dxa"/>
            <w:vMerge w:val="restart"/>
            <w:tcBorders>
              <w:top w:val="nil"/>
              <w:bottom w:val="nil"/>
            </w:tcBorders>
            <w:noWrap/>
            <w:vAlign w:val="center"/>
            <w:hideMark/>
          </w:tcPr>
          <w:p w14:paraId="2FFCC3A5" w14:textId="77777777" w:rsidR="00FE548F" w:rsidRPr="00314F88" w:rsidRDefault="00FE548F" w:rsidP="007D2A60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</w:p>
        </w:tc>
      </w:tr>
      <w:tr w:rsidR="00314F88" w:rsidRPr="00314F88" w14:paraId="2D6B4478" w14:textId="77777777" w:rsidTr="007D2A60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2" w:type="dxa"/>
            <w:gridSpan w:val="2"/>
            <w:vMerge/>
            <w:tcBorders>
              <w:top w:val="nil"/>
              <w:bottom w:val="nil"/>
            </w:tcBorders>
            <w:noWrap/>
            <w:vAlign w:val="center"/>
            <w:hideMark/>
          </w:tcPr>
          <w:p w14:paraId="522EEAE8" w14:textId="77777777" w:rsidR="00FE548F" w:rsidRPr="00314F88" w:rsidRDefault="00FE548F" w:rsidP="007D2A60">
            <w:pPr>
              <w:jc w:val="left"/>
              <w:rPr>
                <w:sz w:val="22"/>
                <w:szCs w:val="22"/>
                <w:lang w:val="en-GB"/>
              </w:rPr>
            </w:pPr>
          </w:p>
        </w:tc>
        <w:tc>
          <w:tcPr>
            <w:tcW w:w="67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CF698B3" w14:textId="1D49066B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9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52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B4D03BD" w14:textId="1587EFBF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66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28</w:t>
            </w:r>
          </w:p>
        </w:tc>
        <w:tc>
          <w:tcPr>
            <w:tcW w:w="63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495351C" w14:textId="1B0520B2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24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20</w:t>
            </w:r>
          </w:p>
        </w:tc>
        <w:tc>
          <w:tcPr>
            <w:tcW w:w="861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B237001" w14:textId="2EC409E2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  <w:r w:rsidRPr="00314F88">
              <w:rPr>
                <w:sz w:val="22"/>
                <w:szCs w:val="22"/>
                <w:lang w:val="en-GB"/>
              </w:rPr>
              <w:t>100</w:t>
            </w:r>
            <w:r w:rsidR="007D2A60">
              <w:rPr>
                <w:sz w:val="22"/>
                <w:szCs w:val="22"/>
                <w:lang w:val="en-GB"/>
              </w:rPr>
              <w:t>.</w:t>
            </w:r>
            <w:r w:rsidRPr="00314F88">
              <w:rPr>
                <w:sz w:val="22"/>
                <w:szCs w:val="22"/>
                <w:lang w:val="en-GB"/>
              </w:rPr>
              <w:t>00</w:t>
            </w:r>
          </w:p>
        </w:tc>
        <w:tc>
          <w:tcPr>
            <w:tcW w:w="745" w:type="dxa"/>
            <w:vMerge/>
            <w:tcBorders>
              <w:top w:val="nil"/>
              <w:bottom w:val="nil"/>
            </w:tcBorders>
            <w:noWrap/>
            <w:vAlign w:val="center"/>
            <w:hideMark/>
          </w:tcPr>
          <w:p w14:paraId="298CA15E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</w:p>
        </w:tc>
        <w:tc>
          <w:tcPr>
            <w:tcW w:w="1270" w:type="dxa"/>
            <w:gridSpan w:val="2"/>
            <w:vMerge/>
            <w:tcBorders>
              <w:top w:val="nil"/>
              <w:bottom w:val="nil"/>
            </w:tcBorders>
            <w:noWrap/>
            <w:vAlign w:val="center"/>
            <w:hideMark/>
          </w:tcPr>
          <w:p w14:paraId="1317662C" w14:textId="77777777" w:rsidR="00FE548F" w:rsidRPr="00314F88" w:rsidRDefault="00FE548F" w:rsidP="007D2A6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</w:p>
        </w:tc>
        <w:tc>
          <w:tcPr>
            <w:tcW w:w="745" w:type="dxa"/>
            <w:vMerge/>
            <w:tcBorders>
              <w:top w:val="nil"/>
              <w:bottom w:val="nil"/>
            </w:tcBorders>
            <w:noWrap/>
            <w:vAlign w:val="center"/>
            <w:hideMark/>
          </w:tcPr>
          <w:p w14:paraId="03B7635B" w14:textId="77777777" w:rsidR="00FE548F" w:rsidRPr="00314F88" w:rsidRDefault="00FE548F" w:rsidP="007D2A60">
            <w:pPr>
              <w:keepNext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GB"/>
              </w:rPr>
            </w:pPr>
          </w:p>
        </w:tc>
      </w:tr>
    </w:tbl>
    <w:p w14:paraId="072E8218" w14:textId="4017032C" w:rsidR="00991073" w:rsidRPr="007D2A60" w:rsidRDefault="00705944" w:rsidP="007D2A60">
      <w:pPr>
        <w:pStyle w:val="Caption"/>
        <w:spacing w:before="120"/>
        <w:ind w:left="-426" w:right="-427"/>
        <w:rPr>
          <w:b w:val="0"/>
          <w:color w:val="auto"/>
          <w:sz w:val="24"/>
          <w:szCs w:val="24"/>
          <w:lang w:val="en-GB"/>
        </w:rPr>
      </w:pPr>
      <w:r w:rsidRPr="007D2A60">
        <w:rPr>
          <w:b w:val="0"/>
          <w:color w:val="auto"/>
          <w:sz w:val="24"/>
          <w:szCs w:val="24"/>
          <w:lang w:val="en-GB"/>
        </w:rPr>
        <w:t>I</w:t>
      </w:r>
      <w:r w:rsidR="009D0261" w:rsidRPr="007D2A60">
        <w:rPr>
          <w:b w:val="0"/>
          <w:color w:val="auto"/>
          <w:sz w:val="24"/>
          <w:szCs w:val="24"/>
          <w:lang w:val="en-GB"/>
        </w:rPr>
        <w:t>n gre</w:t>
      </w:r>
      <w:r w:rsidR="00314F88" w:rsidRPr="007D2A60">
        <w:rPr>
          <w:b w:val="0"/>
          <w:color w:val="auto"/>
          <w:sz w:val="24"/>
          <w:szCs w:val="24"/>
          <w:lang w:val="en-GB"/>
        </w:rPr>
        <w:t>y</w:t>
      </w:r>
      <w:r w:rsidR="00431033">
        <w:rPr>
          <w:b w:val="0"/>
          <w:color w:val="auto"/>
          <w:sz w:val="24"/>
          <w:szCs w:val="24"/>
          <w:lang w:val="en-GB"/>
        </w:rPr>
        <w:t>:</w:t>
      </w:r>
      <w:r w:rsidR="009D0261" w:rsidRPr="007D2A60">
        <w:rPr>
          <w:b w:val="0"/>
          <w:color w:val="auto"/>
          <w:sz w:val="24"/>
          <w:szCs w:val="24"/>
          <w:lang w:val="en-GB"/>
        </w:rPr>
        <w:t xml:space="preserve"> group prevailing at each</w:t>
      </w:r>
      <w:r w:rsidRPr="007D2A60">
        <w:rPr>
          <w:b w:val="0"/>
          <w:color w:val="auto"/>
          <w:sz w:val="24"/>
          <w:szCs w:val="24"/>
          <w:lang w:val="en-GB"/>
        </w:rPr>
        <w:t xml:space="preserve"> site</w:t>
      </w:r>
      <w:r w:rsidR="00314F88" w:rsidRPr="007D2A60">
        <w:rPr>
          <w:b w:val="0"/>
          <w:color w:val="auto"/>
          <w:sz w:val="24"/>
          <w:szCs w:val="24"/>
          <w:lang w:val="en-GB"/>
        </w:rPr>
        <w:t>.</w:t>
      </w:r>
      <w:r w:rsidRPr="007D2A60">
        <w:rPr>
          <w:b w:val="0"/>
          <w:color w:val="auto"/>
          <w:sz w:val="24"/>
          <w:szCs w:val="24"/>
          <w:lang w:val="en-GB"/>
        </w:rPr>
        <w:t xml:space="preserve"> Source: </w:t>
      </w:r>
      <w:r w:rsidR="007D2A60">
        <w:rPr>
          <w:b w:val="0"/>
          <w:color w:val="auto"/>
          <w:sz w:val="24"/>
          <w:szCs w:val="24"/>
          <w:lang w:val="en-GB"/>
        </w:rPr>
        <w:t>based on</w:t>
      </w:r>
      <w:r w:rsidRPr="007D2A60">
        <w:rPr>
          <w:b w:val="0"/>
          <w:color w:val="auto"/>
          <w:sz w:val="24"/>
          <w:szCs w:val="24"/>
          <w:lang w:val="en-GB"/>
        </w:rPr>
        <w:t xml:space="preserve"> Lillo Bernabeu, 2014: 266</w:t>
      </w:r>
      <w:r w:rsidR="007D2A60">
        <w:rPr>
          <w:b w:val="0"/>
          <w:color w:val="auto"/>
          <w:sz w:val="24"/>
          <w:szCs w:val="24"/>
          <w:lang w:val="en-GB"/>
        </w:rPr>
        <w:t>–</w:t>
      </w:r>
      <w:r w:rsidRPr="007D2A60">
        <w:rPr>
          <w:b w:val="0"/>
          <w:color w:val="auto"/>
          <w:sz w:val="24"/>
          <w:szCs w:val="24"/>
          <w:lang w:val="en-GB"/>
        </w:rPr>
        <w:t>72.</w:t>
      </w:r>
    </w:p>
    <w:p w14:paraId="1E4185AC" w14:textId="77777777" w:rsidR="00991073" w:rsidRDefault="00991073">
      <w:pPr>
        <w:rPr>
          <w:lang w:val="en-GB"/>
        </w:rPr>
      </w:pPr>
      <w:r>
        <w:rPr>
          <w:lang w:val="en-GB"/>
        </w:rPr>
        <w:br w:type="page"/>
      </w:r>
    </w:p>
    <w:p w14:paraId="52B1DEBE" w14:textId="5C083DE2" w:rsidR="00991073" w:rsidRPr="00EB7A78" w:rsidRDefault="00991073" w:rsidP="00EB7A78">
      <w:pPr>
        <w:jc w:val="center"/>
        <w:rPr>
          <w:b/>
          <w:lang w:val="en-GB"/>
        </w:rPr>
      </w:pPr>
      <w:bookmarkStart w:id="1" w:name="_Hlk527485625"/>
      <w:r w:rsidRPr="00EB7A78">
        <w:rPr>
          <w:b/>
          <w:lang w:val="en-GB"/>
        </w:rPr>
        <w:lastRenderedPageBreak/>
        <w:t>Figures 1 and 2</w:t>
      </w:r>
      <w:r w:rsidR="00EB7A78" w:rsidRPr="00EB7A78">
        <w:rPr>
          <w:b/>
          <w:lang w:val="en-GB"/>
        </w:rPr>
        <w:t>:</w:t>
      </w:r>
      <w:r w:rsidRPr="00EB7A78">
        <w:rPr>
          <w:b/>
          <w:lang w:val="en-GB"/>
        </w:rPr>
        <w:t xml:space="preserve"> </w:t>
      </w:r>
      <w:r w:rsidR="005A3F39" w:rsidRPr="00EB7A78">
        <w:rPr>
          <w:b/>
          <w:lang w:val="en-GB"/>
        </w:rPr>
        <w:t xml:space="preserve">Primary </w:t>
      </w:r>
      <w:r w:rsidRPr="00EB7A78">
        <w:rPr>
          <w:b/>
          <w:lang w:val="en-GB"/>
        </w:rPr>
        <w:t>and secondary burials</w:t>
      </w:r>
      <w:bookmarkEnd w:id="1"/>
    </w:p>
    <w:p w14:paraId="0CBAEEE7" w14:textId="77777777" w:rsidR="00991073" w:rsidRPr="009D0261" w:rsidRDefault="00991073" w:rsidP="00991073">
      <w:pPr>
        <w:rPr>
          <w:lang w:val="en-GB"/>
        </w:rPr>
      </w:pPr>
    </w:p>
    <w:p w14:paraId="7A6BB927" w14:textId="0B07383B" w:rsidR="00991073" w:rsidRPr="009D0261" w:rsidRDefault="00F62C78" w:rsidP="00991073">
      <w:pPr>
        <w:keepNext/>
        <w:jc w:val="center"/>
        <w:rPr>
          <w:lang w:val="en-GB"/>
        </w:rPr>
      </w:pPr>
      <w:r>
        <w:rPr>
          <w:noProof/>
          <w:lang w:eastAsia="es-ES"/>
        </w:rPr>
        <w:drawing>
          <wp:inline distT="0" distB="0" distL="0" distR="0" wp14:anchorId="2F04D8F2" wp14:editId="1A18073F">
            <wp:extent cx="4572000" cy="2743200"/>
            <wp:effectExtent l="0" t="0" r="0" b="0"/>
            <wp:docPr id="1" name="Gráfico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6"/>
              </a:graphicData>
            </a:graphic>
          </wp:inline>
        </w:drawing>
      </w:r>
    </w:p>
    <w:p w14:paraId="11AB17F0" w14:textId="48E83206" w:rsidR="00991073" w:rsidRPr="00D862C7" w:rsidRDefault="00991073" w:rsidP="00991073">
      <w:pPr>
        <w:pStyle w:val="Caption"/>
        <w:jc w:val="center"/>
        <w:rPr>
          <w:b w:val="0"/>
          <w:i/>
          <w:color w:val="auto"/>
          <w:sz w:val="24"/>
          <w:szCs w:val="24"/>
          <w:lang w:val="en-GB"/>
        </w:rPr>
      </w:pPr>
      <w:r w:rsidRPr="00D862C7">
        <w:rPr>
          <w:i/>
          <w:color w:val="auto"/>
          <w:sz w:val="24"/>
          <w:szCs w:val="24"/>
          <w:lang w:val="en-GB"/>
        </w:rPr>
        <w:t xml:space="preserve">Figure </w:t>
      </w:r>
      <w:r w:rsidRPr="00D862C7">
        <w:rPr>
          <w:i/>
          <w:color w:val="auto"/>
          <w:sz w:val="24"/>
          <w:szCs w:val="24"/>
          <w:lang w:val="en-GB"/>
        </w:rPr>
        <w:fldChar w:fldCharType="begin"/>
      </w:r>
      <w:r w:rsidRPr="00D862C7">
        <w:rPr>
          <w:i/>
          <w:color w:val="auto"/>
          <w:sz w:val="24"/>
          <w:szCs w:val="24"/>
          <w:lang w:val="en-GB"/>
        </w:rPr>
        <w:instrText xml:space="preserve"> SEQ Figura \* ARABIC </w:instrText>
      </w:r>
      <w:r w:rsidRPr="00D862C7">
        <w:rPr>
          <w:i/>
          <w:color w:val="auto"/>
          <w:sz w:val="24"/>
          <w:szCs w:val="24"/>
          <w:lang w:val="en-GB"/>
        </w:rPr>
        <w:fldChar w:fldCharType="separate"/>
      </w:r>
      <w:r w:rsidRPr="00D862C7">
        <w:rPr>
          <w:i/>
          <w:noProof/>
          <w:color w:val="auto"/>
          <w:sz w:val="24"/>
          <w:szCs w:val="24"/>
          <w:lang w:val="en-GB"/>
        </w:rPr>
        <w:t>1</w:t>
      </w:r>
      <w:r w:rsidRPr="00D862C7">
        <w:rPr>
          <w:i/>
          <w:color w:val="auto"/>
          <w:sz w:val="24"/>
          <w:szCs w:val="24"/>
          <w:lang w:val="en-GB"/>
        </w:rPr>
        <w:fldChar w:fldCharType="end"/>
      </w:r>
      <w:r w:rsidRPr="00D862C7">
        <w:rPr>
          <w:i/>
          <w:color w:val="auto"/>
          <w:sz w:val="24"/>
          <w:szCs w:val="24"/>
          <w:lang w:val="en-GB"/>
        </w:rPr>
        <w:t>.</w:t>
      </w:r>
      <w:r w:rsidRPr="00D862C7">
        <w:rPr>
          <w:b w:val="0"/>
          <w:i/>
          <w:color w:val="auto"/>
          <w:sz w:val="24"/>
          <w:szCs w:val="24"/>
          <w:lang w:val="en-GB"/>
        </w:rPr>
        <w:t xml:space="preserve"> Classification of individuals by type o</w:t>
      </w:r>
      <w:r w:rsidR="00431033" w:rsidRPr="00D862C7">
        <w:rPr>
          <w:b w:val="0"/>
          <w:i/>
          <w:color w:val="auto"/>
          <w:sz w:val="24"/>
          <w:szCs w:val="24"/>
          <w:lang w:val="en-GB"/>
        </w:rPr>
        <w:t>f</w:t>
      </w:r>
      <w:r w:rsidRPr="00D862C7">
        <w:rPr>
          <w:b w:val="0"/>
          <w:i/>
          <w:color w:val="auto"/>
          <w:sz w:val="24"/>
          <w:szCs w:val="24"/>
          <w:lang w:val="en-GB"/>
        </w:rPr>
        <w:t xml:space="preserve"> deposit, </w:t>
      </w:r>
      <w:r w:rsidR="00431033" w:rsidRPr="00D862C7">
        <w:rPr>
          <w:b w:val="0"/>
          <w:i/>
          <w:color w:val="auto"/>
          <w:sz w:val="24"/>
          <w:szCs w:val="24"/>
          <w:lang w:val="en-GB"/>
        </w:rPr>
        <w:t>sixth–fifth</w:t>
      </w:r>
      <w:r w:rsidRPr="00D862C7">
        <w:rPr>
          <w:b w:val="0"/>
          <w:i/>
          <w:color w:val="auto"/>
          <w:sz w:val="24"/>
          <w:szCs w:val="24"/>
          <w:lang w:val="en-GB"/>
        </w:rPr>
        <w:t xml:space="preserve"> millennia </w:t>
      </w:r>
      <w:r w:rsidR="00431033" w:rsidRPr="00D862C7">
        <w:rPr>
          <w:b w:val="0"/>
          <w:i/>
          <w:smallCaps/>
          <w:color w:val="auto"/>
          <w:sz w:val="24"/>
          <w:szCs w:val="24"/>
          <w:lang w:val="en-GB"/>
        </w:rPr>
        <w:t>bc</w:t>
      </w:r>
    </w:p>
    <w:p w14:paraId="6BC214F2" w14:textId="77777777" w:rsidR="00991073" w:rsidRPr="009D0261" w:rsidRDefault="00991073" w:rsidP="00991073">
      <w:pPr>
        <w:rPr>
          <w:lang w:val="en-GB"/>
        </w:rPr>
      </w:pPr>
    </w:p>
    <w:p w14:paraId="0FAA820D" w14:textId="34B80954" w:rsidR="00991073" w:rsidRPr="009D0261" w:rsidRDefault="00F62C78" w:rsidP="00991073">
      <w:pPr>
        <w:keepNext/>
        <w:jc w:val="center"/>
        <w:rPr>
          <w:lang w:val="en-GB"/>
        </w:rPr>
      </w:pPr>
      <w:r>
        <w:rPr>
          <w:noProof/>
          <w:lang w:eastAsia="es-ES"/>
        </w:rPr>
        <w:drawing>
          <wp:inline distT="0" distB="0" distL="0" distR="0" wp14:anchorId="134AAE9D" wp14:editId="300A6300">
            <wp:extent cx="4572000" cy="2743200"/>
            <wp:effectExtent l="0" t="0" r="0" b="0"/>
            <wp:docPr id="2" name="Gráfico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7"/>
              </a:graphicData>
            </a:graphic>
          </wp:inline>
        </w:drawing>
      </w:r>
    </w:p>
    <w:p w14:paraId="1B4BE333" w14:textId="6B487447" w:rsidR="00991073" w:rsidRPr="00D862C7" w:rsidRDefault="00991073" w:rsidP="00991073">
      <w:pPr>
        <w:pStyle w:val="Caption"/>
        <w:jc w:val="center"/>
        <w:rPr>
          <w:b w:val="0"/>
          <w:i/>
          <w:color w:val="auto"/>
          <w:sz w:val="24"/>
          <w:szCs w:val="24"/>
          <w:lang w:val="en-GB"/>
        </w:rPr>
      </w:pPr>
      <w:r w:rsidRPr="00D862C7">
        <w:rPr>
          <w:i/>
          <w:color w:val="auto"/>
          <w:sz w:val="24"/>
          <w:szCs w:val="24"/>
          <w:lang w:val="en-GB"/>
        </w:rPr>
        <w:t xml:space="preserve">Figure </w:t>
      </w:r>
      <w:r w:rsidRPr="00D862C7">
        <w:rPr>
          <w:i/>
          <w:color w:val="auto"/>
          <w:sz w:val="24"/>
          <w:szCs w:val="24"/>
          <w:lang w:val="en-GB"/>
        </w:rPr>
        <w:fldChar w:fldCharType="begin"/>
      </w:r>
      <w:r w:rsidRPr="00D862C7">
        <w:rPr>
          <w:i/>
          <w:color w:val="auto"/>
          <w:sz w:val="24"/>
          <w:szCs w:val="24"/>
          <w:lang w:val="en-GB"/>
        </w:rPr>
        <w:instrText xml:space="preserve"> SEQ Figura \* ARABIC </w:instrText>
      </w:r>
      <w:r w:rsidRPr="00D862C7">
        <w:rPr>
          <w:i/>
          <w:color w:val="auto"/>
          <w:sz w:val="24"/>
          <w:szCs w:val="24"/>
          <w:lang w:val="en-GB"/>
        </w:rPr>
        <w:fldChar w:fldCharType="separate"/>
      </w:r>
      <w:r w:rsidRPr="00D862C7">
        <w:rPr>
          <w:i/>
          <w:noProof/>
          <w:color w:val="auto"/>
          <w:sz w:val="24"/>
          <w:szCs w:val="24"/>
          <w:lang w:val="en-GB"/>
        </w:rPr>
        <w:t>2</w:t>
      </w:r>
      <w:r w:rsidRPr="00D862C7">
        <w:rPr>
          <w:i/>
          <w:color w:val="auto"/>
          <w:sz w:val="24"/>
          <w:szCs w:val="24"/>
          <w:lang w:val="en-GB"/>
        </w:rPr>
        <w:fldChar w:fldCharType="end"/>
      </w:r>
      <w:r w:rsidRPr="00D862C7">
        <w:rPr>
          <w:i/>
          <w:color w:val="auto"/>
          <w:sz w:val="24"/>
          <w:szCs w:val="24"/>
          <w:lang w:val="en-GB"/>
        </w:rPr>
        <w:t>.</w:t>
      </w:r>
      <w:r w:rsidRPr="00D862C7">
        <w:rPr>
          <w:b w:val="0"/>
          <w:i/>
          <w:color w:val="auto"/>
          <w:sz w:val="24"/>
          <w:szCs w:val="24"/>
          <w:lang w:val="en-GB"/>
        </w:rPr>
        <w:t xml:space="preserve"> Classification of individuals by type o</w:t>
      </w:r>
      <w:r w:rsidR="00431033">
        <w:rPr>
          <w:b w:val="0"/>
          <w:i/>
          <w:color w:val="auto"/>
          <w:sz w:val="24"/>
          <w:szCs w:val="24"/>
          <w:lang w:val="en-GB"/>
        </w:rPr>
        <w:t>f</w:t>
      </w:r>
      <w:r w:rsidRPr="00D862C7">
        <w:rPr>
          <w:b w:val="0"/>
          <w:i/>
          <w:color w:val="auto"/>
          <w:sz w:val="24"/>
          <w:szCs w:val="24"/>
          <w:lang w:val="en-GB"/>
        </w:rPr>
        <w:t xml:space="preserve"> deposit, </w:t>
      </w:r>
      <w:r w:rsidR="00431033" w:rsidRPr="00D862C7">
        <w:rPr>
          <w:b w:val="0"/>
          <w:i/>
          <w:color w:val="auto"/>
          <w:sz w:val="24"/>
          <w:szCs w:val="24"/>
          <w:lang w:val="en-GB"/>
        </w:rPr>
        <w:t xml:space="preserve">fourth </w:t>
      </w:r>
      <w:r w:rsidRPr="00D862C7">
        <w:rPr>
          <w:b w:val="0"/>
          <w:i/>
          <w:color w:val="auto"/>
          <w:sz w:val="24"/>
          <w:szCs w:val="24"/>
          <w:lang w:val="en-GB"/>
        </w:rPr>
        <w:t>millenni</w:t>
      </w:r>
      <w:r w:rsidR="00431033" w:rsidRPr="00D862C7">
        <w:rPr>
          <w:b w:val="0"/>
          <w:i/>
          <w:color w:val="auto"/>
          <w:sz w:val="24"/>
          <w:szCs w:val="24"/>
          <w:lang w:val="en-GB"/>
        </w:rPr>
        <w:t xml:space="preserve">um </w:t>
      </w:r>
      <w:r w:rsidR="00431033" w:rsidRPr="00D862C7">
        <w:rPr>
          <w:b w:val="0"/>
          <w:i/>
          <w:smallCaps/>
          <w:color w:val="auto"/>
          <w:sz w:val="24"/>
          <w:szCs w:val="24"/>
          <w:lang w:val="en-GB"/>
        </w:rPr>
        <w:t>bc</w:t>
      </w:r>
      <w:r w:rsidRPr="00D862C7">
        <w:rPr>
          <w:b w:val="0"/>
          <w:i/>
          <w:color w:val="auto"/>
          <w:sz w:val="24"/>
          <w:szCs w:val="24"/>
          <w:lang w:val="en-GB"/>
        </w:rPr>
        <w:t xml:space="preserve">. </w:t>
      </w:r>
    </w:p>
    <w:p w14:paraId="4957D107" w14:textId="77777777" w:rsidR="00991073" w:rsidRPr="00991073" w:rsidRDefault="00991073" w:rsidP="00991073">
      <w:pPr>
        <w:rPr>
          <w:lang w:val="en-GB"/>
        </w:rPr>
      </w:pPr>
    </w:p>
    <w:sectPr w:rsidR="00991073" w:rsidRPr="00991073" w:rsidSect="00E66331">
      <w:pgSz w:w="11906" w:h="16838"/>
      <w:pgMar w:top="1418" w:right="1701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F87014C" w14:textId="77777777" w:rsidR="00EB2EC2" w:rsidRDefault="00EB2EC2" w:rsidP="0054317E">
      <w:r>
        <w:separator/>
      </w:r>
    </w:p>
  </w:endnote>
  <w:endnote w:type="continuationSeparator" w:id="0">
    <w:p w14:paraId="55BA3657" w14:textId="77777777" w:rsidR="00EB2EC2" w:rsidRDefault="00EB2EC2" w:rsidP="0054317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4DBB49E" w14:textId="77777777" w:rsidR="00EB2EC2" w:rsidRDefault="00EB2EC2" w:rsidP="0054317E">
      <w:r>
        <w:separator/>
      </w:r>
    </w:p>
  </w:footnote>
  <w:footnote w:type="continuationSeparator" w:id="0">
    <w:p w14:paraId="27166EE3" w14:textId="77777777" w:rsidR="00EB2EC2" w:rsidRDefault="00EB2EC2" w:rsidP="0054317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BC7335C"/>
    <w:multiLevelType w:val="hybridMultilevel"/>
    <w:tmpl w:val="6EBEF01E"/>
    <w:lvl w:ilvl="0" w:tplc="75C0CD46">
      <w:numFmt w:val="bullet"/>
      <w:lvlText w:val="-"/>
      <w:lvlJc w:val="left"/>
      <w:pPr>
        <w:ind w:left="927" w:hanging="360"/>
      </w:pPr>
      <w:rPr>
        <w:rFonts w:ascii="Times New Roman" w:eastAsiaTheme="minorHAnsi" w:hAnsi="Times New Roman" w:cs="Times New Roman" w:hint="default"/>
        <w:color w:val="auto"/>
      </w:rPr>
    </w:lvl>
    <w:lvl w:ilvl="1" w:tplc="0C0A0003" w:tentative="1">
      <w:start w:val="1"/>
      <w:numFmt w:val="bullet"/>
      <w:lvlText w:val="o"/>
      <w:lvlJc w:val="left"/>
      <w:pPr>
        <w:ind w:left="164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36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08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80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52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24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96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687" w:hanging="360"/>
      </w:pPr>
      <w:rPr>
        <w:rFonts w:ascii="Wingdings" w:hAnsi="Wingdings" w:hint="default"/>
      </w:rPr>
    </w:lvl>
  </w:abstractNum>
  <w:abstractNum w:abstractNumId="1" w15:restartNumberingAfterBreak="0">
    <w:nsid w:val="5CC77B78"/>
    <w:multiLevelType w:val="hybridMultilevel"/>
    <w:tmpl w:val="A5CCEFE8"/>
    <w:lvl w:ilvl="0" w:tplc="152C7CA0">
      <w:numFmt w:val="bullet"/>
      <w:lvlText w:val="-"/>
      <w:lvlJc w:val="left"/>
      <w:pPr>
        <w:ind w:left="927" w:hanging="360"/>
      </w:pPr>
      <w:rPr>
        <w:rFonts w:ascii="Times New Roman" w:eastAsiaTheme="minorHAnsi" w:hAnsi="Times New Roman" w:cs="Times New Roman" w:hint="default"/>
      </w:rPr>
    </w:lvl>
    <w:lvl w:ilvl="1" w:tplc="0C0A0003" w:tentative="1">
      <w:start w:val="1"/>
      <w:numFmt w:val="bullet"/>
      <w:lvlText w:val="o"/>
      <w:lvlJc w:val="left"/>
      <w:pPr>
        <w:ind w:left="164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36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08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80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52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24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96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687" w:hanging="360"/>
      </w:pPr>
      <w:rPr>
        <w:rFonts w:ascii="Wingdings" w:hAnsi="Wingdings" w:hint="default"/>
      </w:rPr>
    </w:lvl>
  </w:abstractNum>
  <w:abstractNum w:abstractNumId="2" w15:restartNumberingAfterBreak="0">
    <w:nsid w:val="766F516B"/>
    <w:multiLevelType w:val="hybridMultilevel"/>
    <w:tmpl w:val="0BE0F730"/>
    <w:lvl w:ilvl="0" w:tplc="E146FFFC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4317E"/>
    <w:rsid w:val="000049F6"/>
    <w:rsid w:val="00014894"/>
    <w:rsid w:val="0001584F"/>
    <w:rsid w:val="00017612"/>
    <w:rsid w:val="00032231"/>
    <w:rsid w:val="000942F1"/>
    <w:rsid w:val="000B2B00"/>
    <w:rsid w:val="000C37A9"/>
    <w:rsid w:val="000C7A4A"/>
    <w:rsid w:val="000E52C5"/>
    <w:rsid w:val="00100B80"/>
    <w:rsid w:val="0010385B"/>
    <w:rsid w:val="00114081"/>
    <w:rsid w:val="0012550E"/>
    <w:rsid w:val="00160CC4"/>
    <w:rsid w:val="0016793F"/>
    <w:rsid w:val="00195326"/>
    <w:rsid w:val="0019728D"/>
    <w:rsid w:val="00197B35"/>
    <w:rsid w:val="001A0B58"/>
    <w:rsid w:val="001B00AC"/>
    <w:rsid w:val="001D3781"/>
    <w:rsid w:val="001E3AB2"/>
    <w:rsid w:val="00251C70"/>
    <w:rsid w:val="00254242"/>
    <w:rsid w:val="00272C25"/>
    <w:rsid w:val="00284FC4"/>
    <w:rsid w:val="00285630"/>
    <w:rsid w:val="002A7403"/>
    <w:rsid w:val="002B095A"/>
    <w:rsid w:val="002B5B7B"/>
    <w:rsid w:val="002C2FD0"/>
    <w:rsid w:val="002C3D9A"/>
    <w:rsid w:val="002E0735"/>
    <w:rsid w:val="002F5A50"/>
    <w:rsid w:val="002F744C"/>
    <w:rsid w:val="00300FFD"/>
    <w:rsid w:val="00302278"/>
    <w:rsid w:val="00302F59"/>
    <w:rsid w:val="003056B5"/>
    <w:rsid w:val="0030604F"/>
    <w:rsid w:val="00306413"/>
    <w:rsid w:val="00307FC4"/>
    <w:rsid w:val="0031156B"/>
    <w:rsid w:val="00314F88"/>
    <w:rsid w:val="00320668"/>
    <w:rsid w:val="003300D2"/>
    <w:rsid w:val="00334552"/>
    <w:rsid w:val="00342464"/>
    <w:rsid w:val="00342823"/>
    <w:rsid w:val="0036085C"/>
    <w:rsid w:val="00361969"/>
    <w:rsid w:val="00370373"/>
    <w:rsid w:val="00370783"/>
    <w:rsid w:val="00372738"/>
    <w:rsid w:val="00373F3B"/>
    <w:rsid w:val="00376D64"/>
    <w:rsid w:val="003920A8"/>
    <w:rsid w:val="003974E4"/>
    <w:rsid w:val="003A2B6D"/>
    <w:rsid w:val="003A3B94"/>
    <w:rsid w:val="003C6372"/>
    <w:rsid w:val="0041415E"/>
    <w:rsid w:val="00414D9B"/>
    <w:rsid w:val="00426F9B"/>
    <w:rsid w:val="00431033"/>
    <w:rsid w:val="00432778"/>
    <w:rsid w:val="004400A9"/>
    <w:rsid w:val="00441B4B"/>
    <w:rsid w:val="0045091C"/>
    <w:rsid w:val="00453B9A"/>
    <w:rsid w:val="004564DB"/>
    <w:rsid w:val="00460AC0"/>
    <w:rsid w:val="00464091"/>
    <w:rsid w:val="004809E0"/>
    <w:rsid w:val="00481736"/>
    <w:rsid w:val="004863C2"/>
    <w:rsid w:val="004A2E95"/>
    <w:rsid w:val="004B540F"/>
    <w:rsid w:val="004E2682"/>
    <w:rsid w:val="004F2F9D"/>
    <w:rsid w:val="00500888"/>
    <w:rsid w:val="00501B54"/>
    <w:rsid w:val="00504DD0"/>
    <w:rsid w:val="005107A8"/>
    <w:rsid w:val="00514465"/>
    <w:rsid w:val="005305D2"/>
    <w:rsid w:val="00532179"/>
    <w:rsid w:val="005402E4"/>
    <w:rsid w:val="0054317E"/>
    <w:rsid w:val="005522ED"/>
    <w:rsid w:val="005545B0"/>
    <w:rsid w:val="00557DED"/>
    <w:rsid w:val="0056397F"/>
    <w:rsid w:val="005919C9"/>
    <w:rsid w:val="005A3F39"/>
    <w:rsid w:val="005A685B"/>
    <w:rsid w:val="005B0331"/>
    <w:rsid w:val="005B282B"/>
    <w:rsid w:val="005C53C2"/>
    <w:rsid w:val="005C754C"/>
    <w:rsid w:val="005E1AC5"/>
    <w:rsid w:val="005F48BB"/>
    <w:rsid w:val="005F7B09"/>
    <w:rsid w:val="00603322"/>
    <w:rsid w:val="006124E1"/>
    <w:rsid w:val="006144F8"/>
    <w:rsid w:val="00620912"/>
    <w:rsid w:val="00627ED1"/>
    <w:rsid w:val="0063476A"/>
    <w:rsid w:val="00635000"/>
    <w:rsid w:val="00642000"/>
    <w:rsid w:val="0065030D"/>
    <w:rsid w:val="006515A2"/>
    <w:rsid w:val="006575E9"/>
    <w:rsid w:val="006633AD"/>
    <w:rsid w:val="0067594B"/>
    <w:rsid w:val="00681EA8"/>
    <w:rsid w:val="00696640"/>
    <w:rsid w:val="006A046E"/>
    <w:rsid w:val="006A2C87"/>
    <w:rsid w:val="006C4DC5"/>
    <w:rsid w:val="006D3BE9"/>
    <w:rsid w:val="006E39F1"/>
    <w:rsid w:val="00705944"/>
    <w:rsid w:val="00712D30"/>
    <w:rsid w:val="00716DD9"/>
    <w:rsid w:val="00725EDA"/>
    <w:rsid w:val="00743346"/>
    <w:rsid w:val="007439E5"/>
    <w:rsid w:val="00753B06"/>
    <w:rsid w:val="00760D75"/>
    <w:rsid w:val="00763400"/>
    <w:rsid w:val="00765D66"/>
    <w:rsid w:val="00767FEA"/>
    <w:rsid w:val="00773454"/>
    <w:rsid w:val="00781DAD"/>
    <w:rsid w:val="007850B9"/>
    <w:rsid w:val="00785F99"/>
    <w:rsid w:val="007A2F5D"/>
    <w:rsid w:val="007B31BE"/>
    <w:rsid w:val="007B507A"/>
    <w:rsid w:val="007B7F4D"/>
    <w:rsid w:val="007D1101"/>
    <w:rsid w:val="007D2A60"/>
    <w:rsid w:val="007D5D45"/>
    <w:rsid w:val="007E191D"/>
    <w:rsid w:val="007E4B05"/>
    <w:rsid w:val="007F73F7"/>
    <w:rsid w:val="007F7A02"/>
    <w:rsid w:val="00807984"/>
    <w:rsid w:val="008162B9"/>
    <w:rsid w:val="00820279"/>
    <w:rsid w:val="00822DFB"/>
    <w:rsid w:val="0083103B"/>
    <w:rsid w:val="00834A14"/>
    <w:rsid w:val="00886DD6"/>
    <w:rsid w:val="008902BB"/>
    <w:rsid w:val="0089582F"/>
    <w:rsid w:val="008A3342"/>
    <w:rsid w:val="008A453B"/>
    <w:rsid w:val="008B2773"/>
    <w:rsid w:val="008B58D3"/>
    <w:rsid w:val="008D00C3"/>
    <w:rsid w:val="008D7E54"/>
    <w:rsid w:val="008E17C7"/>
    <w:rsid w:val="008F0A34"/>
    <w:rsid w:val="008F16A2"/>
    <w:rsid w:val="008F3A9E"/>
    <w:rsid w:val="008F52C9"/>
    <w:rsid w:val="009040B6"/>
    <w:rsid w:val="00910F4F"/>
    <w:rsid w:val="00944879"/>
    <w:rsid w:val="00947B7E"/>
    <w:rsid w:val="009576A8"/>
    <w:rsid w:val="0096516C"/>
    <w:rsid w:val="00977E58"/>
    <w:rsid w:val="009839FD"/>
    <w:rsid w:val="00991073"/>
    <w:rsid w:val="00995ED0"/>
    <w:rsid w:val="0099760A"/>
    <w:rsid w:val="009A1164"/>
    <w:rsid w:val="009B5E2B"/>
    <w:rsid w:val="009D0261"/>
    <w:rsid w:val="009D7CA6"/>
    <w:rsid w:val="009E0DDD"/>
    <w:rsid w:val="009F6001"/>
    <w:rsid w:val="00A07EBD"/>
    <w:rsid w:val="00A115F8"/>
    <w:rsid w:val="00A23FB9"/>
    <w:rsid w:val="00A43BD6"/>
    <w:rsid w:val="00A62303"/>
    <w:rsid w:val="00A635B4"/>
    <w:rsid w:val="00A712E6"/>
    <w:rsid w:val="00A741EC"/>
    <w:rsid w:val="00A76526"/>
    <w:rsid w:val="00A8054A"/>
    <w:rsid w:val="00AA0493"/>
    <w:rsid w:val="00AB1959"/>
    <w:rsid w:val="00AB2C1B"/>
    <w:rsid w:val="00AB30CF"/>
    <w:rsid w:val="00AB5C2F"/>
    <w:rsid w:val="00AD380A"/>
    <w:rsid w:val="00AE015A"/>
    <w:rsid w:val="00AE2E8D"/>
    <w:rsid w:val="00AE4A35"/>
    <w:rsid w:val="00AE6C5B"/>
    <w:rsid w:val="00B0258B"/>
    <w:rsid w:val="00B150ED"/>
    <w:rsid w:val="00B25A11"/>
    <w:rsid w:val="00B3269E"/>
    <w:rsid w:val="00B6170D"/>
    <w:rsid w:val="00B63554"/>
    <w:rsid w:val="00B71C0C"/>
    <w:rsid w:val="00B73F08"/>
    <w:rsid w:val="00B8138E"/>
    <w:rsid w:val="00B836FC"/>
    <w:rsid w:val="00B9079A"/>
    <w:rsid w:val="00B922E4"/>
    <w:rsid w:val="00BA0945"/>
    <w:rsid w:val="00BB480D"/>
    <w:rsid w:val="00BC0147"/>
    <w:rsid w:val="00BC4FA7"/>
    <w:rsid w:val="00BC5ACD"/>
    <w:rsid w:val="00BD083D"/>
    <w:rsid w:val="00BD1CF4"/>
    <w:rsid w:val="00BD285D"/>
    <w:rsid w:val="00BE05CD"/>
    <w:rsid w:val="00BF616C"/>
    <w:rsid w:val="00BF7EC1"/>
    <w:rsid w:val="00C076C4"/>
    <w:rsid w:val="00C20007"/>
    <w:rsid w:val="00C25152"/>
    <w:rsid w:val="00C4004B"/>
    <w:rsid w:val="00C60A46"/>
    <w:rsid w:val="00C61CFB"/>
    <w:rsid w:val="00C83939"/>
    <w:rsid w:val="00CA707C"/>
    <w:rsid w:val="00CB7406"/>
    <w:rsid w:val="00CC2032"/>
    <w:rsid w:val="00CC2B84"/>
    <w:rsid w:val="00CC6CCC"/>
    <w:rsid w:val="00CD6760"/>
    <w:rsid w:val="00CF324E"/>
    <w:rsid w:val="00CF7918"/>
    <w:rsid w:val="00D1446E"/>
    <w:rsid w:val="00D2574E"/>
    <w:rsid w:val="00D3037D"/>
    <w:rsid w:val="00D366A5"/>
    <w:rsid w:val="00D44640"/>
    <w:rsid w:val="00D50AE4"/>
    <w:rsid w:val="00D5139E"/>
    <w:rsid w:val="00D54B5C"/>
    <w:rsid w:val="00D60262"/>
    <w:rsid w:val="00D65978"/>
    <w:rsid w:val="00D76FD2"/>
    <w:rsid w:val="00D8308F"/>
    <w:rsid w:val="00D862C7"/>
    <w:rsid w:val="00DB014E"/>
    <w:rsid w:val="00DB350F"/>
    <w:rsid w:val="00DC24A9"/>
    <w:rsid w:val="00DD0BC9"/>
    <w:rsid w:val="00DD7B45"/>
    <w:rsid w:val="00DE6C8C"/>
    <w:rsid w:val="00DE72D0"/>
    <w:rsid w:val="00DF193D"/>
    <w:rsid w:val="00DF6AB2"/>
    <w:rsid w:val="00DF7595"/>
    <w:rsid w:val="00E04515"/>
    <w:rsid w:val="00E10FF9"/>
    <w:rsid w:val="00E3499B"/>
    <w:rsid w:val="00E3576F"/>
    <w:rsid w:val="00E54261"/>
    <w:rsid w:val="00E54293"/>
    <w:rsid w:val="00E647C5"/>
    <w:rsid w:val="00E64DF4"/>
    <w:rsid w:val="00E64EBF"/>
    <w:rsid w:val="00E64EDD"/>
    <w:rsid w:val="00E66331"/>
    <w:rsid w:val="00E76639"/>
    <w:rsid w:val="00E97E52"/>
    <w:rsid w:val="00EA2A8F"/>
    <w:rsid w:val="00EB2EC2"/>
    <w:rsid w:val="00EB7A78"/>
    <w:rsid w:val="00ED0608"/>
    <w:rsid w:val="00ED1C7C"/>
    <w:rsid w:val="00ED6652"/>
    <w:rsid w:val="00F02FA4"/>
    <w:rsid w:val="00F04797"/>
    <w:rsid w:val="00F06AA0"/>
    <w:rsid w:val="00F06EBE"/>
    <w:rsid w:val="00F170B9"/>
    <w:rsid w:val="00F173F8"/>
    <w:rsid w:val="00F212F3"/>
    <w:rsid w:val="00F230EE"/>
    <w:rsid w:val="00F2540A"/>
    <w:rsid w:val="00F30F3E"/>
    <w:rsid w:val="00F36AA2"/>
    <w:rsid w:val="00F528C1"/>
    <w:rsid w:val="00F62C78"/>
    <w:rsid w:val="00F6483C"/>
    <w:rsid w:val="00F90472"/>
    <w:rsid w:val="00FA231A"/>
    <w:rsid w:val="00FB4C10"/>
    <w:rsid w:val="00FC3078"/>
    <w:rsid w:val="00FC5A62"/>
    <w:rsid w:val="00FD0A3F"/>
    <w:rsid w:val="00FD45D3"/>
    <w:rsid w:val="00FD4A22"/>
    <w:rsid w:val="00FE1A68"/>
    <w:rsid w:val="00FE2AD6"/>
    <w:rsid w:val="00FE548F"/>
    <w:rsid w:val="00FF355D"/>
    <w:rsid w:val="00FF3F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48AF1D"/>
  <w15:docId w15:val="{D5391552-FF8A-488E-9FBA-21BEBE2EA1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Times New Roman"/>
        <w:sz w:val="24"/>
        <w:szCs w:val="24"/>
        <w:lang w:val="es-ES" w:eastAsia="en-US" w:bidi="ar-SA"/>
      </w:rPr>
    </w:rPrDefault>
    <w:pPrDefault>
      <w:pPr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D5D45"/>
  </w:style>
  <w:style w:type="paragraph" w:styleId="Heading1">
    <w:name w:val="heading 1"/>
    <w:basedOn w:val="Normal"/>
    <w:next w:val="Normal"/>
    <w:link w:val="Heading1Char"/>
    <w:uiPriority w:val="9"/>
    <w:qFormat/>
    <w:rsid w:val="00E64DF4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64DF4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4DF4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64DF4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E64DF4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E64DF4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E64DF4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4317E"/>
    <w:pPr>
      <w:tabs>
        <w:tab w:val="center" w:pos="4252"/>
        <w:tab w:val="right" w:pos="8504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4317E"/>
  </w:style>
  <w:style w:type="paragraph" w:styleId="Footer">
    <w:name w:val="footer"/>
    <w:basedOn w:val="Normal"/>
    <w:link w:val="FooterChar"/>
    <w:uiPriority w:val="99"/>
    <w:unhideWhenUsed/>
    <w:rsid w:val="0054317E"/>
    <w:pPr>
      <w:tabs>
        <w:tab w:val="center" w:pos="4252"/>
        <w:tab w:val="right" w:pos="8504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4317E"/>
  </w:style>
  <w:style w:type="character" w:customStyle="1" w:styleId="Heading1Char">
    <w:name w:val="Heading 1 Char"/>
    <w:basedOn w:val="DefaultParagraphFont"/>
    <w:link w:val="Heading1"/>
    <w:uiPriority w:val="9"/>
    <w:rsid w:val="00E64DF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E64DF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64DF4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E64DF4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rsid w:val="00E64DF4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rsid w:val="00E64DF4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rsid w:val="00E64DF4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ListParagraph">
    <w:name w:val="List Paragraph"/>
    <w:basedOn w:val="Normal"/>
    <w:uiPriority w:val="34"/>
    <w:qFormat/>
    <w:rsid w:val="00E64DF4"/>
    <w:pPr>
      <w:spacing w:after="200"/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E64DF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64DF4"/>
    <w:pPr>
      <w:spacing w:after="200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64DF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4DF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4DF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64DF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64DF4"/>
    <w:rPr>
      <w:rFonts w:ascii="Tahoma" w:hAnsi="Tahoma" w:cs="Tahoma"/>
      <w:sz w:val="16"/>
      <w:szCs w:val="1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64DF4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64DF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64DF4"/>
    <w:rPr>
      <w:vertAlign w:val="superscript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64DF4"/>
    <w:pPr>
      <w:spacing w:line="276" w:lineRule="auto"/>
      <w:jc w:val="left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E64DF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64DF4"/>
    <w:pPr>
      <w:spacing w:after="100"/>
      <w:ind w:left="240"/>
    </w:pPr>
  </w:style>
  <w:style w:type="character" w:styleId="Hyperlink">
    <w:name w:val="Hyperlink"/>
    <w:basedOn w:val="DefaultParagraphFont"/>
    <w:uiPriority w:val="99"/>
    <w:unhideWhenUsed/>
    <w:rsid w:val="00E64DF4"/>
    <w:rPr>
      <w:color w:val="0000FF" w:themeColor="hyperlink"/>
      <w:u w:val="single"/>
    </w:rPr>
  </w:style>
  <w:style w:type="paragraph" w:styleId="TOC3">
    <w:name w:val="toc 3"/>
    <w:basedOn w:val="Normal"/>
    <w:next w:val="Normal"/>
    <w:autoRedefine/>
    <w:uiPriority w:val="39"/>
    <w:unhideWhenUsed/>
    <w:rsid w:val="00E64DF4"/>
    <w:pPr>
      <w:spacing w:after="100"/>
      <w:ind w:left="480"/>
    </w:pPr>
  </w:style>
  <w:style w:type="paragraph" w:styleId="List3">
    <w:name w:val="List 3"/>
    <w:basedOn w:val="Normal"/>
    <w:uiPriority w:val="99"/>
    <w:unhideWhenUsed/>
    <w:rsid w:val="00E64DF4"/>
    <w:pPr>
      <w:spacing w:after="200"/>
      <w:ind w:left="849" w:hanging="283"/>
      <w:contextualSpacing/>
    </w:pPr>
  </w:style>
  <w:style w:type="paragraph" w:styleId="Salutation">
    <w:name w:val="Salutation"/>
    <w:basedOn w:val="Normal"/>
    <w:next w:val="Normal"/>
    <w:link w:val="SalutationChar"/>
    <w:uiPriority w:val="99"/>
    <w:unhideWhenUsed/>
    <w:rsid w:val="00E64DF4"/>
    <w:pPr>
      <w:spacing w:after="200"/>
    </w:pPr>
  </w:style>
  <w:style w:type="character" w:customStyle="1" w:styleId="SalutationChar">
    <w:name w:val="Salutation Char"/>
    <w:basedOn w:val="DefaultParagraphFont"/>
    <w:link w:val="Salutation"/>
    <w:uiPriority w:val="99"/>
    <w:rsid w:val="00E64DF4"/>
  </w:style>
  <w:style w:type="paragraph" w:customStyle="1" w:styleId="Direccininterior">
    <w:name w:val="Dirección interior"/>
    <w:basedOn w:val="Normal"/>
    <w:rsid w:val="00E64DF4"/>
    <w:pPr>
      <w:spacing w:after="200"/>
    </w:pPr>
  </w:style>
  <w:style w:type="paragraph" w:styleId="BodyText">
    <w:name w:val="Body Text"/>
    <w:basedOn w:val="Normal"/>
    <w:link w:val="BodyTextChar"/>
    <w:uiPriority w:val="99"/>
    <w:unhideWhenUsed/>
    <w:rsid w:val="00E64DF4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E64DF4"/>
  </w:style>
  <w:style w:type="paragraph" w:styleId="BodyTextIndent">
    <w:name w:val="Body Text Indent"/>
    <w:basedOn w:val="Normal"/>
    <w:link w:val="BodyTextIndentChar"/>
    <w:uiPriority w:val="99"/>
    <w:unhideWhenUsed/>
    <w:rsid w:val="00E64DF4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rsid w:val="00E64DF4"/>
  </w:style>
  <w:style w:type="paragraph" w:customStyle="1" w:styleId="Lneadereferencia">
    <w:name w:val="Línea de referencia"/>
    <w:basedOn w:val="BodyText"/>
    <w:rsid w:val="00E64DF4"/>
  </w:style>
  <w:style w:type="paragraph" w:styleId="BodyTextFirstIndent">
    <w:name w:val="Body Text First Indent"/>
    <w:basedOn w:val="BodyText"/>
    <w:link w:val="BodyTextFirstIndentChar"/>
    <w:uiPriority w:val="99"/>
    <w:unhideWhenUsed/>
    <w:rsid w:val="00E64DF4"/>
    <w:pPr>
      <w:spacing w:after="20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rsid w:val="00E64DF4"/>
  </w:style>
  <w:style w:type="paragraph" w:styleId="BodyTextFirstIndent2">
    <w:name w:val="Body Text First Indent 2"/>
    <w:basedOn w:val="BodyTextIndent"/>
    <w:link w:val="BodyTextFirstIndent2Char"/>
    <w:uiPriority w:val="99"/>
    <w:unhideWhenUsed/>
    <w:rsid w:val="00E64DF4"/>
    <w:pPr>
      <w:spacing w:after="20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rsid w:val="00E64DF4"/>
  </w:style>
  <w:style w:type="paragraph" w:styleId="Caption">
    <w:name w:val="caption"/>
    <w:basedOn w:val="Normal"/>
    <w:next w:val="Normal"/>
    <w:uiPriority w:val="35"/>
    <w:unhideWhenUsed/>
    <w:qFormat/>
    <w:rsid w:val="00E64DF4"/>
    <w:pPr>
      <w:spacing w:after="200"/>
    </w:pPr>
    <w:rPr>
      <w:b/>
      <w:bCs/>
      <w:color w:val="4F81BD" w:themeColor="accent1"/>
      <w:sz w:val="18"/>
      <w:szCs w:val="18"/>
    </w:rPr>
  </w:style>
  <w:style w:type="table" w:styleId="TableGrid">
    <w:name w:val="Table Grid"/>
    <w:basedOn w:val="TableNormal"/>
    <w:uiPriority w:val="59"/>
    <w:rsid w:val="00E64DF4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EndnoteReference">
    <w:name w:val="endnote reference"/>
    <w:basedOn w:val="DefaultParagraphFont"/>
    <w:uiPriority w:val="99"/>
    <w:semiHidden/>
    <w:unhideWhenUsed/>
    <w:rsid w:val="00E64DF4"/>
    <w:rPr>
      <w:vertAlign w:val="superscript"/>
    </w:rPr>
  </w:style>
  <w:style w:type="paragraph" w:customStyle="1" w:styleId="Default">
    <w:name w:val="Default"/>
    <w:rsid w:val="00BD083D"/>
    <w:pPr>
      <w:autoSpaceDE w:val="0"/>
      <w:autoSpaceDN w:val="0"/>
      <w:adjustRightInd w:val="0"/>
      <w:jc w:val="left"/>
    </w:pPr>
    <w:rPr>
      <w:color w:val="000000"/>
    </w:rPr>
  </w:style>
  <w:style w:type="table" w:styleId="PlainTable2">
    <w:name w:val="Plain Table 2"/>
    <w:basedOn w:val="TableNormal"/>
    <w:uiPriority w:val="42"/>
    <w:rsid w:val="002F744C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NormalWeb">
    <w:name w:val="Normal (Web)"/>
    <w:basedOn w:val="Normal"/>
    <w:uiPriority w:val="99"/>
    <w:unhideWhenUsed/>
    <w:rsid w:val="002E0735"/>
    <w:pPr>
      <w:spacing w:before="100" w:beforeAutospacing="1" w:after="100" w:afterAutospacing="1"/>
      <w:jc w:val="left"/>
    </w:pPr>
    <w:rPr>
      <w:rFonts w:eastAsia="Times New Roman"/>
      <w:lang w:eastAsia="es-E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6516C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43817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279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502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30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20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558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719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ialnet.unirioja.es/servlet/autor?codigo=160398" TargetMode="External"/><Relationship Id="rId13" Type="http://schemas.openxmlformats.org/officeDocument/2006/relationships/hyperlink" Target="https://doi.org/10.3989/tp.1996.v53.i2.392" TargetMode="External"/><Relationship Id="rId18" Type="http://schemas.openxmlformats.org/officeDocument/2006/relationships/hyperlink" Target="https://doi.org/10.3989/tp.2010.10031" TargetMode="External"/><Relationship Id="rId26" Type="http://schemas.openxmlformats.org/officeDocument/2006/relationships/chart" Target="charts/chart1.xml"/><Relationship Id="rId3" Type="http://schemas.openxmlformats.org/officeDocument/2006/relationships/styles" Target="styles.xml"/><Relationship Id="rId21" Type="http://schemas.openxmlformats.org/officeDocument/2006/relationships/hyperlink" Target="https://doi.org/10.1371/journal.pone.0146176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doi.org/10.3989/tp.1999.v56.i1.294" TargetMode="External"/><Relationship Id="rId17" Type="http://schemas.openxmlformats.org/officeDocument/2006/relationships/hyperlink" Target="https://doi.org/10.1017/RDC.2017.131" TargetMode="External"/><Relationship Id="rId25" Type="http://schemas.openxmlformats.org/officeDocument/2006/relationships/hyperlink" Target="https://dialnet.unirioja.es/servlet/autor?codigo=202132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/10.1016/j.crpv.2017.10.002" TargetMode="External"/><Relationship Id="rId20" Type="http://schemas.openxmlformats.org/officeDocument/2006/relationships/hyperlink" Target="https://doi.org/10.1016/j.jas.2014.05.011" TargetMode="External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371/journal.pone.0034417" TargetMode="External"/><Relationship Id="rId24" Type="http://schemas.openxmlformats.org/officeDocument/2006/relationships/hyperlink" Target="https://dialnet.unirioja.es/servlet/autor?codigo=98935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10.1017/RDC.2017.131" TargetMode="External"/><Relationship Id="rId23" Type="http://schemas.openxmlformats.org/officeDocument/2006/relationships/hyperlink" Target="https://dialnet.unirioja.es/servlet/autor?codigo=160398" TargetMode="External"/><Relationship Id="rId28" Type="http://schemas.openxmlformats.org/officeDocument/2006/relationships/fontTable" Target="fontTable.xml"/><Relationship Id="rId10" Type="http://schemas.openxmlformats.org/officeDocument/2006/relationships/hyperlink" Target="https://dialnet.unirioja.es/servlet/autor?codigo=202132" TargetMode="External"/><Relationship Id="rId19" Type="http://schemas.openxmlformats.org/officeDocument/2006/relationships/hyperlink" Target="https://doi.org/10.1179/1461957115Y.0000000014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ialnet.unirioja.es/servlet/autor?codigo=98935" TargetMode="External"/><Relationship Id="rId14" Type="http://schemas.openxmlformats.org/officeDocument/2006/relationships/hyperlink" Target="https://doi.org/10.1016/j.jasrep.2015.06.013" TargetMode="External"/><Relationship Id="rId22" Type="http://schemas.openxmlformats.org/officeDocument/2006/relationships/hyperlink" Target="https://doi.org/10.15184/aqy.2014.30" TargetMode="External"/><Relationship Id="rId27" Type="http://schemas.openxmlformats.org/officeDocument/2006/relationships/chart" Target="charts/chart2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marta\Desktop\Investigaci&#243;n\Art&#237;culos%20y%20congresos_cursos_seminarios\Art&#237;culos%20y%20libros\2018\Neolithic%20Gender\EJA\Primera%20revisi&#243;n\Type%20of%20container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marta\Desktop\Investigaci&#243;n\Art&#237;culos%20y%20congresos_cursos_seminarios\Art&#237;culos%20y%20libros\2018\Neolithic%20Gender\EJA\Primera%20revisi&#243;n\Type%20of%20container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Hoja3!$C$1</c:f>
              <c:strCache>
                <c:ptCount val="1"/>
                <c:pt idx="0">
                  <c:v>%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Hoja3!$A$2:$A$5</c:f>
              <c:strCache>
                <c:ptCount val="4"/>
                <c:pt idx="0">
                  <c:v>Primary</c:v>
                </c:pt>
                <c:pt idx="1">
                  <c:v>Primary?</c:v>
                </c:pt>
                <c:pt idx="2">
                  <c:v>Secondary</c:v>
                </c:pt>
                <c:pt idx="3">
                  <c:v>ND</c:v>
                </c:pt>
              </c:strCache>
            </c:strRef>
          </c:cat>
          <c:val>
            <c:numRef>
              <c:f>Hoja3!$C$2:$C$5</c:f>
              <c:numCache>
                <c:formatCode>0.00</c:formatCode>
                <c:ptCount val="4"/>
                <c:pt idx="0">
                  <c:v>56.410256410256409</c:v>
                </c:pt>
                <c:pt idx="1">
                  <c:v>5.1282051282051286</c:v>
                </c:pt>
                <c:pt idx="2">
                  <c:v>11.538461538461538</c:v>
                </c:pt>
                <c:pt idx="3">
                  <c:v>26.92307692307692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03C4-4011-A8D0-A1153A703E0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713624192"/>
        <c:axId val="791552992"/>
      </c:barChart>
      <c:catAx>
        <c:axId val="71362419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791552992"/>
        <c:crosses val="autoZero"/>
        <c:auto val="1"/>
        <c:lblAlgn val="ctr"/>
        <c:lblOffset val="100"/>
        <c:noMultiLvlLbl val="0"/>
      </c:catAx>
      <c:valAx>
        <c:axId val="791552992"/>
        <c:scaling>
          <c:orientation val="minMax"/>
          <c:max val="10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.0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713624192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Hoja3!$C$9</c:f>
              <c:strCache>
                <c:ptCount val="1"/>
                <c:pt idx="0">
                  <c:v>%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Hoja3!$A$10:$A$13</c:f>
              <c:strCache>
                <c:ptCount val="4"/>
                <c:pt idx="0">
                  <c:v>Primary</c:v>
                </c:pt>
                <c:pt idx="1">
                  <c:v>Primary?</c:v>
                </c:pt>
                <c:pt idx="2">
                  <c:v>Secondary</c:v>
                </c:pt>
                <c:pt idx="3">
                  <c:v>ND</c:v>
                </c:pt>
              </c:strCache>
            </c:strRef>
          </c:cat>
          <c:val>
            <c:numRef>
              <c:f>Hoja3!$C$10:$C$13</c:f>
              <c:numCache>
                <c:formatCode>0.00</c:formatCode>
                <c:ptCount val="4"/>
                <c:pt idx="0">
                  <c:v>45.537757437070937</c:v>
                </c:pt>
                <c:pt idx="1">
                  <c:v>12.814645308924485</c:v>
                </c:pt>
                <c:pt idx="2">
                  <c:v>27.002288329519452</c:v>
                </c:pt>
                <c:pt idx="3">
                  <c:v>14.64530892448512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CF56-4918-9D46-BECC18D2548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756087664"/>
        <c:axId val="756088496"/>
      </c:barChart>
      <c:catAx>
        <c:axId val="75608766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756088496"/>
        <c:crosses val="autoZero"/>
        <c:auto val="1"/>
        <c:lblAlgn val="ctr"/>
        <c:lblOffset val="100"/>
        <c:noMultiLvlLbl val="0"/>
      </c:catAx>
      <c:valAx>
        <c:axId val="756088496"/>
        <c:scaling>
          <c:orientation val="minMax"/>
          <c:max val="10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.0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756087664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1D92188-DC69-4022-B91E-22E6DC0E4A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9</Pages>
  <Words>7770</Words>
  <Characters>44295</Characters>
  <Application>Microsoft Office Word</Application>
  <DocSecurity>0</DocSecurity>
  <Lines>369</Lines>
  <Paragraphs>10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19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ta</dc:creator>
  <cp:lastModifiedBy>Catherine Frieman</cp:lastModifiedBy>
  <cp:revision>2</cp:revision>
  <dcterms:created xsi:type="dcterms:W3CDTF">2019-01-12T10:06:00Z</dcterms:created>
  <dcterms:modified xsi:type="dcterms:W3CDTF">2019-01-12T10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772ca3a-b13f-3b8e-a59a-b1a332d4a25c</vt:lpwstr>
  </property>
  <property fmtid="{D5CDD505-2E9C-101B-9397-08002B2CF9AE}" pid="4" name="Mendeley Citation Style_1">
    <vt:lpwstr>http://www.zotero.org/styles/harvard-cite-them-right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-5th-edition</vt:lpwstr>
  </property>
  <property fmtid="{D5CDD505-2E9C-101B-9397-08002B2CF9AE}" pid="8" name="Mendeley Recent Style Name 1_1">
    <vt:lpwstr>American Psychological Association 5th edi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csl.mendeley.com/styles/25255801/french-politics-2</vt:lpwstr>
  </property>
  <property fmtid="{D5CDD505-2E9C-101B-9397-08002B2CF9AE}" pid="12" name="Mendeley Recent Style Name 3_1">
    <vt:lpwstr>French Politics - Marta Cintas Peña</vt:lpwstr>
  </property>
  <property fmtid="{D5CDD505-2E9C-101B-9397-08002B2CF9AE}" pid="13" name="Mendeley Recent Style Id 4_1">
    <vt:lpwstr>http://csl.mendeley.com/styles/25255801/french-politics-5</vt:lpwstr>
  </property>
  <property fmtid="{D5CDD505-2E9C-101B-9397-08002B2CF9AE}" pid="14" name="Mendeley Recent Style Name 4_1">
    <vt:lpwstr>French Politics - Marta Cintas Peña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Harvard - Cite Them Right 9th edition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author-date)</vt:lpwstr>
  </property>
  <property fmtid="{D5CDD505-2E9C-101B-9397-08002B2CF9AE}" pid="19" name="Mendeley Recent Style Id 7_1">
    <vt:lpwstr>http://www.zotero.org/styles/science</vt:lpwstr>
  </property>
  <property fmtid="{D5CDD505-2E9C-101B-9397-08002B2CF9AE}" pid="20" name="Mendeley Recent Style Name 7_1">
    <vt:lpwstr>Science</vt:lpwstr>
  </property>
  <property fmtid="{D5CDD505-2E9C-101B-9397-08002B2CF9AE}" pid="21" name="Mendeley Recent Style Id 8_1">
    <vt:lpwstr>http://www.zotero.org/styles/taylor-and-francis-american-psychological-association</vt:lpwstr>
  </property>
  <property fmtid="{D5CDD505-2E9C-101B-9397-08002B2CF9AE}" pid="22" name="Mendeley Recent Style Name 8_1">
    <vt:lpwstr>Taylor &amp; Francis - American Psychological Association</vt:lpwstr>
  </property>
  <property fmtid="{D5CDD505-2E9C-101B-9397-08002B2CF9AE}" pid="23" name="Mendeley Recent Style Id 9_1">
    <vt:lpwstr>http://www.zotero.org/styles/taylor-and-francis-harvard-x</vt:lpwstr>
  </property>
  <property fmtid="{D5CDD505-2E9C-101B-9397-08002B2CF9AE}" pid="24" name="Mendeley Recent Style Name 9_1">
    <vt:lpwstr>Taylor &amp; Francis - Harvard X</vt:lpwstr>
  </property>
</Properties>
</file>